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74FCDC" w14:textId="5FDF9634" w:rsidR="001A2C06" w:rsidRDefault="001A2C06" w:rsidP="001A2C06">
      <w:pPr>
        <w:pStyle w:val="Title"/>
        <w:framePr w:wrap="notBeside" w:x="1415" w:y="226"/>
      </w:pPr>
      <w:r w:rsidRPr="00DC0707">
        <w:t xml:space="preserve">Total Ionizing Dose Response of </w:t>
      </w:r>
      <w:r w:rsidR="00883CD7">
        <w:t>Hafnium</w:t>
      </w:r>
      <w:r w:rsidR="00883CD7">
        <w:rPr>
          <w:rFonts w:hint="eastAsia"/>
          <w:lang w:eastAsia="zh-CN"/>
        </w:rPr>
        <w:t>-</w:t>
      </w:r>
      <w:r w:rsidR="00883CD7" w:rsidRPr="00DC0707">
        <w:t>Oxide Based MOS Devices</w:t>
      </w:r>
      <w:r w:rsidR="00883CD7" w:rsidRPr="00DC0707">
        <w:rPr>
          <w:rFonts w:hint="eastAsia"/>
        </w:rPr>
        <w:t xml:space="preserve"> </w:t>
      </w:r>
      <w:r w:rsidR="00883CD7">
        <w:t xml:space="preserve">to </w:t>
      </w:r>
      <w:r w:rsidRPr="00DC0707">
        <w:t>Low-Dose-Rate Gamma Ray Radiation</w:t>
      </w:r>
      <w:r w:rsidRPr="00DC0707">
        <w:rPr>
          <w:rFonts w:hint="eastAsia"/>
        </w:rPr>
        <w:t xml:space="preserve"> </w:t>
      </w:r>
      <w:r>
        <w:t>Observed by Pulse CV and O</w:t>
      </w:r>
      <w:r w:rsidRPr="00DC0707">
        <w:t>n-site Measurements</w:t>
      </w:r>
    </w:p>
    <w:p w14:paraId="01156B07" w14:textId="77777777" w:rsidR="00871EF2" w:rsidRPr="00EC3F55" w:rsidRDefault="00871EF2" w:rsidP="00871EF2">
      <w:pPr>
        <w:framePr w:w="9072" w:hSpace="187" w:vSpace="187" w:wrap="notBeside" w:vAnchor="text" w:hAnchor="page" w:x="1518" w:y="2714"/>
        <w:jc w:val="center"/>
        <w:rPr>
          <w:sz w:val="22"/>
          <w:szCs w:val="22"/>
        </w:rPr>
      </w:pPr>
      <w:r w:rsidRPr="00EC3F55">
        <w:rPr>
          <w:sz w:val="22"/>
          <w:szCs w:val="22"/>
        </w:rPr>
        <w:t xml:space="preserve">Yifei Mu, Ce Zhou Zhao, Qifeng Lu, </w:t>
      </w:r>
      <w:r>
        <w:rPr>
          <w:sz w:val="22"/>
          <w:szCs w:val="22"/>
        </w:rPr>
        <w:t xml:space="preserve">Chun Zhao, </w:t>
      </w:r>
      <w:r w:rsidRPr="00EC3F55">
        <w:rPr>
          <w:sz w:val="22"/>
          <w:szCs w:val="22"/>
        </w:rPr>
        <w:t>Yanfei Qi,</w:t>
      </w:r>
      <w:r>
        <w:rPr>
          <w:rFonts w:hint="eastAsia"/>
          <w:sz w:val="22"/>
          <w:szCs w:val="22"/>
          <w:lang w:eastAsia="zh-CN"/>
        </w:rPr>
        <w:t xml:space="preserve"> </w:t>
      </w:r>
      <w:r w:rsidRPr="00EC3F55">
        <w:rPr>
          <w:sz w:val="22"/>
          <w:szCs w:val="22"/>
        </w:rPr>
        <w:t>Sang Lam, Ivona Z. Mitrovic</w:t>
      </w:r>
      <w:r w:rsidRPr="00EC3F55">
        <w:rPr>
          <w:rFonts w:hint="eastAsia"/>
          <w:sz w:val="22"/>
          <w:szCs w:val="22"/>
        </w:rPr>
        <w:t xml:space="preserve">, </w:t>
      </w:r>
    </w:p>
    <w:p w14:paraId="2DB79C9F" w14:textId="77777777" w:rsidR="00871EF2" w:rsidRDefault="00871EF2" w:rsidP="00871EF2">
      <w:pPr>
        <w:pStyle w:val="Authors"/>
        <w:framePr w:wrap="notBeside" w:x="1518" w:y="2714"/>
      </w:pPr>
      <w:r w:rsidRPr="00EC3F55">
        <w:t>Stephen Taylor</w:t>
      </w:r>
      <w:r>
        <w:t>,</w:t>
      </w:r>
      <w:r w:rsidRPr="00EC3F55">
        <w:t xml:space="preserve"> and Paul R. Chalker</w:t>
      </w:r>
    </w:p>
    <w:p w14:paraId="780058A0" w14:textId="63837640" w:rsidR="00E97402" w:rsidRDefault="00E97402">
      <w:pPr>
        <w:pStyle w:val="Text"/>
        <w:ind w:firstLine="0"/>
        <w:rPr>
          <w:sz w:val="18"/>
          <w:szCs w:val="18"/>
        </w:rPr>
      </w:pPr>
      <w:r>
        <w:rPr>
          <w:sz w:val="18"/>
          <w:szCs w:val="18"/>
        </w:rPr>
        <w:footnoteReference w:customMarkFollows="1" w:id="1"/>
        <w:sym w:font="Symbol" w:char="F020"/>
      </w:r>
    </w:p>
    <w:p w14:paraId="4054E7CD" w14:textId="22822BF8" w:rsidR="00024D17" w:rsidRDefault="00E97402" w:rsidP="005221CB">
      <w:pPr>
        <w:pStyle w:val="Abstract"/>
        <w:rPr>
          <w:lang w:eastAsia="zh-CN"/>
        </w:rPr>
      </w:pPr>
      <w:r>
        <w:rPr>
          <w:i/>
          <w:iCs/>
        </w:rPr>
        <w:t>Abstract</w:t>
      </w:r>
      <w:r>
        <w:t>—</w:t>
      </w:r>
      <w:bookmarkStart w:id="5" w:name="OLE_LINK1"/>
      <w:bookmarkStart w:id="6" w:name="OLE_LINK2"/>
      <w:r w:rsidR="00EF6CD5" w:rsidRPr="00EF6CD5">
        <w:rPr>
          <w:rFonts w:ascii="Arial" w:hAnsi="Arial" w:cs="Arial"/>
          <w:sz w:val="20"/>
          <w:szCs w:val="20"/>
          <w:lang w:eastAsia="zh-CN"/>
        </w:rPr>
        <w:t xml:space="preserve"> </w:t>
      </w:r>
      <w:r w:rsidR="00EF6CD5" w:rsidRPr="00ED11AB">
        <w:rPr>
          <w:lang w:eastAsia="zh-CN"/>
        </w:rPr>
        <w:t>This paper reports on the low-dose-rate radiation response of Al-HfO</w:t>
      </w:r>
      <w:r w:rsidR="00EF6CD5" w:rsidRPr="00ED11AB">
        <w:rPr>
          <w:vertAlign w:val="subscript"/>
          <w:lang w:eastAsia="zh-CN"/>
        </w:rPr>
        <w:t>2</w:t>
      </w:r>
      <w:r w:rsidR="00EF6CD5" w:rsidRPr="00ED11AB">
        <w:rPr>
          <w:lang w:eastAsia="zh-CN"/>
        </w:rPr>
        <w:t>/SiO</w:t>
      </w:r>
      <w:r w:rsidR="00EF6CD5" w:rsidRPr="00ED11AB">
        <w:rPr>
          <w:vertAlign w:val="subscript"/>
          <w:lang w:eastAsia="zh-CN"/>
        </w:rPr>
        <w:t>2</w:t>
      </w:r>
      <w:r w:rsidR="00EF6CD5" w:rsidRPr="00ED11AB">
        <w:rPr>
          <w:lang w:eastAsia="zh-CN"/>
        </w:rPr>
        <w:t>–Si MOS devices, where the gate dielectric was formed by atomic layer deposition with 4.7 nm equivalent oxide thickness. The degradation of the devices was characterized by a pulse capacitance-voltage (CV) and on-site</w:t>
      </w:r>
      <w:r w:rsidR="00EF6CD5" w:rsidRPr="00ED11AB">
        <w:t xml:space="preserve"> radiation response </w:t>
      </w:r>
      <w:r w:rsidR="00EF6CD5" w:rsidRPr="00ED11AB">
        <w:rPr>
          <w:lang w:eastAsia="zh-CN"/>
        </w:rPr>
        <w:t>techniques under continuous gamma (γ) ray exposure at a relatively low-dose-rate of 0.116 rad(HfO</w:t>
      </w:r>
      <w:r w:rsidR="00EF6CD5" w:rsidRPr="00ED11AB">
        <w:rPr>
          <w:vertAlign w:val="subscript"/>
          <w:lang w:eastAsia="zh-CN"/>
        </w:rPr>
        <w:t>2</w:t>
      </w:r>
      <w:r w:rsidR="00EF6CD5" w:rsidRPr="00ED11AB">
        <w:rPr>
          <w:lang w:eastAsia="zh-CN"/>
        </w:rPr>
        <w:t xml:space="preserve">)/s. </w:t>
      </w:r>
      <w:r w:rsidR="00EF6CD5" w:rsidRPr="00ED11AB">
        <w:t xml:space="preserve">A significant variation of the flat-band voltage shift of up to </w:t>
      </w:r>
      <w:r w:rsidR="00EF6CD5" w:rsidRPr="00ED11AB">
        <w:sym w:font="Symbol" w:char="F0B1"/>
      </w:r>
      <w:r w:rsidR="00EF6CD5" w:rsidRPr="00ED11AB">
        <w:t xml:space="preserve"> 1.1 V </w:t>
      </w:r>
      <w:r w:rsidR="00066F07">
        <w:t xml:space="preserve">under </w:t>
      </w:r>
      <w:r w:rsidR="00EF6CD5" w:rsidRPr="00ED11AB">
        <w:t xml:space="preserve">positive and negative biased irradiation, with the total dose of up to 40 </w:t>
      </w:r>
      <w:r w:rsidR="00EF6CD5" w:rsidRPr="00ED11AB">
        <w:rPr>
          <w:lang w:eastAsia="zh-CN"/>
        </w:rPr>
        <w:t>krad (HfO</w:t>
      </w:r>
      <w:r w:rsidR="00EF6CD5" w:rsidRPr="00ED11AB">
        <w:rPr>
          <w:vertAlign w:val="subscript"/>
          <w:lang w:eastAsia="zh-CN"/>
        </w:rPr>
        <w:t>2</w:t>
      </w:r>
      <w:r w:rsidR="00EF6CD5" w:rsidRPr="00ED11AB">
        <w:rPr>
          <w:lang w:eastAsia="zh-CN"/>
        </w:rPr>
        <w:t>)</w:t>
      </w:r>
      <w:r w:rsidR="00EF6CD5" w:rsidRPr="00ED11AB">
        <w:t xml:space="preserve"> and the electric field of </w:t>
      </w:r>
      <w:r w:rsidR="00066F07">
        <w:t>~</w:t>
      </w:r>
      <w:r w:rsidR="00EF6CD5" w:rsidRPr="00ED11AB">
        <w:t xml:space="preserve">0.5 MV/cm, </w:t>
      </w:r>
      <w:r w:rsidR="00EF6CD5" w:rsidRPr="00ED11AB">
        <w:rPr>
          <w:lang w:eastAsia="zh-CN"/>
        </w:rPr>
        <w:t>has been measured on</w:t>
      </w:r>
      <w:r w:rsidR="00EF6CD5" w:rsidRPr="00ED11AB">
        <w:t xml:space="preserve"> the </w:t>
      </w:r>
      <w:r w:rsidR="00EF6CD5" w:rsidRPr="00ED11AB">
        <w:rPr>
          <w:lang w:eastAsia="zh-CN"/>
        </w:rPr>
        <w:t>HfO</w:t>
      </w:r>
      <w:r w:rsidR="00EF6CD5" w:rsidRPr="00ED11AB">
        <w:rPr>
          <w:vertAlign w:val="subscript"/>
          <w:lang w:eastAsia="zh-CN"/>
        </w:rPr>
        <w:t>2</w:t>
      </w:r>
      <w:r w:rsidR="00EF6CD5" w:rsidRPr="00ED11AB">
        <w:rPr>
          <w:lang w:eastAsia="zh-CN"/>
        </w:rPr>
        <w:t>-</w:t>
      </w:r>
      <w:r w:rsidR="00EF6CD5" w:rsidRPr="00ED11AB">
        <w:t xml:space="preserve">based </w:t>
      </w:r>
      <w:r w:rsidR="00EF6CD5" w:rsidRPr="00ED11AB">
        <w:rPr>
          <w:lang w:eastAsia="zh-CN"/>
        </w:rPr>
        <w:t xml:space="preserve">MOS devices using </w:t>
      </w:r>
      <w:r w:rsidR="00EF6CD5" w:rsidRPr="00ED11AB">
        <w:t xml:space="preserve">the proposed techniques, not apparent by conventional CV measurements. </w:t>
      </w:r>
      <w:r w:rsidR="00EF6CD5" w:rsidRPr="00ED11AB">
        <w:rPr>
          <w:lang w:eastAsia="zh-CN"/>
        </w:rPr>
        <w:t xml:space="preserve">The large </w:t>
      </w:r>
      <w:r w:rsidR="00EF6CD5" w:rsidRPr="00ED11AB">
        <w:t>flat-band voltage</w:t>
      </w:r>
      <w:r w:rsidR="00EF6CD5" w:rsidRPr="00ED11AB">
        <w:rPr>
          <w:lang w:eastAsia="zh-CN"/>
        </w:rPr>
        <w:t xml:space="preserve"> shift</w:t>
      </w:r>
      <w:r w:rsidR="00EF6CD5" w:rsidRPr="00ED11AB">
        <w:t xml:space="preserve"> is </w:t>
      </w:r>
      <w:r w:rsidR="00EF6CD5" w:rsidRPr="00ED11AB">
        <w:rPr>
          <w:lang w:eastAsia="zh-CN"/>
        </w:rPr>
        <w:t xml:space="preserve">mainly </w:t>
      </w:r>
      <w:r w:rsidR="00EF6CD5" w:rsidRPr="00ED11AB">
        <w:t>attribute</w:t>
      </w:r>
      <w:r w:rsidR="00EF6CD5" w:rsidRPr="00ED11AB">
        <w:rPr>
          <w:lang w:eastAsia="zh-CN"/>
        </w:rPr>
        <w:t>d</w:t>
      </w:r>
      <w:r w:rsidR="00EF6CD5" w:rsidRPr="00ED11AB">
        <w:t xml:space="preserve"> to the radiation</w:t>
      </w:r>
      <w:r w:rsidR="00EF6CD5" w:rsidRPr="00ED11AB">
        <w:rPr>
          <w:lang w:eastAsia="zh-CN"/>
        </w:rPr>
        <w:t>-</w:t>
      </w:r>
      <w:r w:rsidR="00EF6CD5" w:rsidRPr="00ED11AB">
        <w:t xml:space="preserve">induced oxide trapped charges, </w:t>
      </w:r>
      <w:r w:rsidR="00EF6CD5" w:rsidRPr="00ED11AB">
        <w:rPr>
          <w:lang w:eastAsia="zh-CN"/>
        </w:rPr>
        <w:t xml:space="preserve">which </w:t>
      </w:r>
      <w:r w:rsidR="00EF6CD5" w:rsidRPr="00ED11AB">
        <w:t>are not readily</w:t>
      </w:r>
      <w:r w:rsidR="00EF6CD5" w:rsidRPr="00ED11AB">
        <w:rPr>
          <w:lang w:eastAsia="zh-CN"/>
        </w:rPr>
        <w:t xml:space="preserve"> compensated by bias-induced charges produced over the measurement timescales of less than 5 ms. </w:t>
      </w:r>
      <w:r w:rsidR="00EF6CD5" w:rsidRPr="00ED11AB">
        <w:t xml:space="preserve">Analysis </w:t>
      </w:r>
      <w:r w:rsidR="00EF6CD5" w:rsidRPr="00ED11AB">
        <w:rPr>
          <w:lang w:eastAsia="zh-CN"/>
        </w:rPr>
        <w:t xml:space="preserve">of the experimental results </w:t>
      </w:r>
      <w:r w:rsidR="00EF6CD5" w:rsidRPr="00ED11AB">
        <w:t>suggest that both hole and electron trapping can dominate the radiation response performance of the HfO</w:t>
      </w:r>
      <w:r w:rsidR="00EF6CD5" w:rsidRPr="00ED11AB">
        <w:rPr>
          <w:vertAlign w:val="subscript"/>
        </w:rPr>
        <w:t>2</w:t>
      </w:r>
      <w:r w:rsidR="00EF6CD5" w:rsidRPr="00ED11AB">
        <w:t xml:space="preserve">-based </w:t>
      </w:r>
      <w:r w:rsidR="00EF6CD5" w:rsidRPr="00ED11AB">
        <w:rPr>
          <w:lang w:eastAsia="zh-CN"/>
        </w:rPr>
        <w:t xml:space="preserve">MOS </w:t>
      </w:r>
      <w:r w:rsidR="00EF6CD5" w:rsidRPr="00ED11AB">
        <w:t xml:space="preserve">devices depending on the applied bias. </w:t>
      </w:r>
      <w:r w:rsidR="00EF6CD5" w:rsidRPr="00ED11AB">
        <w:rPr>
          <w:lang w:eastAsia="zh-CN"/>
        </w:rPr>
        <w:t>No distinct loop width variation has been found with irradiation in all cases.</w:t>
      </w:r>
      <w:bookmarkEnd w:id="5"/>
      <w:bookmarkEnd w:id="6"/>
    </w:p>
    <w:p w14:paraId="144D7479" w14:textId="77777777" w:rsidR="00E97402" w:rsidRDefault="00E97402"/>
    <w:p w14:paraId="7A7A06FE" w14:textId="539C2AEE" w:rsidR="00E97402" w:rsidRDefault="00E97402">
      <w:pPr>
        <w:pStyle w:val="IndexTerms"/>
      </w:pPr>
      <w:bookmarkStart w:id="7" w:name="PointTmp"/>
      <w:r>
        <w:rPr>
          <w:i/>
          <w:iCs/>
        </w:rPr>
        <w:t>Index Terms</w:t>
      </w:r>
      <w:r>
        <w:t>—</w:t>
      </w:r>
      <w:bookmarkStart w:id="8" w:name="OLE_LINK12"/>
      <w:bookmarkStart w:id="9" w:name="OLE_LINK13"/>
      <w:r w:rsidR="00C51BB2">
        <w:t>ALD, oxide trapped</w:t>
      </w:r>
      <w:r w:rsidR="00590362">
        <w:t xml:space="preserve"> charges</w:t>
      </w:r>
      <w:r w:rsidR="00C51BB2">
        <w:t xml:space="preserve">, </w:t>
      </w:r>
      <w:r w:rsidR="00501EB3">
        <w:t xml:space="preserve">hafnium oxide, </w:t>
      </w:r>
      <w:r w:rsidR="00DB395A">
        <w:t>low-dose-</w:t>
      </w:r>
      <w:r w:rsidR="00C51BB2">
        <w:t>rate, gamma irradiation</w:t>
      </w:r>
      <w:r w:rsidR="001819C6">
        <w:rPr>
          <w:rFonts w:hint="eastAsia"/>
          <w:lang w:eastAsia="zh-CN"/>
        </w:rPr>
        <w:t>, pulse CV</w:t>
      </w:r>
      <w:bookmarkEnd w:id="8"/>
      <w:bookmarkEnd w:id="9"/>
      <w:r>
        <w:t xml:space="preserve">. </w:t>
      </w:r>
    </w:p>
    <w:p w14:paraId="366B3197" w14:textId="77777777" w:rsidR="00E97402" w:rsidRDefault="00E97402"/>
    <w:bookmarkEnd w:id="7"/>
    <w:p w14:paraId="495A3650" w14:textId="1C5DF249" w:rsidR="00E97402" w:rsidRDefault="00E97402">
      <w:pPr>
        <w:pStyle w:val="Heading1"/>
      </w:pPr>
      <w:r>
        <w:t>I</w:t>
      </w:r>
      <w:r>
        <w:rPr>
          <w:sz w:val="16"/>
          <w:szCs w:val="16"/>
        </w:rPr>
        <w:t>NTRODUCTION</w:t>
      </w:r>
    </w:p>
    <w:p w14:paraId="24E26757" w14:textId="77777777" w:rsidR="00DD20AB" w:rsidRPr="00C76071" w:rsidRDefault="00DD20AB" w:rsidP="00DD20AB">
      <w:pPr>
        <w:pStyle w:val="Text"/>
        <w:keepNext/>
        <w:framePr w:dropCap="drop" w:lines="2" w:wrap="auto" w:vAnchor="text" w:hAnchor="text" w:y="1"/>
        <w:spacing w:line="480" w:lineRule="exact"/>
        <w:ind w:firstLine="0"/>
        <w:rPr>
          <w:smallCaps/>
          <w:position w:val="-3"/>
          <w:sz w:val="56"/>
          <w:szCs w:val="56"/>
        </w:rPr>
      </w:pPr>
      <w:r w:rsidRPr="00C76071">
        <w:rPr>
          <w:position w:val="-3"/>
          <w:sz w:val="56"/>
          <w:szCs w:val="56"/>
        </w:rPr>
        <w:t>A</w:t>
      </w:r>
    </w:p>
    <w:p w14:paraId="1CA34B00" w14:textId="0A7E1017" w:rsidR="00EC0F07" w:rsidRPr="00D93A99" w:rsidRDefault="00DD20AB" w:rsidP="00DD20AB">
      <w:pPr>
        <w:pStyle w:val="Text"/>
        <w:ind w:firstLine="0"/>
      </w:pPr>
      <w:r w:rsidRPr="00C76071">
        <w:rPr>
          <w:rFonts w:hint="eastAsia"/>
          <w:lang w:eastAsia="zh-CN"/>
        </w:rPr>
        <w:t>S</w:t>
      </w:r>
      <w:r w:rsidRPr="00C76071">
        <w:t xml:space="preserve"> advanced Metal Oxide Semiconductor </w:t>
      </w:r>
      <w:r>
        <w:t>Field Effect Transistors (MOSFET</w:t>
      </w:r>
      <w:r w:rsidRPr="00C76071">
        <w:t>s) technolog</w:t>
      </w:r>
      <w:r>
        <w:rPr>
          <w:rFonts w:hint="eastAsia"/>
          <w:lang w:eastAsia="zh-CN"/>
        </w:rPr>
        <w:t>y</w:t>
      </w:r>
      <w:r w:rsidRPr="00C76071">
        <w:t xml:space="preserve"> continues to decrease the </w:t>
      </w:r>
      <w:r>
        <w:t xml:space="preserve">gate </w:t>
      </w:r>
      <w:r w:rsidRPr="00C76071">
        <w:t xml:space="preserve">oxide thickness, the exponential increase in gate leakage current poses a major </w:t>
      </w:r>
      <w:r>
        <w:rPr>
          <w:rFonts w:hint="eastAsia"/>
          <w:lang w:eastAsia="zh-CN"/>
        </w:rPr>
        <w:t>challenge</w:t>
      </w:r>
      <w:r w:rsidRPr="00C76071">
        <w:t xml:space="preserve"> </w:t>
      </w:r>
      <w:r>
        <w:rPr>
          <w:rFonts w:hint="eastAsia"/>
          <w:lang w:eastAsia="zh-CN"/>
        </w:rPr>
        <w:t>for</w:t>
      </w:r>
      <w:r w:rsidRPr="00C76071">
        <w:t xml:space="preserve"> silicon</w:t>
      </w:r>
      <w:r>
        <w:t xml:space="preserve"> </w:t>
      </w:r>
      <w:r w:rsidR="006E3DDE">
        <w:t>dioxide (SiO</w:t>
      </w:r>
      <w:r w:rsidR="006E3DDE">
        <w:rPr>
          <w:vertAlign w:val="subscript"/>
        </w:rPr>
        <w:t>2</w:t>
      </w:r>
      <w:r w:rsidR="006E3DDE">
        <w:t>)</w:t>
      </w:r>
      <w:r w:rsidR="006E3DDE">
        <w:rPr>
          <w:rFonts w:hint="eastAsia"/>
          <w:lang w:eastAsia="zh-CN"/>
        </w:rPr>
        <w:t xml:space="preserve"> </w:t>
      </w:r>
      <w:r w:rsidRPr="00C76071">
        <w:t>based devices.</w:t>
      </w:r>
      <w:r w:rsidR="00572FCF" w:rsidRPr="00572FCF">
        <w:t xml:space="preserve"> </w:t>
      </w:r>
      <w:r w:rsidR="00572FCF" w:rsidRPr="00C76071">
        <w:t>In order to reduc</w:t>
      </w:r>
      <w:r w:rsidR="00572FCF">
        <w:rPr>
          <w:rFonts w:hint="eastAsia"/>
          <w:lang w:eastAsia="zh-CN"/>
        </w:rPr>
        <w:t>e</w:t>
      </w:r>
      <w:r w:rsidR="00572FCF" w:rsidRPr="00C76071">
        <w:t xml:space="preserve"> the gate leakage current while maintaining the same gate capacitance, alternative gate insulator materials with higher dielectric constant (high-</w:t>
      </w:r>
      <w:r w:rsidR="00572FCF" w:rsidRPr="000211DB">
        <w:rPr>
          <w:i/>
          <w:lang w:eastAsia="zh-CN"/>
        </w:rPr>
        <w:t>k</w:t>
      </w:r>
      <w:r w:rsidR="00572FCF" w:rsidRPr="00C76071">
        <w:t>)</w:t>
      </w:r>
      <w:r w:rsidR="00572FCF" w:rsidRPr="00C76071">
        <w:rPr>
          <w:rFonts w:hint="eastAsia"/>
        </w:rPr>
        <w:t xml:space="preserve"> </w:t>
      </w:r>
      <w:r w:rsidR="00F50702">
        <w:t>has become the preferred</w:t>
      </w:r>
      <w:r w:rsidR="00572FCF" w:rsidRPr="00C76071">
        <w:t xml:space="preserve"> replace</w:t>
      </w:r>
      <w:r w:rsidR="00F50702">
        <w:t>ment</w:t>
      </w:r>
      <w:r w:rsidR="00572FCF" w:rsidRPr="00C76071">
        <w:t xml:space="preserve"> </w:t>
      </w:r>
      <w:r w:rsidR="00F50702">
        <w:t>of</w:t>
      </w:r>
      <w:r w:rsidR="00F50702" w:rsidRPr="00C76071">
        <w:t xml:space="preserve"> </w:t>
      </w:r>
      <w:r w:rsidR="00572FCF" w:rsidRPr="00C76071">
        <w:t>SiO</w:t>
      </w:r>
      <w:r w:rsidR="00572FCF" w:rsidRPr="00C76071">
        <w:rPr>
          <w:vertAlign w:val="subscript"/>
        </w:rPr>
        <w:t>2</w:t>
      </w:r>
      <w:r w:rsidR="00572FCF" w:rsidRPr="00C76071">
        <w:t xml:space="preserve"> gate dielectrics</w:t>
      </w:r>
      <w:r w:rsidR="00572FCF">
        <w:t xml:space="preserve"> </w:t>
      </w:r>
      <w:r w:rsidR="00945312" w:rsidRPr="00C76071">
        <w:rPr>
          <w:lang w:eastAsia="zh-CN"/>
        </w:rPr>
        <w:fldChar w:fldCharType="begin">
          <w:fldData xml:space="preserve">PEVuZE5vdGU+PENpdGU+PEF1dGhvcj5HdXNldjwvQXV0aG9yPjxZZWFyPjIwMDE8L1llYXI+PFJl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</w:fldData>
        </w:fldChar>
      </w:r>
      <w:r w:rsidR="00D81C78">
        <w:rPr>
          <w:lang w:eastAsia="zh-CN"/>
        </w:rPr>
        <w:instrText xml:space="preserve"> ADDIN EN.CITE </w:instrText>
      </w:r>
      <w:r w:rsidR="00D81C78">
        <w:rPr>
          <w:lang w:eastAsia="zh-CN"/>
        </w:rPr>
        <w:fldChar w:fldCharType="begin">
          <w:fldData xml:space="preserve">PEVuZE5vdGU+PENpdGU+PEF1dGhvcj5HdXNldjwvQXV0aG9yPjxZZWFyPjIwMDE8L1llYXI+PFJl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</w:fldData>
        </w:fldChar>
      </w:r>
      <w:r w:rsidR="00D81C78">
        <w:rPr>
          <w:lang w:eastAsia="zh-CN"/>
        </w:rPr>
        <w:instrText xml:space="preserve"> ADDIN EN.CITE.DATA </w:instrText>
      </w:r>
      <w:r w:rsidR="00D81C78">
        <w:rPr>
          <w:lang w:eastAsia="zh-CN"/>
        </w:rPr>
      </w:r>
      <w:r w:rsidR="00D81C78">
        <w:rPr>
          <w:lang w:eastAsia="zh-CN"/>
        </w:rPr>
        <w:fldChar w:fldCharType="end"/>
      </w:r>
      <w:r w:rsidR="00945312" w:rsidRPr="00C76071">
        <w:rPr>
          <w:lang w:eastAsia="zh-CN"/>
        </w:rPr>
      </w:r>
      <w:r w:rsidR="00945312" w:rsidRPr="00C76071">
        <w:rPr>
          <w:lang w:eastAsia="zh-CN"/>
        </w:rPr>
        <w:fldChar w:fldCharType="separate"/>
      </w:r>
      <w:r w:rsidR="00501EB3" w:rsidRPr="00C76071">
        <w:rPr>
          <w:noProof/>
          <w:lang w:eastAsia="zh-CN"/>
        </w:rPr>
        <w:t>[1, 2]</w:t>
      </w:r>
      <w:r w:rsidR="00945312" w:rsidRPr="00C76071">
        <w:rPr>
          <w:lang w:eastAsia="zh-CN"/>
        </w:rPr>
        <w:fldChar w:fldCharType="end"/>
      </w:r>
      <w:r w:rsidR="00DC0707" w:rsidRPr="00C76071">
        <w:t xml:space="preserve">. </w:t>
      </w:r>
      <w:r w:rsidR="008E7F80" w:rsidRPr="00C76071">
        <w:t>By</w:t>
      </w:r>
      <w:r w:rsidR="00F50702">
        <w:t xml:space="preserve"> using</w:t>
      </w:r>
      <w:r w:rsidR="008E7F80" w:rsidRPr="00C76071">
        <w:t xml:space="preserve"> high-</w:t>
      </w:r>
      <w:r w:rsidR="008E7F80" w:rsidRPr="000211DB">
        <w:rPr>
          <w:i/>
          <w:lang w:eastAsia="zh-CN"/>
        </w:rPr>
        <w:t>k</w:t>
      </w:r>
      <w:r w:rsidR="008E7F80" w:rsidRPr="00C76071">
        <w:t xml:space="preserve"> materials, the equivalent oxide thickness (EO</w:t>
      </w:r>
      <w:r w:rsidR="008E7F80">
        <w:rPr>
          <w:rFonts w:hint="eastAsia"/>
          <w:lang w:eastAsia="zh-CN"/>
        </w:rPr>
        <w:t>T</w:t>
      </w:r>
      <w:r w:rsidR="008E7F80" w:rsidRPr="00C76071">
        <w:t xml:space="preserve">) of devices </w:t>
      </w:r>
      <w:r w:rsidR="00F50702">
        <w:rPr>
          <w:lang w:eastAsia="zh-CN"/>
        </w:rPr>
        <w:t>is</w:t>
      </w:r>
      <w:r w:rsidR="008E7F80" w:rsidRPr="00C76071">
        <w:t xml:space="preserve"> less than 10 Å </w:t>
      </w:r>
      <w:r w:rsidR="008E7F80">
        <w:rPr>
          <w:rFonts w:hint="eastAsia"/>
          <w:lang w:eastAsia="zh-CN"/>
        </w:rPr>
        <w:t xml:space="preserve">and </w:t>
      </w:r>
      <w:r w:rsidR="008E7F80" w:rsidRPr="00C76071">
        <w:t>significantly small</w:t>
      </w:r>
      <w:r w:rsidR="008E7F80">
        <w:t>er</w:t>
      </w:r>
      <w:r w:rsidR="008E7F80" w:rsidRPr="00C76071">
        <w:t xml:space="preserve"> leakage currents </w:t>
      </w:r>
      <w:r w:rsidR="008E7F80">
        <w:rPr>
          <w:rFonts w:hint="eastAsia"/>
          <w:lang w:eastAsia="zh-CN"/>
        </w:rPr>
        <w:t xml:space="preserve">are observed </w:t>
      </w:r>
      <w:r w:rsidR="008E7F80" w:rsidRPr="00C76071">
        <w:t xml:space="preserve">compared to </w:t>
      </w:r>
      <w:r w:rsidR="008E7F80">
        <w:t xml:space="preserve">that </w:t>
      </w:r>
      <w:r w:rsidR="00256984">
        <w:t>of</w:t>
      </w:r>
      <w:r w:rsidR="008E7F80">
        <w:t xml:space="preserve"> </w:t>
      </w:r>
      <w:r w:rsidR="008E7F80" w:rsidRPr="00C76071">
        <w:t>SiO</w:t>
      </w:r>
      <w:r w:rsidR="008E7F80" w:rsidRPr="00C76071">
        <w:rPr>
          <w:vertAlign w:val="subscript"/>
        </w:rPr>
        <w:t>2</w:t>
      </w:r>
      <w:r w:rsidR="005B7835" w:rsidRPr="00C76071">
        <w:rPr>
          <w:rFonts w:hint="eastAsia"/>
          <w:lang w:eastAsia="zh-CN"/>
        </w:rPr>
        <w:t xml:space="preserve"> </w:t>
      </w:r>
      <w:r w:rsidR="00945312" w:rsidRPr="00C76071">
        <w:rPr>
          <w:lang w:eastAsia="zh-CN"/>
        </w:rPr>
        <w:fldChar w:fldCharType="begin">
          <w:fldData xml:space="preserve">PEVuZE5vdGU+PENpdGU+PEF1dGhvcj5NYTwvQXV0aG9yPjxZZWFyPjIwMDE8L1llYXI+PFJlY051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=
</w:fldData>
        </w:fldChar>
      </w:r>
      <w:r w:rsidR="00D81C78">
        <w:rPr>
          <w:lang w:eastAsia="zh-CN"/>
        </w:rPr>
        <w:instrText xml:space="preserve"> ADDIN EN.CITE </w:instrText>
      </w:r>
      <w:r w:rsidR="00D81C78">
        <w:rPr>
          <w:lang w:eastAsia="zh-CN"/>
        </w:rPr>
        <w:fldChar w:fldCharType="begin">
          <w:fldData xml:space="preserve">PEVuZE5vdGU+PENpdGU+PEF1dGhvcj5NYTwvQXV0aG9yPjxZZWFyPjIwMDE8L1llYXI+PFJlY051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=
</w:fldData>
        </w:fldChar>
      </w:r>
      <w:r w:rsidR="00D81C78">
        <w:rPr>
          <w:lang w:eastAsia="zh-CN"/>
        </w:rPr>
        <w:instrText xml:space="preserve"> ADDIN EN.CITE.DATA </w:instrText>
      </w:r>
      <w:r w:rsidR="00D81C78">
        <w:rPr>
          <w:lang w:eastAsia="zh-CN"/>
        </w:rPr>
      </w:r>
      <w:r w:rsidR="00D81C78">
        <w:rPr>
          <w:lang w:eastAsia="zh-CN"/>
        </w:rPr>
        <w:fldChar w:fldCharType="end"/>
      </w:r>
      <w:r w:rsidR="00945312" w:rsidRPr="00C76071">
        <w:rPr>
          <w:lang w:eastAsia="zh-CN"/>
        </w:rPr>
      </w:r>
      <w:r w:rsidR="00945312" w:rsidRPr="00C76071">
        <w:rPr>
          <w:lang w:eastAsia="zh-CN"/>
        </w:rPr>
        <w:fldChar w:fldCharType="separate"/>
      </w:r>
      <w:r w:rsidR="00501EB3" w:rsidRPr="00C76071">
        <w:rPr>
          <w:noProof/>
          <w:lang w:eastAsia="zh-CN"/>
        </w:rPr>
        <w:t>[3-6]</w:t>
      </w:r>
      <w:r w:rsidR="00945312" w:rsidRPr="00C76071">
        <w:rPr>
          <w:lang w:eastAsia="zh-CN"/>
        </w:rPr>
        <w:fldChar w:fldCharType="end"/>
      </w:r>
      <w:r w:rsidR="00DC0707" w:rsidRPr="00C76071">
        <w:t xml:space="preserve">. </w:t>
      </w:r>
      <w:r w:rsidR="00F50702" w:rsidRPr="00C76071">
        <w:t>S</w:t>
      </w:r>
      <w:r w:rsidR="00F50702">
        <w:t>everal</w:t>
      </w:r>
      <w:r w:rsidR="00F50702" w:rsidRPr="00C76071">
        <w:t xml:space="preserve"> </w:t>
      </w:r>
      <w:r w:rsidR="008E7F80" w:rsidRPr="00C76071">
        <w:t>high-</w:t>
      </w:r>
      <w:r w:rsidR="008E7F80" w:rsidRPr="000211DB">
        <w:rPr>
          <w:i/>
        </w:rPr>
        <w:t>k</w:t>
      </w:r>
      <w:r w:rsidR="008E7F80" w:rsidRPr="00C76071">
        <w:t xml:space="preserve"> materials </w:t>
      </w:r>
      <w:r w:rsidR="008E7F80">
        <w:t xml:space="preserve">have been </w:t>
      </w:r>
      <w:r w:rsidR="008E7F80" w:rsidRPr="00C76071">
        <w:t>under consideration</w:t>
      </w:r>
      <w:r w:rsidR="008E7F80">
        <w:rPr>
          <w:rFonts w:hint="eastAsia"/>
          <w:lang w:eastAsia="zh-CN"/>
        </w:rPr>
        <w:t>, such as</w:t>
      </w:r>
      <w:r w:rsidR="008E7F80" w:rsidRPr="00C76071">
        <w:t xml:space="preserve"> hafnium</w:t>
      </w:r>
      <w:r w:rsidR="008E7F80">
        <w:t xml:space="preserve"> oxide</w:t>
      </w:r>
      <w:r w:rsidR="008E7F80" w:rsidRPr="00C76071">
        <w:t xml:space="preserve"> </w:t>
      </w:r>
      <w:r w:rsidR="008E7F80">
        <w:t>(</w:t>
      </w:r>
      <w:r w:rsidR="008E7F80" w:rsidRPr="00C76071">
        <w:t>HfO</w:t>
      </w:r>
      <w:r w:rsidR="008E7F80" w:rsidRPr="00C76071">
        <w:rPr>
          <w:vertAlign w:val="subscript"/>
        </w:rPr>
        <w:t>2</w:t>
      </w:r>
      <w:r w:rsidR="008E7F80">
        <w:t>)</w:t>
      </w:r>
      <w:r w:rsidR="008E7F80" w:rsidRPr="00C76071">
        <w:t xml:space="preserve">, </w:t>
      </w:r>
      <w:r w:rsidR="008E7F80">
        <w:t>zirconium oxide (</w:t>
      </w:r>
      <w:r w:rsidR="008E7F80" w:rsidRPr="00C76071">
        <w:t>ZrO</w:t>
      </w:r>
      <w:r w:rsidR="008E7F80" w:rsidRPr="00C76071">
        <w:rPr>
          <w:vertAlign w:val="subscript"/>
        </w:rPr>
        <w:t>2</w:t>
      </w:r>
      <w:r w:rsidR="008E7F80">
        <w:t>)</w:t>
      </w:r>
      <w:r w:rsidR="008E7F80" w:rsidRPr="00C76071">
        <w:t xml:space="preserve">, </w:t>
      </w:r>
      <w:r w:rsidR="008E7F80">
        <w:t>yttrium oxide (</w:t>
      </w:r>
      <w:r w:rsidR="008E7F80" w:rsidRPr="00C76071">
        <w:t>Y</w:t>
      </w:r>
      <w:r w:rsidR="008E7F80" w:rsidRPr="00C76071">
        <w:rPr>
          <w:vertAlign w:val="subscript"/>
        </w:rPr>
        <w:t>2</w:t>
      </w:r>
      <w:r w:rsidR="008E7F80" w:rsidRPr="00C76071">
        <w:t>O</w:t>
      </w:r>
      <w:r w:rsidR="008E7F80" w:rsidRPr="00C76071">
        <w:rPr>
          <w:vertAlign w:val="subscript"/>
        </w:rPr>
        <w:t>3</w:t>
      </w:r>
      <w:r w:rsidR="008E7F80">
        <w:t>)</w:t>
      </w:r>
      <w:r w:rsidR="008E7F80" w:rsidRPr="00C76071">
        <w:t xml:space="preserve">, </w:t>
      </w:r>
      <w:r w:rsidR="008E7F80">
        <w:t>cerium oxide (</w:t>
      </w:r>
      <w:r w:rsidR="008E7F80" w:rsidRPr="00C76071">
        <w:t>CeO</w:t>
      </w:r>
      <w:r w:rsidR="008E7F80" w:rsidRPr="00C76071">
        <w:rPr>
          <w:vertAlign w:val="subscript"/>
        </w:rPr>
        <w:t>2</w:t>
      </w:r>
      <w:r w:rsidR="008E7F80">
        <w:t xml:space="preserve">), </w:t>
      </w:r>
      <w:r w:rsidR="008E7F80" w:rsidRPr="00C76071">
        <w:t>and their silicates</w:t>
      </w:r>
      <w:r w:rsidR="00501EB3" w:rsidRPr="00C76071">
        <w:t xml:space="preserve"> </w:t>
      </w:r>
      <w:r w:rsidR="00945312" w:rsidRPr="00C76071">
        <w:fldChar w:fldCharType="begin">
          <w:fldData xml:space="preserve">PEVuZE5vdGU+PENpdGU+PEF1dGhvcj5XaWxrPC9BdXRob3I+PFllYXI+MjAwMDwvWWVhcj48UmVj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</w:fldData>
        </w:fldChar>
      </w:r>
      <w:r w:rsidR="00D81C78">
        <w:instrText xml:space="preserve"> ADDIN EN.CITE </w:instrText>
      </w:r>
      <w:r w:rsidR="00D81C78">
        <w:fldChar w:fldCharType="begin">
          <w:fldData xml:space="preserve">PEVuZE5vdGU+PENpdGU+PEF1dGhvcj5XaWxrPC9BdXRob3I+PFllYXI+MjAwMDwvWWVhcj48UmVj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</w:fldData>
        </w:fldChar>
      </w:r>
      <w:r w:rsidR="00D81C78">
        <w:instrText xml:space="preserve"> ADDIN EN.CITE.DATA </w:instrText>
      </w:r>
      <w:r w:rsidR="00D81C78">
        <w:fldChar w:fldCharType="end"/>
      </w:r>
      <w:r w:rsidR="00945312" w:rsidRPr="00C76071">
        <w:fldChar w:fldCharType="separate"/>
      </w:r>
      <w:r w:rsidR="000C2BC4" w:rsidRPr="00C76071">
        <w:rPr>
          <w:noProof/>
        </w:rPr>
        <w:t>[7-9]</w:t>
      </w:r>
      <w:r w:rsidR="00945312" w:rsidRPr="00C76071">
        <w:fldChar w:fldCharType="end"/>
      </w:r>
      <w:r w:rsidR="00DC0707" w:rsidRPr="00C76071">
        <w:t xml:space="preserve">. </w:t>
      </w:r>
      <w:r w:rsidR="001339F1" w:rsidRPr="00C76071">
        <w:t>A</w:t>
      </w:r>
      <w:r w:rsidR="00062BCF">
        <w:rPr>
          <w:rFonts w:hint="eastAsia"/>
          <w:lang w:eastAsia="zh-CN"/>
        </w:rPr>
        <w:t>mong</w:t>
      </w:r>
      <w:r w:rsidR="001339F1" w:rsidRPr="00C76071">
        <w:t xml:space="preserve"> these materials</w:t>
      </w:r>
      <w:r w:rsidR="00CE1055">
        <w:t xml:space="preserve">, the oxides of </w:t>
      </w:r>
      <w:r w:rsidR="00DC0707" w:rsidRPr="00C76071">
        <w:t>hafnium</w:t>
      </w:r>
      <w:r w:rsidR="00CE1055">
        <w:t xml:space="preserve"> and </w:t>
      </w:r>
      <w:r w:rsidR="00CE1055" w:rsidRPr="00CE1055">
        <w:t>zirconium</w:t>
      </w:r>
      <w:r w:rsidR="00CE1055">
        <w:t xml:space="preserve"> </w:t>
      </w:r>
      <w:r w:rsidR="00DC0707" w:rsidRPr="00C76071">
        <w:t xml:space="preserve">dielectrics </w:t>
      </w:r>
      <w:r w:rsidR="00F50702">
        <w:t xml:space="preserve">are most widely employed </w:t>
      </w:r>
      <w:r w:rsidR="00062BCF">
        <w:rPr>
          <w:rFonts w:hint="eastAsia"/>
          <w:lang w:eastAsia="zh-CN"/>
        </w:rPr>
        <w:t>as</w:t>
      </w:r>
      <w:r w:rsidR="008455E5" w:rsidRPr="00C76071">
        <w:t xml:space="preserve"> t</w:t>
      </w:r>
      <w:r w:rsidR="00DC0707" w:rsidRPr="00C76071">
        <w:t>hey have relatively high dielectric constants</w:t>
      </w:r>
      <w:r w:rsidR="00375989" w:rsidRPr="00C76071">
        <w:t xml:space="preserve"> of 15-25</w:t>
      </w:r>
      <w:r w:rsidR="00DC0707" w:rsidRPr="00C76071">
        <w:t>, relatively large band gap</w:t>
      </w:r>
      <w:r w:rsidR="001339F1">
        <w:t xml:space="preserve"> </w:t>
      </w:r>
      <w:r w:rsidR="00397A5D" w:rsidRPr="0023775F">
        <w:t>(5.8 eV)</w:t>
      </w:r>
      <w:r w:rsidR="00397A5D">
        <w:t xml:space="preserve"> </w:t>
      </w:r>
      <w:r w:rsidR="00DC0707" w:rsidRPr="00C76071">
        <w:t>and high the</w:t>
      </w:r>
      <w:r w:rsidR="00C76071">
        <w:t>rmodynamic stability on silicon</w:t>
      </w:r>
      <w:r w:rsidR="00C2764B" w:rsidRPr="00C76071">
        <w:t xml:space="preserve"> </w:t>
      </w:r>
      <w:r w:rsidR="00945312" w:rsidRPr="00C76071">
        <w:fldChar w:fldCharType="begin">
          <w:fldData xml:space="preserve">PEVuZE5vdGU+PENpdGU+PEF1dGhvcj5XaWxrPC9BdXRob3I+PFllYXI+MTk5OTwvWWVhcj48UmVj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</w:fldData>
        </w:fldChar>
      </w:r>
      <w:r w:rsidR="00D81C78">
        <w:instrText xml:space="preserve"> ADDIN EN.CITE </w:instrText>
      </w:r>
      <w:r w:rsidR="00D81C78">
        <w:fldChar w:fldCharType="begin">
          <w:fldData xml:space="preserve">PEVuZE5vdGU+PENpdGU+PEF1dGhvcj5XaWxrPC9BdXRob3I+PFllYXI+MTk5OTwvWWVhcj48UmVj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</w:fldData>
        </w:fldChar>
      </w:r>
      <w:r w:rsidR="00D81C78">
        <w:instrText xml:space="preserve"> ADDIN EN.CITE.DATA </w:instrText>
      </w:r>
      <w:r w:rsidR="00D81C78">
        <w:fldChar w:fldCharType="end"/>
      </w:r>
      <w:r w:rsidR="00945312" w:rsidRPr="00C76071">
        <w:fldChar w:fldCharType="separate"/>
      </w:r>
      <w:r w:rsidR="00C76071" w:rsidRPr="00C76071">
        <w:rPr>
          <w:noProof/>
        </w:rPr>
        <w:t>[10, 11]</w:t>
      </w:r>
      <w:r w:rsidR="00945312" w:rsidRPr="00C76071">
        <w:fldChar w:fldCharType="end"/>
      </w:r>
      <w:r w:rsidR="00C76071" w:rsidRPr="00C76071">
        <w:t>.</w:t>
      </w:r>
      <w:r w:rsidR="00C76071">
        <w:t xml:space="preserve"> </w:t>
      </w:r>
      <w:r w:rsidR="004674F5">
        <w:t>In particular</w:t>
      </w:r>
      <w:r w:rsidR="00CE1055" w:rsidRPr="00AD28AF">
        <w:t>,</w:t>
      </w:r>
      <w:r w:rsidR="001339F1" w:rsidRPr="00AD28AF">
        <w:t xml:space="preserve"> HfO</w:t>
      </w:r>
      <w:r w:rsidR="001339F1" w:rsidRPr="00AD28AF">
        <w:rPr>
          <w:vertAlign w:val="subscript"/>
        </w:rPr>
        <w:t>2</w:t>
      </w:r>
      <w:r w:rsidR="001339F1" w:rsidRPr="00AD28AF">
        <w:t xml:space="preserve"> </w:t>
      </w:r>
      <w:r w:rsidR="00F50702">
        <w:t xml:space="preserve">is more widely used </w:t>
      </w:r>
      <w:r w:rsidR="00062BCF">
        <w:rPr>
          <w:rFonts w:hint="eastAsia"/>
          <w:lang w:eastAsia="zh-CN"/>
        </w:rPr>
        <w:t xml:space="preserve">than </w:t>
      </w:r>
      <w:r w:rsidR="00062BCF" w:rsidRPr="00AD28AF">
        <w:t>ZrO</w:t>
      </w:r>
      <w:r w:rsidR="00062BCF" w:rsidRPr="00AD28AF">
        <w:rPr>
          <w:vertAlign w:val="subscript"/>
        </w:rPr>
        <w:t>2</w:t>
      </w:r>
      <w:r w:rsidR="001339F1" w:rsidRPr="00AD28AF">
        <w:t xml:space="preserve"> because it is more stable </w:t>
      </w:r>
      <w:r w:rsidR="00062BCF">
        <w:rPr>
          <w:rFonts w:hint="eastAsia"/>
          <w:lang w:eastAsia="zh-CN"/>
        </w:rPr>
        <w:t>with</w:t>
      </w:r>
      <w:r w:rsidR="001339F1" w:rsidRPr="00AD28AF">
        <w:t xml:space="preserve"> silicide formation</w:t>
      </w:r>
      <w:r w:rsidR="008E7F80">
        <w:t xml:space="preserve"> </w:t>
      </w:r>
      <w:r w:rsidR="00945312" w:rsidRPr="00AD28AF">
        <w:fldChar w:fldCharType="begin"/>
      </w:r>
      <w:r w:rsidR="00D81C78">
        <w:instrText xml:space="preserve"> ADDIN EN.CITE &lt;EndNote&gt;&lt;Cite&gt;&lt;Author&gt;Stemmer&lt;/Author&gt;&lt;Year&gt;2004&lt;/Year&gt;&lt;RecNum&gt;12&lt;/RecNum&gt;&lt;DisplayText&gt;[12]&lt;/DisplayText&gt;&lt;record&gt;&lt;rec-number&gt;12&lt;/rec-number&gt;&lt;foreign-keys&gt;&lt;key app="EN" db-id="2rdfsrtaq9f95ueetspppzzua2zvwtvpvrzz" timestamp="1457007150"&gt;12&lt;/key&gt;&lt;/foreign-keys&gt;&lt;ref-type name="Journal Article"&gt;17&lt;/ref-type&gt;&lt;contributors&gt;&lt;authors&gt;&lt;author&gt;Stemmer, S.&lt;/author&gt;&lt;/authors&gt;&lt;/contributors&gt;&lt;auth-address&gt;Univ Calif Santa Barbara, Dept Mat, Santa Barbara, CA 93106 USA.&amp;#xD;Stemmer, S (reprint author), Univ Calif Santa Barbara, Dept Mat, Santa Barbara, CA 93106 USA.&amp;#xD;stemmer@mrl.ucsb.edu&lt;/auth-address&gt;&lt;titles&gt;&lt;title&gt;Thermodynamic considerations in the stability of binary oxides for alternative gate dielectrics in complementary metal-oxide-semiconductors&lt;/title&gt;&lt;secondary-title&gt;Journal of Vacuum Science &amp;amp; Technology B&lt;/secondary-title&gt;&lt;/titles&gt;&lt;periodical&gt;&lt;full-title&gt;Journal of Vacuum Science &amp;amp; Technology B&lt;/full-title&gt;&lt;abbr-1&gt;J. Vac. Sci. Technol., B.&lt;/abbr-1&gt;&lt;/periodical&gt;&lt;pages&gt;791-800&lt;/pages&gt;&lt;volume&gt;22&lt;/volume&gt;&lt;number&gt;2&lt;/number&gt;&lt;keywords&gt;&lt;keyword&gt;chemical-vapor-deposition&lt;/keyword&gt;&lt;keyword&gt;energy-loss spectroscopy&lt;/keyword&gt;&lt;keyword&gt;thermal-stability&lt;/keyword&gt;&lt;keyword&gt;tetragonal zirconia&lt;/keyword&gt;&lt;keyword&gt;interface reactions&lt;/keyword&gt;&lt;keyword&gt;defect structure&lt;/keyword&gt;&lt;keyword&gt;thin-films&lt;/keyword&gt;&lt;keyword&gt;zro2 films&lt;/keyword&gt;&lt;keyword&gt;silicon&lt;/keyword&gt;&lt;keyword&gt;si(001)&lt;/keyword&gt;&lt;keyword&gt;Engineering&lt;/keyword&gt;&lt;keyword&gt;Science &amp;amp; Technology - Other Topics&lt;/keyword&gt;&lt;keyword&gt;Physics&lt;/keyword&gt;&lt;/keywords&gt;&lt;dates&gt;&lt;year&gt;2004&lt;/year&gt;&lt;pub-dates&gt;&lt;date&gt;Mar-Apr.&lt;/date&gt;&lt;/pub-dates&gt;&lt;/dates&gt;&lt;isbn&gt;1071-1023&lt;/isbn&gt;&lt;accession-num&gt;WOS:000221092300060&lt;/accession-num&gt;&lt;work-type&gt;Article&lt;/work-type&gt;&lt;urls&gt;&lt;related-urls&gt;&lt;url&gt;&amp;lt;Go to ISI&amp;gt;://WOS:000221092300060&lt;/url&gt;&lt;/related-urls&gt;&lt;/urls&gt;&lt;electronic-resource-num&gt;10.1116/1.1688357&lt;/electronic-resource-num&gt;&lt;language&gt;English&lt;/language&gt;&lt;/record&gt;&lt;/Cite&gt;&lt;/EndNote&gt;</w:instrText>
      </w:r>
      <w:r w:rsidR="00945312" w:rsidRPr="00AD28AF">
        <w:fldChar w:fldCharType="separate"/>
      </w:r>
      <w:r w:rsidR="001339F1" w:rsidRPr="00AD28AF">
        <w:rPr>
          <w:noProof/>
        </w:rPr>
        <w:t>[12]</w:t>
      </w:r>
      <w:r w:rsidR="00945312" w:rsidRPr="00AD28AF">
        <w:fldChar w:fldCharType="end"/>
      </w:r>
      <w:r w:rsidR="001339F1" w:rsidRPr="00AD28AF">
        <w:t>.</w:t>
      </w:r>
      <w:r w:rsidR="00D93A99" w:rsidRPr="00AD28AF">
        <w:t xml:space="preserve"> </w:t>
      </w:r>
      <w:r w:rsidR="008E7F80">
        <w:rPr>
          <w:rFonts w:hint="eastAsia"/>
          <w:lang w:eastAsia="zh-CN"/>
        </w:rPr>
        <w:t>At present,</w:t>
      </w:r>
      <w:r w:rsidR="008E7F80" w:rsidRPr="00AD28AF">
        <w:t xml:space="preserve"> advanced microelectronics devices</w:t>
      </w:r>
      <w:r w:rsidR="008E7F80">
        <w:t xml:space="preserve"> and circuits</w:t>
      </w:r>
      <w:r w:rsidR="008E7F80" w:rsidRPr="00AD28AF">
        <w:t xml:space="preserve"> are used in </w:t>
      </w:r>
      <w:r w:rsidR="008E7F80">
        <w:rPr>
          <w:rFonts w:hint="eastAsia"/>
          <w:lang w:eastAsia="zh-CN"/>
        </w:rPr>
        <w:t>aero</w:t>
      </w:r>
      <w:r w:rsidR="008E7F80" w:rsidRPr="00AD28AF">
        <w:t xml:space="preserve">space </w:t>
      </w:r>
      <w:r w:rsidR="008E7F80">
        <w:rPr>
          <w:rFonts w:hint="eastAsia"/>
          <w:lang w:eastAsia="zh-CN"/>
        </w:rPr>
        <w:t>engineering</w:t>
      </w:r>
      <w:r w:rsidR="008E7F80" w:rsidRPr="00AD28AF">
        <w:t>, nuclear industry and radiotherapy</w:t>
      </w:r>
      <w:r w:rsidR="008E7F80">
        <w:rPr>
          <w:rFonts w:hint="eastAsia"/>
          <w:lang w:eastAsia="zh-CN"/>
        </w:rPr>
        <w:t xml:space="preserve"> equipment</w:t>
      </w:r>
      <w:r w:rsidR="008A044A" w:rsidRPr="00AD28AF">
        <w:t xml:space="preserve">. </w:t>
      </w:r>
      <w:r w:rsidR="00B36C53" w:rsidRPr="00AD28AF">
        <w:t xml:space="preserve">These applications </w:t>
      </w:r>
      <w:r w:rsidR="00E34FA2" w:rsidRPr="00AD28AF">
        <w:rPr>
          <w:rFonts w:hint="eastAsia"/>
          <w:lang w:eastAsia="zh-CN"/>
        </w:rPr>
        <w:t>a</w:t>
      </w:r>
      <w:r w:rsidR="00E34FA2" w:rsidRPr="00AD28AF">
        <w:rPr>
          <w:lang w:eastAsia="zh-CN"/>
        </w:rPr>
        <w:t xml:space="preserve">re unavoidably exposed to </w:t>
      </w:r>
      <w:r w:rsidR="00E34FA2" w:rsidRPr="0032057E">
        <w:rPr>
          <w:lang w:eastAsia="zh-CN"/>
        </w:rPr>
        <w:t>space-like radiation,</w:t>
      </w:r>
      <w:r w:rsidR="00E34FA2" w:rsidRPr="00AD28AF">
        <w:rPr>
          <w:lang w:eastAsia="zh-CN"/>
        </w:rPr>
        <w:t xml:space="preserve"> which </w:t>
      </w:r>
      <w:r w:rsidR="00B87682" w:rsidRPr="00AD28AF">
        <w:rPr>
          <w:lang w:eastAsia="zh-CN"/>
        </w:rPr>
        <w:t>has a relatively low</w:t>
      </w:r>
      <w:r w:rsidR="007B2875" w:rsidRPr="00AD28AF">
        <w:rPr>
          <w:lang w:eastAsia="zh-CN"/>
        </w:rPr>
        <w:t xml:space="preserve"> </w:t>
      </w:r>
      <w:r w:rsidR="007B2875" w:rsidRPr="00AD28AF">
        <w:t xml:space="preserve">radiation </w:t>
      </w:r>
      <w:r w:rsidR="00E34FA2" w:rsidRPr="00AD28AF">
        <w:t xml:space="preserve">dose rate </w:t>
      </w:r>
      <w:r w:rsidR="00665A33" w:rsidRPr="00AD28AF">
        <w:t xml:space="preserve">at </w:t>
      </w:r>
      <w:r w:rsidR="00E34FA2" w:rsidRPr="00AD28AF">
        <w:t>10</w:t>
      </w:r>
      <w:r w:rsidR="00E34FA2" w:rsidRPr="00AD28AF">
        <w:rPr>
          <w:vertAlign w:val="superscript"/>
        </w:rPr>
        <w:t>-2</w:t>
      </w:r>
      <w:r w:rsidR="00C90A7F" w:rsidRPr="00C76071">
        <w:t>-</w:t>
      </w:r>
      <w:r w:rsidR="00E34FA2" w:rsidRPr="00AD28AF">
        <w:t>10</w:t>
      </w:r>
      <w:r w:rsidR="00E34FA2" w:rsidRPr="00AD28AF">
        <w:rPr>
          <w:vertAlign w:val="superscript"/>
        </w:rPr>
        <w:t>-6</w:t>
      </w:r>
      <w:r w:rsidR="00E34FA2" w:rsidRPr="00AD28AF">
        <w:t xml:space="preserve"> rad</w:t>
      </w:r>
      <w:r w:rsidR="00BD62A5" w:rsidRPr="00AD28AF">
        <w:t>(Si)</w:t>
      </w:r>
      <w:r w:rsidR="00E34FA2" w:rsidRPr="00AD28AF">
        <w:t>/s</w:t>
      </w:r>
      <w:r w:rsidR="003C43B3" w:rsidRPr="00AD28AF">
        <w:t xml:space="preserve"> </w:t>
      </w:r>
      <w:r w:rsidR="00945312" w:rsidRPr="00AD28AF">
        <w:fldChar w:fldCharType="begin">
          <w:fldData xml:space="preserve">PEVuZE5vdGU+PENpdGU+PEF1dGhvcj5HYWxsb3dheTwvQXV0aG9yPjxZZWFyPjE5OTA8L1llYXI+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</w:fldData>
        </w:fldChar>
      </w:r>
      <w:r w:rsidR="00D81C78">
        <w:instrText xml:space="preserve"> ADDIN EN.CITE </w:instrText>
      </w:r>
      <w:r w:rsidR="00D81C78">
        <w:fldChar w:fldCharType="begin">
          <w:fldData xml:space="preserve">PEVuZE5vdGU+PENpdGU+PEF1dGhvcj5HYWxsb3dheTwvQXV0aG9yPjxZZWFyPjE5OTA8L1llYXI+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</w:fldData>
        </w:fldChar>
      </w:r>
      <w:r w:rsidR="00D81C78">
        <w:instrText xml:space="preserve"> ADDIN EN.CITE.DATA </w:instrText>
      </w:r>
      <w:r w:rsidR="00D81C78">
        <w:fldChar w:fldCharType="end"/>
      </w:r>
      <w:r w:rsidR="00945312" w:rsidRPr="00AD28AF">
        <w:fldChar w:fldCharType="separate"/>
      </w:r>
      <w:r w:rsidR="00CD5BE0" w:rsidRPr="00AD28AF">
        <w:rPr>
          <w:noProof/>
        </w:rPr>
        <w:t>[13, 14]</w:t>
      </w:r>
      <w:r w:rsidR="00945312" w:rsidRPr="00AD28AF">
        <w:fldChar w:fldCharType="end"/>
      </w:r>
      <w:r w:rsidR="007B2875" w:rsidRPr="00AD28AF">
        <w:t>.</w:t>
      </w:r>
      <w:r w:rsidR="00665A33" w:rsidRPr="00AD28AF">
        <w:t xml:space="preserve"> </w:t>
      </w:r>
      <w:r w:rsidR="00F212F5">
        <w:t>For this reason</w:t>
      </w:r>
      <w:r w:rsidR="00F212F5" w:rsidRPr="00AD28AF">
        <w:t xml:space="preserve">, it is </w:t>
      </w:r>
      <w:r w:rsidR="00F212F5">
        <w:rPr>
          <w:lang w:eastAsia="zh-CN"/>
        </w:rPr>
        <w:t>necessary</w:t>
      </w:r>
      <w:r w:rsidR="00F212F5">
        <w:t xml:space="preserve"> to understand the low-dose-</w:t>
      </w:r>
      <w:r w:rsidR="00F212F5" w:rsidRPr="00AD28AF">
        <w:t>ra</w:t>
      </w:r>
      <w:r w:rsidR="00F212F5" w:rsidRPr="001F64E7">
        <w:rPr>
          <w:sz w:val="19"/>
          <w:szCs w:val="19"/>
        </w:rPr>
        <w:t xml:space="preserve">te </w:t>
      </w:r>
      <w:r w:rsidR="00F212F5" w:rsidRPr="00AD28AF">
        <w:t>radiation response of HfO</w:t>
      </w:r>
      <w:r w:rsidR="00F212F5" w:rsidRPr="00AD28AF">
        <w:rPr>
          <w:vertAlign w:val="subscript"/>
        </w:rPr>
        <w:t>2</w:t>
      </w:r>
      <w:r w:rsidR="00F212F5" w:rsidRPr="00AD28AF">
        <w:t xml:space="preserve"> based MOS devices.</w:t>
      </w:r>
      <w:r w:rsidR="001F64E7" w:rsidRPr="00AD28AF">
        <w:t xml:space="preserve"> </w:t>
      </w:r>
      <w:r w:rsidR="00F212F5" w:rsidRPr="00AD28AF">
        <w:t>Currently, gamma</w:t>
      </w:r>
      <w:r w:rsidR="00F212F5" w:rsidRPr="001F64E7">
        <w:rPr>
          <w:sz w:val="19"/>
          <w:szCs w:val="19"/>
        </w:rPr>
        <w:t xml:space="preserve"> </w:t>
      </w:r>
      <w:r w:rsidR="00F212F5" w:rsidRPr="00AD28AF">
        <w:t>(γ)-ray radiation source</w:t>
      </w:r>
      <w:r w:rsidR="001B673C">
        <w:t>s</w:t>
      </w:r>
      <w:r w:rsidR="00F212F5" w:rsidRPr="00AD28AF">
        <w:t xml:space="preserve"> can be employed in </w:t>
      </w:r>
      <w:r w:rsidR="001B673C">
        <w:t xml:space="preserve">the </w:t>
      </w:r>
      <w:r w:rsidR="00F212F5" w:rsidRPr="00AD28AF">
        <w:t xml:space="preserve">laboratory to accurately </w:t>
      </w:r>
      <w:r w:rsidR="00F212F5" w:rsidRPr="00AD28AF">
        <w:rPr>
          <w:rFonts w:hint="eastAsia"/>
        </w:rPr>
        <w:t>evaluate</w:t>
      </w:r>
      <w:r w:rsidR="00F212F5">
        <w:rPr>
          <w:rFonts w:hint="eastAsia"/>
          <w:lang w:eastAsia="zh-CN"/>
        </w:rPr>
        <w:t xml:space="preserve"> and predict</w:t>
      </w:r>
      <w:r w:rsidR="00F212F5" w:rsidRPr="00AD28AF">
        <w:t xml:space="preserve"> the radiation response of MOS devices </w:t>
      </w:r>
      <w:r w:rsidR="00F212F5">
        <w:t xml:space="preserve">in </w:t>
      </w:r>
      <w:r w:rsidR="00F212F5" w:rsidRPr="00AD28AF">
        <w:t>space-radiation environment</w:t>
      </w:r>
      <w:r w:rsidR="00842A29" w:rsidRPr="00AD28AF">
        <w:t xml:space="preserve"> </w:t>
      </w:r>
      <w:r w:rsidR="00945312" w:rsidRPr="00AD28AF">
        <w:fldChar w:fldCharType="begin">
          <w:fldData xml:space="preserve">PEVuZE5vdGU+PENpdGU+PEF1dGhvcj5SYXR0aTwvQXV0aG9yPjxZZWFyPjIwMDU8L1llYXI+PFJl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</w:fldData>
        </w:fldChar>
      </w:r>
      <w:r w:rsidR="00D81C78">
        <w:instrText xml:space="preserve"> ADDIN EN.CITE </w:instrText>
      </w:r>
      <w:r w:rsidR="00D81C78">
        <w:fldChar w:fldCharType="begin">
          <w:fldData xml:space="preserve">PEVuZE5vdGU+PENpdGU+PEF1dGhvcj5SYXR0aTwvQXV0aG9yPjxZZWFyPjIwMDU8L1llYXI+PFJl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</w:fldData>
        </w:fldChar>
      </w:r>
      <w:r w:rsidR="00D81C78">
        <w:instrText xml:space="preserve"> ADDIN EN.CITE.DATA </w:instrText>
      </w:r>
      <w:r w:rsidR="00D81C78">
        <w:fldChar w:fldCharType="end"/>
      </w:r>
      <w:r w:rsidR="00945312" w:rsidRPr="00AD28AF">
        <w:fldChar w:fldCharType="separate"/>
      </w:r>
      <w:r w:rsidR="00DE351F">
        <w:rPr>
          <w:noProof/>
        </w:rPr>
        <w:t>[15, 16]</w:t>
      </w:r>
      <w:r w:rsidR="00945312" w:rsidRPr="00AD28AF">
        <w:fldChar w:fldCharType="end"/>
      </w:r>
      <w:r w:rsidR="00351407" w:rsidRPr="00AD28AF">
        <w:t>.</w:t>
      </w:r>
      <w:r w:rsidR="00C247E9" w:rsidRPr="00AD28AF">
        <w:t xml:space="preserve"> </w:t>
      </w:r>
    </w:p>
    <w:p w14:paraId="3F810309" w14:textId="61968730" w:rsidR="008455E5" w:rsidRDefault="00397A5D" w:rsidP="00B51C5C">
      <w:pPr>
        <w:widowControl w:val="0"/>
        <w:autoSpaceDE w:val="0"/>
        <w:autoSpaceDN w:val="0"/>
        <w:adjustRightInd w:val="0"/>
        <w:jc w:val="both"/>
      </w:pPr>
      <w:r>
        <w:tab/>
      </w:r>
      <w:r w:rsidR="001B72D8" w:rsidRPr="00977841">
        <w:t xml:space="preserve">There has been a substantial </w:t>
      </w:r>
      <w:r w:rsidR="001B673C">
        <w:t>body</w:t>
      </w:r>
      <w:r w:rsidR="001B673C" w:rsidRPr="00977841">
        <w:t xml:space="preserve"> </w:t>
      </w:r>
      <w:r w:rsidR="001B72D8" w:rsidRPr="00977841">
        <w:t xml:space="preserve">of research </w:t>
      </w:r>
      <w:r w:rsidR="00256984">
        <w:t xml:space="preserve">on </w:t>
      </w:r>
      <w:r w:rsidR="001B72D8" w:rsidRPr="00977841">
        <w:t xml:space="preserve">the physical mechanisms </w:t>
      </w:r>
      <w:r w:rsidR="00356BEF" w:rsidRPr="00977841">
        <w:t xml:space="preserve">of </w:t>
      </w:r>
      <w:r w:rsidR="00AD2108">
        <w:t xml:space="preserve">high-dose-rate </w:t>
      </w:r>
      <w:r w:rsidR="006E1D6E" w:rsidRPr="00977841">
        <w:t>total ionizing dose response of high-</w:t>
      </w:r>
      <w:r w:rsidR="006E1D6E" w:rsidRPr="00F9554A">
        <w:rPr>
          <w:i/>
        </w:rPr>
        <w:t>k</w:t>
      </w:r>
      <w:r w:rsidR="00356BEF" w:rsidRPr="00977841">
        <w:t xml:space="preserve"> </w:t>
      </w:r>
      <w:r w:rsidR="006E1D6E" w:rsidRPr="00977841">
        <w:t>materials</w:t>
      </w:r>
      <w:r w:rsidR="001B72D8" w:rsidRPr="00977841">
        <w:t xml:space="preserve"> i</w:t>
      </w:r>
      <w:r w:rsidR="006E1D6E" w:rsidRPr="00977841">
        <w:t>n recent years</w:t>
      </w:r>
      <w:r w:rsidR="00B51C5C">
        <w:t xml:space="preserve"> </w:t>
      </w:r>
      <w:r w:rsidR="00945312">
        <w:fldChar w:fldCharType="begin">
          <w:fldData xml:space="preserve">PEVuZE5vdGU+PENpdGU+PEF1dGhvcj5SYW88L0F1dGhvcj48WWVhcj4yMDE0PC9ZZWFyPjxSZWNO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</w:fldData>
        </w:fldChar>
      </w:r>
      <w:r w:rsidR="00D81C78">
        <w:instrText xml:space="preserve"> ADDIN EN.CITE </w:instrText>
      </w:r>
      <w:r w:rsidR="00D81C78">
        <w:fldChar w:fldCharType="begin">
          <w:fldData xml:space="preserve">PEVuZE5vdGU+PENpdGU+PEF1dGhvcj5SYW88L0F1dGhvcj48WWVhcj4yMDE0PC9ZZWFyPjxSZWNO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</w:fldData>
        </w:fldChar>
      </w:r>
      <w:r w:rsidR="00D81C78">
        <w:instrText xml:space="preserve"> ADDIN EN.CITE.DATA </w:instrText>
      </w:r>
      <w:r w:rsidR="00D81C78">
        <w:fldChar w:fldCharType="end"/>
      </w:r>
      <w:r w:rsidR="00945312">
        <w:fldChar w:fldCharType="separate"/>
      </w:r>
      <w:r w:rsidR="00DE351F">
        <w:rPr>
          <w:noProof/>
        </w:rPr>
        <w:t>[17-21]</w:t>
      </w:r>
      <w:r w:rsidR="00945312">
        <w:fldChar w:fldCharType="end"/>
      </w:r>
      <w:r w:rsidR="006E1D6E" w:rsidRPr="00977841">
        <w:t xml:space="preserve">. </w:t>
      </w:r>
      <w:r w:rsidR="00610C22">
        <w:t>T</w:t>
      </w:r>
      <w:r w:rsidR="00310242" w:rsidRPr="00977841">
        <w:t>h</w:t>
      </w:r>
      <w:r w:rsidR="00610C22">
        <w:t>e</w:t>
      </w:r>
      <w:r w:rsidR="00310242" w:rsidRPr="00977841">
        <w:t xml:space="preserve"> e</w:t>
      </w:r>
      <w:r w:rsidR="00740B5C" w:rsidRPr="00977841">
        <w:t xml:space="preserve">lectrical </w:t>
      </w:r>
      <w:r w:rsidR="00C2255C">
        <w:t>c</w:t>
      </w:r>
      <w:r w:rsidR="00C2255C" w:rsidRPr="00C2255C">
        <w:t>haracteristics</w:t>
      </w:r>
      <w:r w:rsidR="00740B5C" w:rsidRPr="00977841">
        <w:t xml:space="preserve"> of the material</w:t>
      </w:r>
      <w:r w:rsidR="003879DC">
        <w:t>s</w:t>
      </w:r>
      <w:r w:rsidR="00740B5C" w:rsidRPr="00977841">
        <w:t xml:space="preserve"> </w:t>
      </w:r>
      <w:r w:rsidR="00963B01" w:rsidRPr="00977841">
        <w:t xml:space="preserve">such as flat-band voltage shift, </w:t>
      </w:r>
      <w:r w:rsidR="00310242" w:rsidRPr="00977841">
        <w:t xml:space="preserve">electron trap density and interface trap density </w:t>
      </w:r>
      <w:r w:rsidR="00610C22">
        <w:t xml:space="preserve">have been </w:t>
      </w:r>
      <w:r w:rsidR="00310242" w:rsidRPr="00977841">
        <w:t xml:space="preserve">typically </w:t>
      </w:r>
      <w:r w:rsidR="00AD28AF" w:rsidRPr="00977841">
        <w:t>examined by carrying out off-site capacitance-voltage</w:t>
      </w:r>
      <w:r w:rsidR="00AF1F20">
        <w:t xml:space="preserve"> </w:t>
      </w:r>
      <w:r w:rsidR="00AD28AF" w:rsidRPr="00977841">
        <w:t>(</w:t>
      </w:r>
      <w:r w:rsidR="00064751">
        <w:t>CV</w:t>
      </w:r>
      <w:r w:rsidR="00AD28AF" w:rsidRPr="00977841">
        <w:t>) measurements</w:t>
      </w:r>
      <w:r w:rsidR="002819C7">
        <w:rPr>
          <w:rFonts w:hint="eastAsia"/>
          <w:lang w:eastAsia="zh-CN"/>
        </w:rPr>
        <w:t xml:space="preserve"> </w:t>
      </w:r>
      <w:r w:rsidR="00945312">
        <w:fldChar w:fldCharType="begin">
          <w:fldData xml:space="preserve">PEVuZE5vdGU+PENpdGU+PEF1dGhvcj5FcmdpbjwvQXV0aG9yPjxZZWFyPjIwMTA8L1llYXI+PFJl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</w:fldData>
        </w:fldChar>
      </w:r>
      <w:r w:rsidR="00D81C78">
        <w:instrText xml:space="preserve"> ADDIN EN.CITE </w:instrText>
      </w:r>
      <w:r w:rsidR="00D81C78">
        <w:fldChar w:fldCharType="begin">
          <w:fldData xml:space="preserve">PEVuZE5vdGU+PENpdGU+PEF1dGhvcj5FcmdpbjwvQXV0aG9yPjxZZWFyPjIwMTA8L1llYXI+PFJl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</w:fldData>
        </w:fldChar>
      </w:r>
      <w:r w:rsidR="00D81C78">
        <w:instrText xml:space="preserve"> ADDIN EN.CITE.DATA </w:instrText>
      </w:r>
      <w:r w:rsidR="00D81C78">
        <w:fldChar w:fldCharType="end"/>
      </w:r>
      <w:r w:rsidR="00945312">
        <w:fldChar w:fldCharType="separate"/>
      </w:r>
      <w:r w:rsidR="00DE351F">
        <w:rPr>
          <w:noProof/>
        </w:rPr>
        <w:t>[22, 23]</w:t>
      </w:r>
      <w:r w:rsidR="00945312">
        <w:fldChar w:fldCharType="end"/>
      </w:r>
      <w:r w:rsidR="00AD28AF" w:rsidRPr="00977841">
        <w:t>.</w:t>
      </w:r>
      <w:r w:rsidR="004674F5" w:rsidRPr="00977841">
        <w:t xml:space="preserve"> Arguably, </w:t>
      </w:r>
      <w:r w:rsidR="00E372DE" w:rsidRPr="00977841">
        <w:t>the</w:t>
      </w:r>
      <w:r w:rsidR="00285F86" w:rsidRPr="00977841">
        <w:t xml:space="preserve"> conventional</w:t>
      </w:r>
      <w:r w:rsidR="004D7323">
        <w:t xml:space="preserve"> and off-site</w:t>
      </w:r>
      <w:r w:rsidR="00285F86" w:rsidRPr="00977841">
        <w:t xml:space="preserve"> radiation response measurements may underestimate the degradation of </w:t>
      </w:r>
      <w:r w:rsidR="00F212F5">
        <w:t xml:space="preserve">MOS </w:t>
      </w:r>
      <w:r w:rsidR="00285F86" w:rsidRPr="00977841">
        <w:t xml:space="preserve">devices. </w:t>
      </w:r>
      <w:r w:rsidR="0054390E" w:rsidRPr="00364892">
        <w:t xml:space="preserve">On the other hand, in MOSFETs technologies, </w:t>
      </w:r>
      <w:r w:rsidR="009F06AB">
        <w:t xml:space="preserve">there is a great interest in understanding the behavior of charge trapping </w:t>
      </w:r>
      <w:r w:rsidR="0054390E" w:rsidRPr="00364892">
        <w:t xml:space="preserve">in the oxide </w:t>
      </w:r>
      <w:r w:rsidR="003E0A10">
        <w:t xml:space="preserve">during and </w:t>
      </w:r>
      <w:r w:rsidR="0054390E" w:rsidRPr="00364892">
        <w:t xml:space="preserve">after pulse voltages </w:t>
      </w:r>
      <w:r w:rsidR="0054390E">
        <w:fldChar w:fldCharType="begin">
          <w:fldData xml:space="preserve">PEVuZE5vdGU+PENpdGU+PEF1dGhvcj5aaGFuZzwvQXV0aG9yPjxZZWFyPjIwMDg8L1llYXI+PFJl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</w:fldData>
        </w:fldChar>
      </w:r>
      <w:r w:rsidR="00D81C78">
        <w:instrText xml:space="preserve"> ADDIN EN.CITE </w:instrText>
      </w:r>
      <w:r w:rsidR="00D81C78">
        <w:fldChar w:fldCharType="begin">
          <w:fldData xml:space="preserve">PEVuZE5vdGU+PENpdGU+PEF1dGhvcj5aaGFuZzwvQXV0aG9yPjxZZWFyPjIwMDg8L1llYXI+PFJl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</w:fldData>
        </w:fldChar>
      </w:r>
      <w:r w:rsidR="00D81C78">
        <w:instrText xml:space="preserve"> ADDIN EN.CITE.DATA </w:instrText>
      </w:r>
      <w:r w:rsidR="00D81C78">
        <w:fldChar w:fldCharType="end"/>
      </w:r>
      <w:r w:rsidR="0054390E">
        <w:fldChar w:fldCharType="separate"/>
      </w:r>
      <w:r w:rsidR="00DE351F">
        <w:rPr>
          <w:noProof/>
        </w:rPr>
        <w:t>[24]</w:t>
      </w:r>
      <w:r w:rsidR="0054390E">
        <w:fldChar w:fldCharType="end"/>
      </w:r>
      <w:r w:rsidR="000B3BA4">
        <w:t>.</w:t>
      </w:r>
      <w:r w:rsidR="00696514" w:rsidRPr="00696514">
        <w:t xml:space="preserve"> For example, in flash memory technologies, program/erase pulse voltages </w:t>
      </w:r>
      <w:r w:rsidR="00610C22">
        <w:t xml:space="preserve">are </w:t>
      </w:r>
      <w:r w:rsidR="00696514" w:rsidRPr="00696514">
        <w:t xml:space="preserve">applied to the memory devices. It has been reported that the memory </w:t>
      </w:r>
      <w:r w:rsidR="00BB7098">
        <w:rPr>
          <w:noProof/>
          <w:lang w:val="en-GB" w:eastAsia="en-GB"/>
        </w:rPr>
        <w:lastRenderedPageBreak/>
        <mc:AlternateContent>
          <mc:Choice Requires="wpc">
            <w:drawing>
              <wp:anchor distT="0" distB="0" distL="114300" distR="114300" simplePos="0" relativeHeight="251901440" behindDoc="0" locked="0" layoutInCell="1" allowOverlap="1" wp14:anchorId="796E7E04" wp14:editId="42FB10C6">
                <wp:simplePos x="0" y="0"/>
                <wp:positionH relativeFrom="column">
                  <wp:posOffset>3718333</wp:posOffset>
                </wp:positionH>
                <wp:positionV relativeFrom="paragraph">
                  <wp:posOffset>730</wp:posOffset>
                </wp:positionV>
                <wp:extent cx="2565400" cy="2734310"/>
                <wp:effectExtent l="0" t="0" r="0" b="8890"/>
                <wp:wrapTopAndBottom/>
                <wp:docPr id="1793" name="画布 179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 name="图片 2"/>
                          <pic:cNvPicPr/>
                        </pic:nvPicPr>
                        <pic:blipFill>
                          <a:blip r:embed="rId8"/>
                          <a:stretch>
                            <a:fillRect/>
                          </a:stretch>
                        </pic:blipFill>
                        <pic:spPr>
                          <a:xfrm>
                            <a:off x="105206" y="173650"/>
                            <a:ext cx="2200910" cy="979805"/>
                          </a:xfrm>
                          <a:prstGeom prst="rect">
                            <a:avLst/>
                          </a:prstGeom>
                        </pic:spPr>
                      </pic:pic>
                      <wps:wsp>
                        <wps:cNvPr id="8" name="文本框 18"/>
                        <wps:cNvSpPr txBox="1"/>
                        <wps:spPr>
                          <a:xfrm>
                            <a:off x="799154" y="0"/>
                            <a:ext cx="789940" cy="2260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643734" w14:textId="77777777" w:rsidR="0064694E" w:rsidRDefault="0064694E" w:rsidP="008737BD">
                              <w:pPr>
                                <w:pStyle w:val="NormalWeb"/>
                                <w:spacing w:before="0" w:beforeAutospacing="0" w:after="0" w:afterAutospacing="0"/>
                              </w:pPr>
                              <w:r>
                                <w:rPr>
                                  <w:rFonts w:ascii="Times New Roman" w:hAnsi="Times New Roman" w:cs="Times New Roman"/>
                                  <w:b/>
                                  <w:bCs/>
                                  <w:sz w:val="15"/>
                                  <w:szCs w:val="15"/>
                                </w:rPr>
                                <w:t xml:space="preserve">Conventional CV      </w:t>
                              </w:r>
                            </w:p>
                          </w:txbxContent>
                        </wps:txbx>
                        <wps:bodyPr rot="0" spcFirstLastPara="0" vert="horz" wrap="square" lIns="36000" tIns="0" rIns="36000" bIns="0" numCol="1" spcCol="0" rtlCol="0" fromWordArt="0" anchor="t" anchorCtr="0" forceAA="0" compatLnSpc="1">
                          <a:prstTxWarp prst="textNoShape">
                            <a:avLst/>
                          </a:prstTxWarp>
                          <a:noAutofit/>
                        </wps:bodyPr>
                      </wps:wsp>
                      <pic:pic xmlns:pic="http://schemas.openxmlformats.org/drawingml/2006/picture">
                        <pic:nvPicPr>
                          <pic:cNvPr id="9" name="图片 9"/>
                          <pic:cNvPicPr/>
                        </pic:nvPicPr>
                        <pic:blipFill>
                          <a:blip r:embed="rId9"/>
                          <a:stretch>
                            <a:fillRect/>
                          </a:stretch>
                        </pic:blipFill>
                        <pic:spPr>
                          <a:xfrm>
                            <a:off x="118109" y="1532550"/>
                            <a:ext cx="2221230" cy="922655"/>
                          </a:xfrm>
                          <a:prstGeom prst="rect">
                            <a:avLst/>
                          </a:prstGeom>
                        </pic:spPr>
                      </pic:pic>
                      <wps:wsp>
                        <wps:cNvPr id="10" name="文本框 18"/>
                        <wps:cNvSpPr txBox="1"/>
                        <wps:spPr>
                          <a:xfrm>
                            <a:off x="1189650" y="1089955"/>
                            <a:ext cx="224790" cy="1822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458F9F6" w14:textId="77777777" w:rsidR="0064694E" w:rsidRDefault="0064694E" w:rsidP="008737BD">
                              <w:pPr>
                                <w:pStyle w:val="NormalWeb"/>
                                <w:spacing w:before="0" w:beforeAutospacing="0" w:after="0" w:afterAutospacing="0"/>
                                <w:jc w:val="both"/>
                              </w:pPr>
                              <w:r>
                                <w:rPr>
                                  <w:rFonts w:ascii="Times New Roman" w:hAnsi="Times New Roman" w:cs="Times New Roman"/>
                                  <w:b/>
                                  <w:bCs/>
                                  <w:kern w:val="2"/>
                                  <w:sz w:val="15"/>
                                  <w:szCs w:val="15"/>
                                </w:rPr>
                                <w:t xml:space="preserve">(a)                   </w:t>
                              </w:r>
                            </w:p>
                          </w:txbxContent>
                        </wps:txbx>
                        <wps:bodyPr rot="0" spcFirstLastPara="0" vert="horz" wrap="square" lIns="0" tIns="0" rIns="0" bIns="0" numCol="1" spcCol="0" rtlCol="0" fromWordArt="0" anchor="t" anchorCtr="0" forceAA="0" compatLnSpc="1">
                          <a:prstTxWarp prst="textNoShape">
                            <a:avLst/>
                          </a:prstTxWarp>
                          <a:noAutofit/>
                        </wps:bodyPr>
                      </wps:wsp>
                      <wps:wsp>
                        <wps:cNvPr id="17" name="文本框 18"/>
                        <wps:cNvSpPr txBox="1"/>
                        <wps:spPr>
                          <a:xfrm>
                            <a:off x="1029033" y="1316650"/>
                            <a:ext cx="789940" cy="225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AD70344" w14:textId="77777777" w:rsidR="0064694E" w:rsidRDefault="0064694E" w:rsidP="008737BD">
                              <w:pPr>
                                <w:pStyle w:val="NormalWeb"/>
                                <w:spacing w:before="0" w:beforeAutospacing="0" w:after="0" w:afterAutospacing="0"/>
                                <w:jc w:val="both"/>
                              </w:pPr>
                              <w:r>
                                <w:rPr>
                                  <w:rFonts w:ascii="Times New Roman" w:hAnsi="Times New Roman" w:cs="Times New Roman"/>
                                  <w:b/>
                                  <w:bCs/>
                                  <w:kern w:val="2"/>
                                  <w:sz w:val="15"/>
                                  <w:szCs w:val="15"/>
                                </w:rPr>
                                <w:t xml:space="preserve">Pulse CV         </w:t>
                              </w:r>
                            </w:p>
                          </w:txbxContent>
                        </wps:txbx>
                        <wps:bodyPr rot="0" spcFirstLastPara="0" vert="horz" wrap="square" lIns="36000" tIns="0" rIns="36000" bIns="0" numCol="1" spcCol="0" rtlCol="0" fromWordArt="0" anchor="t" anchorCtr="0" forceAA="0" compatLnSpc="1">
                          <a:prstTxWarp prst="textNoShape">
                            <a:avLst/>
                          </a:prstTxWarp>
                          <a:noAutofit/>
                        </wps:bodyPr>
                      </wps:wsp>
                      <wps:wsp>
                        <wps:cNvPr id="1792" name="文本框 18"/>
                        <wps:cNvSpPr txBox="1"/>
                        <wps:spPr>
                          <a:xfrm>
                            <a:off x="1183300" y="2491105"/>
                            <a:ext cx="224790"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0477A9" w14:textId="77777777" w:rsidR="0064694E" w:rsidRDefault="0064694E" w:rsidP="008737BD">
                              <w:pPr>
                                <w:pStyle w:val="NormalWeb"/>
                                <w:spacing w:before="0" w:beforeAutospacing="0" w:after="0" w:afterAutospacing="0"/>
                                <w:jc w:val="both"/>
                              </w:pPr>
                              <w:r>
                                <w:rPr>
                                  <w:rFonts w:ascii="Times New Roman" w:hAnsi="Times New Roman" w:cs="Times New Roman"/>
                                  <w:b/>
                                  <w:bCs/>
                                  <w:kern w:val="2"/>
                                  <w:sz w:val="15"/>
                                  <w:szCs w:val="15"/>
                                </w:rPr>
                                <w:t xml:space="preserve">(b)                   </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group w14:anchorId="796E7E04" id="画布 1793" o:spid="_x0000_s1026" editas="canvas" style="position:absolute;left:0;text-align:left;margin-left:292.8pt;margin-top:.05pt;width:202pt;height:215.3pt;z-index:251901440;mso-height-relative:margin" coordsize="25654,27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5654;height:27343;visibility:visible;mso-wrap-style:square">
                  <v:fill o:detectmouseclick="t"/>
                  <v:path o:connecttype="none"/>
                </v:shape>
                <v:shape id="图片 2" o:spid="_x0000_s1028" type="#_x0000_t75" style="position:absolute;left:1052;top:1736;width:22009;height:9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">
                  <v:imagedata r:id="rId10" o:title=""/>
                </v:shape>
                <v:shapetype id="_x0000_t202" coordsize="21600,21600" o:spt="202" path="m,l,21600r21600,l21600,xe">
                  <v:stroke joinstyle="miter"/>
                  <v:path gradientshapeok="t" o:connecttype="rect"/>
                </v:shapetype>
                <v:shape id="文本框 18" o:spid="_x0000_s1029" type="#_x0000_t202" style="position:absolute;left:7991;width:7899;height:2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" filled="f" stroked="f" strokeweight=".5pt">
                  <v:textbox inset="1mm,0,1mm,0">
                    <w:txbxContent>
                      <w:p w14:paraId="5E643734" w14:textId="77777777" w:rsidR="0064694E" w:rsidRDefault="0064694E" w:rsidP="008737BD">
                        <w:pPr>
                          <w:pStyle w:val="af5"/>
                          <w:spacing w:before="0" w:beforeAutospacing="0" w:after="0" w:afterAutospacing="0"/>
                        </w:pPr>
                        <w:r>
                          <w:rPr>
                            <w:rFonts w:ascii="Times New Roman" w:hAnsi="Times New Roman" w:cs="Times New Roman"/>
                            <w:b/>
                            <w:bCs/>
                            <w:sz w:val="15"/>
                            <w:szCs w:val="15"/>
                          </w:rPr>
                          <w:t xml:space="preserve">Conventional CV      </w:t>
                        </w:r>
                      </w:p>
                    </w:txbxContent>
                  </v:textbox>
                </v:shape>
                <v:shape id="图片 9" o:spid="_x0000_s1030" type="#_x0000_t75" style="position:absolute;left:1181;top:15325;width:22212;height:9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">
                  <v:imagedata r:id="rId11" o:title=""/>
                </v:shape>
                <v:shape id="文本框 18" o:spid="_x0000_s1031" type="#_x0000_t202" style="position:absolute;left:11896;top:10899;width:2248;height:1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" filled="f" stroked="f" strokeweight=".5pt">
                  <v:textbox inset="0,0,0,0">
                    <w:txbxContent>
                      <w:p w14:paraId="2458F9F6" w14:textId="77777777" w:rsidR="0064694E" w:rsidRDefault="0064694E" w:rsidP="008737BD">
                        <w:pPr>
                          <w:pStyle w:val="af5"/>
                          <w:spacing w:before="0" w:beforeAutospacing="0" w:after="0" w:afterAutospacing="0"/>
                          <w:jc w:val="both"/>
                        </w:pPr>
                        <w:r>
                          <w:rPr>
                            <w:rFonts w:ascii="Times New Roman" w:hAnsi="Times New Roman" w:cs="Times New Roman"/>
                            <w:b/>
                            <w:bCs/>
                            <w:kern w:val="2"/>
                            <w:sz w:val="15"/>
                            <w:szCs w:val="15"/>
                          </w:rPr>
                          <w:t xml:space="preserve">(a)                   </w:t>
                        </w:r>
                      </w:p>
                    </w:txbxContent>
                  </v:textbox>
                </v:shape>
                <v:shape id="文本框 18" o:spid="_x0000_s1032" type="#_x0000_t202" style="position:absolute;left:10290;top:13166;width:7899;height:2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" filled="f" stroked="f" strokeweight=".5pt">
                  <v:textbox inset="1mm,0,1mm,0">
                    <w:txbxContent>
                      <w:p w14:paraId="5AD70344" w14:textId="77777777" w:rsidR="0064694E" w:rsidRDefault="0064694E" w:rsidP="008737BD">
                        <w:pPr>
                          <w:pStyle w:val="af5"/>
                          <w:spacing w:before="0" w:beforeAutospacing="0" w:after="0" w:afterAutospacing="0"/>
                          <w:jc w:val="both"/>
                        </w:pPr>
                        <w:r>
                          <w:rPr>
                            <w:rFonts w:ascii="Times New Roman" w:hAnsi="Times New Roman" w:cs="Times New Roman"/>
                            <w:b/>
                            <w:bCs/>
                            <w:kern w:val="2"/>
                            <w:sz w:val="15"/>
                            <w:szCs w:val="15"/>
                          </w:rPr>
                          <w:t xml:space="preserve">Pulse CV         </w:t>
                        </w:r>
                      </w:p>
                    </w:txbxContent>
                  </v:textbox>
                </v:shape>
                <v:shape id="文本框 18" o:spid="_x0000_s1033" type="#_x0000_t202" style="position:absolute;left:11833;top:24911;width:2247;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" filled="f" stroked="f" strokeweight=".5pt">
                  <v:textbox inset="0,0,0,0">
                    <w:txbxContent>
                      <w:p w14:paraId="2C0477A9" w14:textId="77777777" w:rsidR="0064694E" w:rsidRDefault="0064694E" w:rsidP="008737BD">
                        <w:pPr>
                          <w:pStyle w:val="af5"/>
                          <w:spacing w:before="0" w:beforeAutospacing="0" w:after="0" w:afterAutospacing="0"/>
                          <w:jc w:val="both"/>
                        </w:pPr>
                        <w:r>
                          <w:rPr>
                            <w:rFonts w:ascii="Times New Roman" w:hAnsi="Times New Roman" w:cs="Times New Roman"/>
                            <w:b/>
                            <w:bCs/>
                            <w:kern w:val="2"/>
                            <w:sz w:val="15"/>
                            <w:szCs w:val="15"/>
                          </w:rPr>
                          <w:t xml:space="preserve">(b)                   </w:t>
                        </w:r>
                      </w:p>
                    </w:txbxContent>
                  </v:textbox>
                </v:shape>
                <w10:wrap type="topAndBottom"/>
              </v:group>
            </w:pict>
          </mc:Fallback>
        </mc:AlternateContent>
      </w:r>
      <w:r w:rsidR="00696514" w:rsidRPr="00696514">
        <w:t xml:space="preserve">device performance </w:t>
      </w:r>
      <w:r w:rsidR="00610C22">
        <w:t xml:space="preserve">is </w:t>
      </w:r>
      <w:r w:rsidR="00696514" w:rsidRPr="00696514">
        <w:t>affected by defects in the bulk of oxide during the application of pulse voltages. These defects may lead to device charge trapping or charge leakage</w:t>
      </w:r>
      <w:r w:rsidR="0054390E" w:rsidRPr="00696514">
        <w:t xml:space="preserve"> </w:t>
      </w:r>
      <w:r w:rsidR="0054390E">
        <w:fldChar w:fldCharType="begin"/>
      </w:r>
      <w:r w:rsidR="00DE351F">
        <w:instrText xml:space="preserve"> ADDIN EN.CITE &lt;EndNote&gt;&lt;Cite&gt;&lt;Author&gt;Rosmeulen&lt;/Author&gt;&lt;Year&gt;2002&lt;/Year&gt;&lt;RecNum&gt;52&lt;/RecNum&gt;&lt;DisplayText&gt;[25]&lt;/DisplayText&gt;&lt;record&gt;&lt;rec-number&gt;52&lt;/rec-number&gt;&lt;foreign-keys&gt;&lt;key app="EN" db-id="2rdfsrtaq9f95ueetspppzzua2zvwtvpvrzz" timestamp="1470646009"&gt;52&lt;/key&gt;&lt;/foreign-keys&gt;&lt;ref-type name="Conference Proceedings"&gt;10&lt;/ref-type&gt;&lt;contributors&gt;&lt;authors&gt;&lt;author&gt;M. Rosmeulen&lt;/author&gt;&lt;author&gt;E. Sleeckx&lt;/author&gt;&lt;author&gt;K. De Meyer&lt;/author&gt;&lt;/authors&gt;&lt;/contributors&gt;&lt;titles&gt;&lt;title&gt;Electrical Characterisation of Silicon-Rich-Oxide Based Memory Cells Using Pulsed Current-Voltage Techniques&lt;/title&gt;&lt;secondary-title&gt;Solid-State Device Research Conference, 2002. Proceeding of the 32nd European&lt;/secondary-title&gt;&lt;alt-title&gt;Solid-State Device Research Conference, 2002. Proceeding of the 32nd European&lt;/alt-title&gt;&lt;/titles&gt;&lt;pages&gt;471-474&lt;/pages&gt;&lt;keywords&gt;&lt;keyword&gt;Capacitance-voltage characteristics&lt;/keyword&gt;&lt;keyword&gt;Channel bank filters&lt;/keyword&gt;&lt;keyword&gt;Crystallization&lt;/keyword&gt;&lt;keyword&gt;Dielectrics&lt;/keyword&gt;&lt;keyword&gt;Electrodes&lt;/keyword&gt;&lt;keyword&gt;Fluid flow&lt;/keyword&gt;&lt;keyword&gt;Nonvolatile memory&lt;/keyword&gt;&lt;keyword&gt;Silicon&lt;/keyword&gt;&lt;keyword&gt;Space vector pulse width modulation&lt;/keyword&gt;&lt;keyword&gt;Voltage&lt;/keyword&gt;&lt;/keywords&gt;&lt;dates&gt;&lt;year&gt;2002&lt;/year&gt;&lt;pub-dates&gt;&lt;date&gt;24-26 September 2002&lt;/date&gt;&lt;/pub-dates&gt;&lt;/dates&gt;&lt;urls&gt;&lt;/urls&gt;&lt;electronic-resource-num&gt;10.1109/ESSDERC.2002.194970&lt;/electronic-resource-num&gt;&lt;/record&gt;&lt;/Cite&gt;&lt;/EndNote&gt;</w:instrText>
      </w:r>
      <w:r w:rsidR="0054390E">
        <w:fldChar w:fldCharType="separate"/>
      </w:r>
      <w:r w:rsidR="00DE351F">
        <w:rPr>
          <w:noProof/>
        </w:rPr>
        <w:t>[25]</w:t>
      </w:r>
      <w:r w:rsidR="0054390E">
        <w:fldChar w:fldCharType="end"/>
      </w:r>
      <w:r w:rsidR="0054390E" w:rsidRPr="00364892">
        <w:t>.</w:t>
      </w:r>
      <w:r w:rsidR="007F6871" w:rsidRPr="007F6871">
        <w:t xml:space="preserve"> </w:t>
      </w:r>
      <w:r w:rsidR="00696514" w:rsidRPr="00696514">
        <w:t xml:space="preserve">The pulse CV technique is </w:t>
      </w:r>
      <w:r w:rsidR="00610C22">
        <w:t xml:space="preserve">suitable </w:t>
      </w:r>
      <w:r w:rsidR="00696514" w:rsidRPr="00696514">
        <w:t xml:space="preserve">for observing the charge trapping behaviors in relatively short time, which is close to the actual conditions. Furthermore, it </w:t>
      </w:r>
      <w:r w:rsidR="00610C22">
        <w:t>ha</w:t>
      </w:r>
      <w:r w:rsidR="00696514" w:rsidRPr="00696514">
        <w:t xml:space="preserve">s also </w:t>
      </w:r>
      <w:r w:rsidR="00610C22">
        <w:t xml:space="preserve">been </w:t>
      </w:r>
      <w:r w:rsidR="00696514" w:rsidRPr="00696514">
        <w:t>found that the defects in HfO</w:t>
      </w:r>
      <w:r w:rsidR="00696514" w:rsidRPr="00696514">
        <w:rPr>
          <w:vertAlign w:val="subscript"/>
        </w:rPr>
        <w:t>2</w:t>
      </w:r>
      <w:r w:rsidR="00696514" w:rsidRPr="00696514">
        <w:t xml:space="preserve"> induce charging and neutralization behaviors during the applied pulse waveform. These behaviors affect the threshold voltage V</w:t>
      </w:r>
      <w:r w:rsidR="00696514" w:rsidRPr="00696514">
        <w:rPr>
          <w:vertAlign w:val="subscript"/>
        </w:rPr>
        <w:t>th</w:t>
      </w:r>
      <w:r w:rsidR="00696514" w:rsidRPr="00696514">
        <w:t xml:space="preserve"> instability of MOSFETs or even lead to device degradation</w:t>
      </w:r>
      <w:r w:rsidR="00696514">
        <w:t xml:space="preserve"> </w:t>
      </w:r>
      <w:r w:rsidR="00C11139">
        <w:fldChar w:fldCharType="begin"/>
      </w:r>
      <w:r w:rsidR="00D81C78">
        <w:instrText xml:space="preserve"> ADDIN EN.CITE &lt;EndNote&gt;&lt;Cite&gt;&lt;Author&gt;Zhao&lt;/Author&gt;&lt;Year&gt;2007&lt;/Year&gt;&lt;RecNum&gt;54&lt;/RecNum&gt;&lt;DisplayText&gt;[26]&lt;/DisplayText&gt;&lt;record&gt;&lt;rec-number&gt;54&lt;/rec-number&gt;&lt;foreign-keys&gt;&lt;key app="EN" db-id="2rdfsrtaq9f95ueetspppzzua2zvwtvpvrzz" timestamp="1471161105"&gt;54&lt;/key&gt;&lt;/foreign-keys&gt;&lt;ref-type name="Journal Article"&gt;17&lt;/ref-type&gt;&lt;contributors&gt;&lt;authors&gt;&lt;author&gt;Zhao, C. Z.&lt;/author&gt;&lt;author&gt;Zahid, M. B.&lt;/author&gt;&lt;author&gt;Zhang, J. F.&lt;/author&gt;&lt;author&gt;Groeseneken, G.&lt;/author&gt;&lt;author&gt;Degraeve, R.&lt;/author&gt;&lt;author&gt;De Gendt, S.&lt;/author&gt;&lt;/authors&gt;&lt;/contributors&gt;&lt;auth-address&gt;Liverpool John Moores Univ, Sch Engn, Liverpool L3 3AF, Merseyside, England. IMEC, B-3001 Louvain, Belgium.&amp;#xD;Zhao, CZ (reprint author), Liverpool John Moores Univ, Sch Engn, Liverpool L3 3AF, Merseyside, England.&amp;#xD;j.f.zhang@ljmu.ac.uk&lt;/auth-address&gt;&lt;titles&gt;&lt;title&gt;Threshold voltage instability of p-channel metal-oxide-semiconductor field effect transistors with hafnium based dielectrics&lt;/title&gt;&lt;secondary-title&gt;Applied Physics Letters&lt;/secondary-title&gt;&lt;/titles&gt;&lt;periodical&gt;&lt;full-title&gt;Applied Physics Letters&lt;/full-title&gt;&lt;abbr-1&gt;Appl. Phys. Lett.&lt;/abbr-1&gt;&lt;/periodical&gt;&lt;pages&gt;3&lt;/pages&gt;&lt;volume&gt;90&lt;/volume&gt;&lt;number&gt;14&lt;/number&gt;&lt;keywords&gt;&lt;keyword&gt;k gate dielectrics&lt;/keyword&gt;&lt;keyword&gt;electron traps&lt;/keyword&gt;&lt;keyword&gt;Physics&lt;/keyword&gt;&lt;/keywords&gt;&lt;dates&gt;&lt;year&gt;2007&lt;/year&gt;&lt;pub-dates&gt;&lt;date&gt;Apr.&lt;/date&gt;&lt;/pub-dates&gt;&lt;/dates&gt;&lt;isbn&gt;0003-6951&lt;/isbn&gt;&lt;accession-num&gt;WOS:000245512200099&lt;/accession-num&gt;&lt;work-type&gt;Article&lt;/work-type&gt;&lt;urls&gt;&lt;related-urls&gt;&lt;url&gt;&amp;lt;Go to ISI&amp;gt;://WOS:000245512200099&lt;/url&gt;&lt;/related-urls&gt;&lt;/urls&gt;&lt;custom7&gt;143502&lt;/custom7&gt;&lt;electronic-resource-num&gt;10.1063/1.2719022&lt;/electronic-resource-num&gt;&lt;language&gt;English&lt;/language&gt;&lt;/record&gt;&lt;/Cite&gt;&lt;/EndNote&gt;</w:instrText>
      </w:r>
      <w:r w:rsidR="00C11139">
        <w:fldChar w:fldCharType="separate"/>
      </w:r>
      <w:r w:rsidR="00DE351F">
        <w:rPr>
          <w:noProof/>
        </w:rPr>
        <w:t>[26]</w:t>
      </w:r>
      <w:r w:rsidR="00C11139">
        <w:fldChar w:fldCharType="end"/>
      </w:r>
      <w:r w:rsidR="003E0A10" w:rsidRPr="003E0A10">
        <w:t>.</w:t>
      </w:r>
      <w:r w:rsidR="003E0A10">
        <w:t xml:space="preserve"> </w:t>
      </w:r>
      <w:r w:rsidR="00696514" w:rsidRPr="00696514">
        <w:t>Therefore, to gain a better understanding of these defects, the pulse CV technique is developed to measure the complete CV characteristic of MOS capacitors in a relatively short time. It reduces the impact of charge trapping on the measurement results, as opposed to the conventional CV technique. As a consequence,</w:t>
      </w:r>
      <w:r w:rsidR="00696514">
        <w:t xml:space="preserve"> </w:t>
      </w:r>
      <w:r w:rsidR="0054390E">
        <w:rPr>
          <w:lang w:eastAsia="zh-CN"/>
        </w:rPr>
        <w:t>o</w:t>
      </w:r>
      <w:r w:rsidR="0054390E">
        <w:rPr>
          <w:rFonts w:hint="eastAsia"/>
          <w:lang w:eastAsia="zh-CN"/>
        </w:rPr>
        <w:t xml:space="preserve">ur </w:t>
      </w:r>
      <w:r w:rsidR="00284D6B">
        <w:rPr>
          <w:rFonts w:hint="eastAsia"/>
          <w:lang w:eastAsia="zh-CN"/>
        </w:rPr>
        <w:t>group</w:t>
      </w:r>
      <w:r w:rsidR="00284D6B" w:rsidRPr="00977841">
        <w:t xml:space="preserve"> </w:t>
      </w:r>
      <w:r w:rsidR="006663D0" w:rsidRPr="00977841">
        <w:t xml:space="preserve">has </w:t>
      </w:r>
      <w:r w:rsidR="00284D6B" w:rsidRPr="00977841">
        <w:t>recently</w:t>
      </w:r>
      <w:r w:rsidR="00284D6B">
        <w:rPr>
          <w:rFonts w:hint="eastAsia"/>
          <w:lang w:eastAsia="zh-CN"/>
        </w:rPr>
        <w:t xml:space="preserve"> </w:t>
      </w:r>
      <w:r w:rsidR="008402AC">
        <w:rPr>
          <w:rFonts w:hint="eastAsia"/>
          <w:lang w:eastAsia="zh-CN"/>
        </w:rPr>
        <w:t xml:space="preserve">developed </w:t>
      </w:r>
      <w:r w:rsidR="006663D0" w:rsidRPr="00977841">
        <w:t>a novel ra</w:t>
      </w:r>
      <w:r w:rsidR="004E1DD3">
        <w:t>diation response testing system</w:t>
      </w:r>
      <w:r w:rsidR="00284D6B">
        <w:t>, which</w:t>
      </w:r>
      <w:r w:rsidR="006663D0" w:rsidRPr="00977841">
        <w:t xml:space="preserve"> is </w:t>
      </w:r>
      <w:r w:rsidR="00284D6B">
        <w:t>cap</w:t>
      </w:r>
      <w:r w:rsidR="006663D0" w:rsidRPr="00977841">
        <w:t xml:space="preserve">able </w:t>
      </w:r>
      <w:r w:rsidR="00284D6B">
        <w:t>of</w:t>
      </w:r>
      <w:r w:rsidR="00284D6B" w:rsidRPr="00977841">
        <w:t xml:space="preserve"> estimat</w:t>
      </w:r>
      <w:r w:rsidR="00284D6B">
        <w:t>ing the</w:t>
      </w:r>
      <w:r w:rsidR="00284D6B" w:rsidRPr="00977841">
        <w:t xml:space="preserve"> </w:t>
      </w:r>
      <w:r w:rsidR="006663D0" w:rsidRPr="00977841">
        <w:t>radiation response</w:t>
      </w:r>
      <w:r w:rsidR="00A37BFF" w:rsidRPr="00977841">
        <w:t xml:space="preserve"> of MOS </w:t>
      </w:r>
      <w:r w:rsidR="00A07EDB" w:rsidRPr="00977841">
        <w:t>devices</w:t>
      </w:r>
      <w:r w:rsidR="00A07EDB">
        <w:rPr>
          <w:lang w:eastAsia="zh-CN"/>
        </w:rPr>
        <w:t xml:space="preserve"> </w:t>
      </w:r>
      <w:r w:rsidR="00284D6B">
        <w:t>whilst</w:t>
      </w:r>
      <w:r w:rsidR="00284D6B">
        <w:rPr>
          <w:rFonts w:hint="eastAsia"/>
          <w:lang w:eastAsia="zh-CN"/>
        </w:rPr>
        <w:t xml:space="preserve"> </w:t>
      </w:r>
      <w:r w:rsidR="00C11B74" w:rsidRPr="00977841">
        <w:t xml:space="preserve">the devices are continuously irradiated by </w:t>
      </w:r>
      <w:r w:rsidR="00C11B74" w:rsidRPr="00977841">
        <w:sym w:font="Symbol" w:char="F067"/>
      </w:r>
      <w:r w:rsidR="00C11B74" w:rsidRPr="00977841">
        <w:t>-rays</w:t>
      </w:r>
      <w:r w:rsidR="00F212F5">
        <w:rPr>
          <w:rFonts w:hint="eastAsia"/>
          <w:lang w:eastAsia="zh-CN"/>
        </w:rPr>
        <w:t>.</w:t>
      </w:r>
      <w:r w:rsidR="00A07EDB">
        <w:rPr>
          <w:rFonts w:hint="eastAsia"/>
          <w:lang w:eastAsia="zh-CN"/>
        </w:rPr>
        <w:t xml:space="preserve"> </w:t>
      </w:r>
      <w:r w:rsidR="00F212F5">
        <w:rPr>
          <w:lang w:eastAsia="zh-CN"/>
        </w:rPr>
        <w:t xml:space="preserve">The </w:t>
      </w:r>
      <w:r w:rsidR="00284D6B">
        <w:rPr>
          <w:rFonts w:hint="eastAsia"/>
          <w:lang w:eastAsia="zh-CN"/>
        </w:rPr>
        <w:t xml:space="preserve">related </w:t>
      </w:r>
      <w:r w:rsidR="00284D6B" w:rsidRPr="00977841">
        <w:t xml:space="preserve">electrical characterization </w:t>
      </w:r>
      <w:r w:rsidR="00F212F5">
        <w:rPr>
          <w:lang w:eastAsia="zh-CN"/>
        </w:rPr>
        <w:t>measurements</w:t>
      </w:r>
      <w:r w:rsidR="00A07EDB">
        <w:rPr>
          <w:rFonts w:hint="eastAsia"/>
          <w:lang w:eastAsia="zh-CN"/>
        </w:rPr>
        <w:t xml:space="preserve"> can be</w:t>
      </w:r>
      <w:r w:rsidR="006663D0" w:rsidRPr="00977841">
        <w:t xml:space="preserve"> complete</w:t>
      </w:r>
      <w:r w:rsidR="00A07EDB">
        <w:rPr>
          <w:rFonts w:hint="eastAsia"/>
          <w:lang w:eastAsia="zh-CN"/>
        </w:rPr>
        <w:t>d</w:t>
      </w:r>
      <w:r w:rsidR="006663D0" w:rsidRPr="00977841">
        <w:t xml:space="preserve"> in a few </w:t>
      </w:r>
      <w:r w:rsidR="006C0805" w:rsidRPr="006C0805">
        <w:t>millisecond</w:t>
      </w:r>
      <w:r w:rsidR="006C0805">
        <w:t>s</w:t>
      </w:r>
      <w:r w:rsidR="006663D0" w:rsidRPr="00977841">
        <w:t>.</w:t>
      </w:r>
      <w:r w:rsidR="00977841" w:rsidRPr="00977841">
        <w:t xml:space="preserve"> </w:t>
      </w:r>
      <w:r w:rsidR="002E4632">
        <w:t>T</w:t>
      </w:r>
      <w:r w:rsidR="002E4632" w:rsidRPr="00977841">
        <w:t xml:space="preserve">he </w:t>
      </w:r>
      <w:r w:rsidR="002E4632" w:rsidRPr="00B51C5C">
        <w:t xml:space="preserve">principles </w:t>
      </w:r>
      <w:r w:rsidR="002E4632">
        <w:rPr>
          <w:rFonts w:hint="eastAsia"/>
          <w:lang w:eastAsia="zh-CN"/>
        </w:rPr>
        <w:t xml:space="preserve">and </w:t>
      </w:r>
      <w:r w:rsidR="002E4632" w:rsidRPr="00977841">
        <w:t>re</w:t>
      </w:r>
      <w:r w:rsidR="002E4632" w:rsidRPr="00B51C5C">
        <w:t>liability of the system</w:t>
      </w:r>
      <w:r w:rsidR="002E4632">
        <w:t xml:space="preserve"> </w:t>
      </w:r>
      <w:r w:rsidR="002E4632" w:rsidRPr="00977841">
        <w:t xml:space="preserve">have </w:t>
      </w:r>
      <w:r w:rsidR="001D2D35">
        <w:t xml:space="preserve">been </w:t>
      </w:r>
      <w:r w:rsidR="002E4632">
        <w:t>reported in o</w:t>
      </w:r>
      <w:r w:rsidR="002E4632" w:rsidRPr="00977841">
        <w:t>ur previous work</w:t>
      </w:r>
      <w:r w:rsidR="002E4632">
        <w:t xml:space="preserve"> </w:t>
      </w:r>
      <w:r w:rsidR="00945312">
        <w:fldChar w:fldCharType="begin"/>
      </w:r>
      <w:r w:rsidR="00D81C78">
        <w:instrText xml:space="preserve"> ADDIN EN.CITE &lt;EndNote&gt;&lt;Cite&gt;&lt;Author&gt;Mu&lt;/Author&gt;&lt;Year&gt;2016&lt;/Year&gt;&lt;RecNum&gt;25&lt;/RecNum&gt;&lt;DisplayText&gt;[27]&lt;/DisplayText&gt;&lt;record&gt;&lt;rec-number&gt;25&lt;/rec-number&gt;&lt;foreign-keys&gt;&lt;key app="EN" db-id="2rdfsrtaq9f95ueetspppzzua2zvwtvpvrzz" timestamp="1457320788"&gt;25&lt;/key&gt;&lt;/foreign-keys&gt;&lt;ref-type name="Journal Article"&gt;17&lt;/ref-type&gt;&lt;contributors&gt;&lt;authors&gt;&lt;author&gt;Mu, Yifei&lt;/author&gt;&lt;author&gt;Zhao, Ce Zhou&lt;/author&gt;&lt;author&gt;Qi, Yanfei&lt;/author&gt;&lt;author&gt;Lam, Sang&lt;/author&gt;&lt;author&gt;Zhao, Chun&lt;/author&gt;&lt;author&gt;Lu, Qifeng&lt;/author&gt;&lt;author&gt;Cai, Yutao&lt;/author&gt;&lt;author&gt;Mitrovic, Ivona Z.&lt;/author&gt;&lt;author&gt;Taylor, Stephen&lt;/author&gt;&lt;author&gt;Chalker, Paul R.&lt;/author&gt;&lt;/authors&gt;&lt;/contributors&gt;&lt;titles&gt;&lt;title&gt;Real-time and on-site γ-ray radiation response testing system for semiconductor devices and its applications&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abbr-1&gt;Nucl. Instr. Meth. Phys. Res. B&lt;/abbr-1&gt;&lt;/periodical&gt;&lt;pages&gt;14-28&lt;/pages&gt;&lt;volume&gt;372&lt;/volume&gt;&lt;keywords&gt;&lt;keyword&gt;On-site radiation response&lt;/keyword&gt;&lt;keyword&gt;Real-time I–V/C–V test&lt;/keyword&gt;&lt;keyword&gt;High-κ dielectrics&lt;/keyword&gt;&lt;keyword&gt;Total-dose induced defects&lt;/keyword&gt;&lt;keyword&gt;HfO2&lt;/keyword&gt;&lt;/keywords&gt;&lt;dates&gt;&lt;year&gt;2016&lt;/year&gt;&lt;pub-dates&gt;&lt;date&gt;Apr.&lt;/date&gt;&lt;/pub-dates&gt;&lt;/dates&gt;&lt;isbn&gt;0168-583X&lt;/isbn&gt;&lt;urls&gt;&lt;related-urls&gt;&lt;url&gt;http://www.sciencedirect.com/science/article/pii/S0168583X16000938&lt;/url&gt;&lt;/related-urls&gt;&lt;/urls&gt;&lt;electronic-resource-num&gt;http://dx.doi.org/10.1016/j.nimb.2016.01.035&lt;/electronic-resource-num&gt;&lt;/record&gt;&lt;/Cite&gt;&lt;/EndNote&gt;</w:instrText>
      </w:r>
      <w:r w:rsidR="00945312">
        <w:fldChar w:fldCharType="separate"/>
      </w:r>
      <w:r w:rsidR="00DE351F">
        <w:rPr>
          <w:noProof/>
        </w:rPr>
        <w:t>[27]</w:t>
      </w:r>
      <w:r w:rsidR="00945312">
        <w:fldChar w:fldCharType="end"/>
      </w:r>
      <w:r w:rsidR="002E4632">
        <w:t>.</w:t>
      </w:r>
      <w:r w:rsidR="00977841" w:rsidRPr="00B51C5C">
        <w:rPr>
          <w:rFonts w:hint="eastAsia"/>
          <w:lang w:eastAsia="zh-CN"/>
        </w:rPr>
        <w:t xml:space="preserve"> </w:t>
      </w:r>
      <w:r w:rsidR="00A37BFF" w:rsidRPr="00B51C5C">
        <w:rPr>
          <w:rFonts w:hint="eastAsia"/>
          <w:lang w:eastAsia="zh-CN"/>
        </w:rPr>
        <w:t xml:space="preserve">Using </w:t>
      </w:r>
      <w:r w:rsidR="00284D6B" w:rsidRPr="00B51C5C">
        <w:rPr>
          <w:rFonts w:hint="eastAsia"/>
          <w:lang w:eastAsia="zh-CN"/>
        </w:rPr>
        <w:t>th</w:t>
      </w:r>
      <w:r w:rsidR="00284D6B">
        <w:rPr>
          <w:lang w:eastAsia="zh-CN"/>
        </w:rPr>
        <w:t>is</w:t>
      </w:r>
      <w:r w:rsidR="00284D6B" w:rsidRPr="00B51C5C">
        <w:rPr>
          <w:rFonts w:hint="eastAsia"/>
          <w:lang w:eastAsia="zh-CN"/>
        </w:rPr>
        <w:t xml:space="preserve"> </w:t>
      </w:r>
      <w:r w:rsidR="00A07EDB">
        <w:rPr>
          <w:rFonts w:hint="eastAsia"/>
          <w:lang w:eastAsia="zh-CN"/>
        </w:rPr>
        <w:t xml:space="preserve">novel </w:t>
      </w:r>
      <w:r w:rsidR="00A37BFF" w:rsidRPr="00B51C5C">
        <w:t xml:space="preserve">testing </w:t>
      </w:r>
      <w:r w:rsidR="00977841" w:rsidRPr="00B51C5C">
        <w:t>technique</w:t>
      </w:r>
      <w:r w:rsidR="00A37BFF" w:rsidRPr="00B51C5C">
        <w:t xml:space="preserve">, </w:t>
      </w:r>
      <w:r w:rsidR="00AB7B86" w:rsidRPr="00B51C5C">
        <w:t xml:space="preserve">the degradation of devices </w:t>
      </w:r>
      <w:r w:rsidR="00284D6B">
        <w:t>can</w:t>
      </w:r>
      <w:r w:rsidR="00284D6B" w:rsidRPr="00B51C5C">
        <w:t xml:space="preserve"> </w:t>
      </w:r>
      <w:r w:rsidR="00B51C5C" w:rsidRPr="00B51C5C">
        <w:t xml:space="preserve">be </w:t>
      </w:r>
      <w:r w:rsidR="00AB7B86" w:rsidRPr="00B51C5C">
        <w:t>precisely detect</w:t>
      </w:r>
      <w:r w:rsidR="00A07EDB">
        <w:rPr>
          <w:rFonts w:hint="eastAsia"/>
          <w:lang w:eastAsia="zh-CN"/>
        </w:rPr>
        <w:t>ed</w:t>
      </w:r>
      <w:r w:rsidR="00AB7B86" w:rsidRPr="00B51C5C">
        <w:t xml:space="preserve"> </w:t>
      </w:r>
      <w:r w:rsidR="00A07EDB">
        <w:rPr>
          <w:rFonts w:hint="eastAsia"/>
          <w:lang w:eastAsia="zh-CN"/>
        </w:rPr>
        <w:t>as</w:t>
      </w:r>
      <w:r w:rsidR="00AB7B86" w:rsidRPr="00B51C5C">
        <w:t xml:space="preserve"> </w:t>
      </w:r>
      <w:r w:rsidR="002A2EEB" w:rsidRPr="00B51C5C">
        <w:t>very few</w:t>
      </w:r>
      <w:r w:rsidR="00285F86" w:rsidRPr="00B51C5C">
        <w:t xml:space="preserve"> </w:t>
      </w:r>
      <w:r w:rsidR="00F212F5">
        <w:t>radiation</w:t>
      </w:r>
      <w:r w:rsidR="00F56646">
        <w:rPr>
          <w:rFonts w:hint="eastAsia"/>
          <w:lang w:eastAsia="zh-CN"/>
        </w:rPr>
        <w:t>-</w:t>
      </w:r>
      <w:r w:rsidR="00977841" w:rsidRPr="00B51C5C">
        <w:t>induced</w:t>
      </w:r>
      <w:r w:rsidR="00285F86" w:rsidRPr="00B51C5C">
        <w:t xml:space="preserve"> oxide trapped charges</w:t>
      </w:r>
      <w:r w:rsidR="00284D6B">
        <w:t xml:space="preserve"> are</w:t>
      </w:r>
      <w:r w:rsidR="00285F86" w:rsidRPr="00B51C5C">
        <w:t xml:space="preserve"> compensated</w:t>
      </w:r>
      <w:r w:rsidR="009D4055">
        <w:t xml:space="preserve"> </w:t>
      </w:r>
      <w:r w:rsidR="00C15B69">
        <w:t xml:space="preserve">by bias-induced charges </w:t>
      </w:r>
      <w:r w:rsidR="00A07EDB">
        <w:rPr>
          <w:rFonts w:hint="eastAsia"/>
          <w:lang w:eastAsia="zh-CN"/>
        </w:rPr>
        <w:t>within</w:t>
      </w:r>
      <w:r w:rsidR="00AB7B86" w:rsidRPr="0023775F">
        <w:t xml:space="preserve"> the </w:t>
      </w:r>
      <w:r w:rsidR="00A07EDB">
        <w:rPr>
          <w:rFonts w:hint="eastAsia"/>
          <w:lang w:eastAsia="zh-CN"/>
        </w:rPr>
        <w:t xml:space="preserve">complete </w:t>
      </w:r>
      <w:r w:rsidR="00AB7B86" w:rsidRPr="0023775F">
        <w:t>measurement</w:t>
      </w:r>
      <w:r w:rsidR="007A7144">
        <w:t xml:space="preserve"> cycle</w:t>
      </w:r>
      <w:r w:rsidR="002A2EEB" w:rsidRPr="0023775F">
        <w:t>.</w:t>
      </w:r>
      <w:r w:rsidR="002A2EEB" w:rsidRPr="00B51C5C">
        <w:t xml:space="preserve"> </w:t>
      </w:r>
    </w:p>
    <w:p w14:paraId="62E66A7F" w14:textId="38351E85" w:rsidR="001D776C" w:rsidRPr="000269CB" w:rsidRDefault="005D22ED">
      <w:pPr>
        <w:pStyle w:val="Text"/>
        <w:ind w:firstLine="0"/>
      </w:pPr>
      <w:r>
        <w:tab/>
      </w:r>
      <w:r w:rsidR="002E4632">
        <w:t xml:space="preserve">Despite the </w:t>
      </w:r>
      <w:r w:rsidR="00284D6B">
        <w:t>extent</w:t>
      </w:r>
      <w:r w:rsidR="002E4632">
        <w:t xml:space="preserve"> of ongoing research </w:t>
      </w:r>
      <w:r w:rsidR="00284D6B">
        <w:t xml:space="preserve">into </w:t>
      </w:r>
      <w:r w:rsidR="002E4632">
        <w:t>the radiation response of high-</w:t>
      </w:r>
      <w:r w:rsidR="002E4632" w:rsidRPr="00B135DC">
        <w:rPr>
          <w:i/>
        </w:rPr>
        <w:t>k</w:t>
      </w:r>
      <w:r w:rsidR="002E4632">
        <w:t xml:space="preserve"> </w:t>
      </w:r>
      <w:bookmarkStart w:id="10" w:name="OLE_LINK28"/>
      <w:bookmarkStart w:id="11" w:name="OLE_LINK29"/>
      <w:r w:rsidR="002E4632">
        <w:t>dielectrics</w:t>
      </w:r>
      <w:bookmarkEnd w:id="10"/>
      <w:bookmarkEnd w:id="11"/>
      <w:r w:rsidR="002E4632">
        <w:t>, little work ha</w:t>
      </w:r>
      <w:r w:rsidR="002E4632">
        <w:rPr>
          <w:rFonts w:hint="eastAsia"/>
          <w:lang w:eastAsia="zh-CN"/>
        </w:rPr>
        <w:t>s</w:t>
      </w:r>
      <w:r w:rsidR="002E4632">
        <w:t xml:space="preserve"> been done </w:t>
      </w:r>
      <w:r w:rsidR="00610C22">
        <w:t xml:space="preserve">on </w:t>
      </w:r>
      <w:r w:rsidR="002E4632">
        <w:t xml:space="preserve">the </w:t>
      </w:r>
      <w:r w:rsidR="002E4632" w:rsidRPr="006C0805">
        <w:t>fast charge trapping</w:t>
      </w:r>
      <w:r w:rsidR="002E4632">
        <w:t xml:space="preserve"> characteristics and long-term reliability of </w:t>
      </w:r>
      <w:bookmarkStart w:id="12" w:name="OLE_LINK3"/>
      <w:bookmarkStart w:id="13" w:name="OLE_LINK4"/>
      <w:r w:rsidR="002E4632" w:rsidRPr="00C76071">
        <w:t>hafnium</w:t>
      </w:r>
      <w:r w:rsidR="002E4632">
        <w:t xml:space="preserve"> oxide</w:t>
      </w:r>
      <w:bookmarkEnd w:id="12"/>
      <w:bookmarkEnd w:id="13"/>
      <w:r w:rsidR="002E4632">
        <w:t xml:space="preserve"> under continuous low-dose-rate </w:t>
      </w:r>
      <w:r w:rsidR="002E4632" w:rsidRPr="00977841">
        <w:sym w:font="Symbol" w:char="F067"/>
      </w:r>
      <w:r w:rsidR="002E4632" w:rsidRPr="00977841">
        <w:t>-ray</w:t>
      </w:r>
      <w:r w:rsidR="002E4632">
        <w:t xml:space="preserve"> exposure. </w:t>
      </w:r>
      <w:r>
        <w:t xml:space="preserve">In this </w:t>
      </w:r>
      <w:r w:rsidR="006663D0">
        <w:t>work</w:t>
      </w:r>
      <w:r>
        <w:t xml:space="preserve">, </w:t>
      </w:r>
      <w:r w:rsidR="00A734A4">
        <w:rPr>
          <w:rFonts w:hint="eastAsia"/>
          <w:lang w:eastAsia="zh-CN"/>
        </w:rPr>
        <w:t>we</w:t>
      </w:r>
      <w:r w:rsidR="00A734A4">
        <w:t xml:space="preserve"> </w:t>
      </w:r>
      <w:r w:rsidR="0017426E">
        <w:rPr>
          <w:rFonts w:hint="eastAsia"/>
          <w:lang w:eastAsia="zh-CN"/>
        </w:rPr>
        <w:t xml:space="preserve">have </w:t>
      </w:r>
      <w:r w:rsidR="000269CB">
        <w:t>stud</w:t>
      </w:r>
      <w:r w:rsidR="0017426E">
        <w:rPr>
          <w:rFonts w:hint="eastAsia"/>
          <w:lang w:eastAsia="zh-CN"/>
        </w:rPr>
        <w:t>ied</w:t>
      </w:r>
      <w:r w:rsidR="000269CB">
        <w:t xml:space="preserve"> the total ionizing dose radiation </w:t>
      </w:r>
      <w:r w:rsidR="009F7DDF">
        <w:t>effect</w:t>
      </w:r>
      <w:r w:rsidR="000269CB">
        <w:t xml:space="preserve"> </w:t>
      </w:r>
      <w:r w:rsidR="009F7DDF">
        <w:t>on</w:t>
      </w:r>
      <w:r w:rsidR="000269CB">
        <w:t xml:space="preserve"> HfO</w:t>
      </w:r>
      <w:r w:rsidR="000269CB">
        <w:rPr>
          <w:vertAlign w:val="subscript"/>
        </w:rPr>
        <w:t>2</w:t>
      </w:r>
      <w:r w:rsidR="000269CB">
        <w:t xml:space="preserve"> </w:t>
      </w:r>
      <w:r w:rsidR="000269CB" w:rsidRPr="00C76071">
        <w:t>dielectric</w:t>
      </w:r>
      <w:r w:rsidR="000269CB">
        <w:t xml:space="preserve"> </w:t>
      </w:r>
      <w:r w:rsidR="0017426E">
        <w:rPr>
          <w:rFonts w:hint="eastAsia"/>
          <w:lang w:eastAsia="zh-CN"/>
        </w:rPr>
        <w:t xml:space="preserve">thin </w:t>
      </w:r>
      <w:r w:rsidR="000269CB">
        <w:t>film</w:t>
      </w:r>
      <w:r w:rsidR="0017426E">
        <w:rPr>
          <w:rFonts w:hint="eastAsia"/>
          <w:lang w:eastAsia="zh-CN"/>
        </w:rPr>
        <w:t>s</w:t>
      </w:r>
      <w:r w:rsidR="00E84986">
        <w:t xml:space="preserve"> prepared by atomic </w:t>
      </w:r>
      <w:r w:rsidR="00E84986">
        <w:rPr>
          <w:lang w:eastAsia="zh-CN"/>
        </w:rPr>
        <w:t>l</w:t>
      </w:r>
      <w:r w:rsidR="00E84986">
        <w:t>ayer deposition (ALD)</w:t>
      </w:r>
      <w:r w:rsidR="0017426E">
        <w:rPr>
          <w:rFonts w:hint="eastAsia"/>
          <w:lang w:eastAsia="zh-CN"/>
        </w:rPr>
        <w:t>.</w:t>
      </w:r>
      <w:r w:rsidR="00E84986">
        <w:t xml:space="preserve"> </w:t>
      </w:r>
      <w:r w:rsidR="00007948">
        <w:rPr>
          <w:rFonts w:hint="eastAsia"/>
          <w:lang w:eastAsia="zh-CN"/>
        </w:rPr>
        <w:t xml:space="preserve">The </w:t>
      </w:r>
      <w:r w:rsidR="00007948">
        <w:rPr>
          <w:lang w:eastAsia="zh-CN"/>
        </w:rPr>
        <w:t xml:space="preserve">radiation response of </w:t>
      </w:r>
      <w:r w:rsidR="00007948">
        <w:t>HfO</w:t>
      </w:r>
      <w:r w:rsidR="00007948">
        <w:rPr>
          <w:vertAlign w:val="subscript"/>
        </w:rPr>
        <w:t>2</w:t>
      </w:r>
      <w:r w:rsidR="00007948">
        <w:t xml:space="preserve"> </w:t>
      </w:r>
      <w:r w:rsidR="00007948">
        <w:rPr>
          <w:rFonts w:hint="eastAsia"/>
          <w:lang w:eastAsia="zh-CN"/>
        </w:rPr>
        <w:t xml:space="preserve">gate </w:t>
      </w:r>
      <w:r w:rsidR="00007948" w:rsidRPr="00C76071">
        <w:t>dielectric</w:t>
      </w:r>
      <w:r w:rsidR="00007948">
        <w:rPr>
          <w:rFonts w:hint="eastAsia"/>
          <w:lang w:eastAsia="zh-CN"/>
        </w:rPr>
        <w:t xml:space="preserve">s </w:t>
      </w:r>
      <w:r w:rsidR="00007948">
        <w:rPr>
          <w:lang w:eastAsia="zh-CN"/>
        </w:rPr>
        <w:t>is</w:t>
      </w:r>
      <w:r w:rsidR="00007948">
        <w:t xml:space="preserve"> evaluated by the pulse CV and on-site technique and</w:t>
      </w:r>
      <w:r w:rsidR="00007948">
        <w:rPr>
          <w:lang w:eastAsia="zh-CN"/>
        </w:rPr>
        <w:t xml:space="preserve"> </w:t>
      </w:r>
      <w:r w:rsidR="00007948">
        <w:t>compare</w:t>
      </w:r>
      <w:r w:rsidR="00007948">
        <w:rPr>
          <w:rFonts w:hint="eastAsia"/>
          <w:lang w:eastAsia="zh-CN"/>
        </w:rPr>
        <w:t>d</w:t>
      </w:r>
      <w:r w:rsidR="00007948">
        <w:t xml:space="preserve"> to </w:t>
      </w:r>
      <w:r w:rsidR="00A01951">
        <w:t>that</w:t>
      </w:r>
      <w:r w:rsidR="00007948">
        <w:t xml:space="preserve"> extract</w:t>
      </w:r>
      <w:r w:rsidR="00007948">
        <w:rPr>
          <w:rFonts w:hint="eastAsia"/>
          <w:lang w:eastAsia="zh-CN"/>
        </w:rPr>
        <w:t>ed</w:t>
      </w:r>
      <w:r w:rsidR="00007948">
        <w:t xml:space="preserve"> from </w:t>
      </w:r>
      <w:r w:rsidR="008737BD">
        <w:rPr>
          <w:noProof/>
          <w:lang w:val="en-GB" w:eastAsia="en-GB"/>
        </w:rPr>
        <mc:AlternateContent>
          <mc:Choice Requires="wps">
            <w:drawing>
              <wp:anchor distT="0" distB="0" distL="114300" distR="114300" simplePos="0" relativeHeight="251903488" behindDoc="0" locked="1" layoutInCell="1" allowOverlap="1" wp14:anchorId="397DF577" wp14:editId="1502B18A">
                <wp:simplePos x="0" y="0"/>
                <wp:positionH relativeFrom="margin">
                  <wp:align>right</wp:align>
                </wp:positionH>
                <wp:positionV relativeFrom="page">
                  <wp:posOffset>3325495</wp:posOffset>
                </wp:positionV>
                <wp:extent cx="3200400" cy="496570"/>
                <wp:effectExtent l="0" t="0" r="0" b="0"/>
                <wp:wrapTopAndBottom/>
                <wp:docPr id="1794" name="文本框 17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00400" cy="496570"/>
                        </a:xfrm>
                        <a:prstGeom prst="rect">
                          <a:avLst/>
                        </a:prstGeom>
                        <a:solidFill>
                          <a:prstClr val="white"/>
                        </a:solidFill>
                        <a:ln>
                          <a:noFill/>
                        </a:ln>
                        <a:effectLst/>
                      </wps:spPr>
                      <wps:txbx>
                        <w:txbxContent>
                          <w:p w14:paraId="235227F8" w14:textId="2FBC6CD8" w:rsidR="0064694E" w:rsidRDefault="0064694E" w:rsidP="002F3588">
                            <w:pPr>
                              <w:jc w:val="both"/>
                              <w:rPr>
                                <w:rFonts w:eastAsia="SimHei"/>
                                <w:sz w:val="16"/>
                                <w:szCs w:val="16"/>
                              </w:rPr>
                            </w:pPr>
                            <w:r w:rsidRPr="00824C83">
                              <w:rPr>
                                <w:sz w:val="16"/>
                                <w:szCs w:val="16"/>
                              </w:rPr>
                              <w:t xml:space="preserve"> </w:t>
                            </w:r>
                            <w:r w:rsidRPr="00704B7A">
                              <w:rPr>
                                <w:sz w:val="16"/>
                                <w:szCs w:val="16"/>
                              </w:rPr>
                              <w:t xml:space="preserve">Fig. </w:t>
                            </w:r>
                            <w:r>
                              <w:rPr>
                                <w:sz w:val="16"/>
                                <w:szCs w:val="16"/>
                              </w:rPr>
                              <w:t>1</w:t>
                            </w:r>
                            <w:r w:rsidRPr="00704B7A">
                              <w:rPr>
                                <w:sz w:val="16"/>
                                <w:szCs w:val="16"/>
                              </w:rPr>
                              <w:t>.</w:t>
                            </w:r>
                            <w:r w:rsidRPr="00442773">
                              <w:rPr>
                                <w:rFonts w:eastAsia="SimHei"/>
                                <w:sz w:val="16"/>
                                <w:szCs w:val="16"/>
                              </w:rPr>
                              <w:t xml:space="preserve"> Schematic of the gate voltage for CV measurements and bias voltage versus time characteristics of (</w:t>
                            </w:r>
                            <w:r>
                              <w:rPr>
                                <w:rFonts w:eastAsia="SimHei"/>
                                <w:sz w:val="16"/>
                                <w:szCs w:val="16"/>
                              </w:rPr>
                              <w:t>a</w:t>
                            </w:r>
                            <w:r w:rsidRPr="00442773">
                              <w:rPr>
                                <w:rFonts w:eastAsia="SimHei"/>
                                <w:sz w:val="16"/>
                                <w:szCs w:val="16"/>
                              </w:rPr>
                              <w:t>) conventional CV and (</w:t>
                            </w:r>
                            <w:r>
                              <w:rPr>
                                <w:rFonts w:eastAsia="SimHei"/>
                                <w:sz w:val="16"/>
                                <w:szCs w:val="16"/>
                              </w:rPr>
                              <w:t>b)</w:t>
                            </w:r>
                            <w:r w:rsidRPr="00442773">
                              <w:rPr>
                                <w:rFonts w:eastAsia="SimHei"/>
                                <w:sz w:val="16"/>
                                <w:szCs w:val="16"/>
                              </w:rPr>
                              <w:t xml:space="preserve"> pulse CV measurements.</w:t>
                            </w:r>
                          </w:p>
                          <w:p w14:paraId="6AA87667" w14:textId="77777777" w:rsidR="0064694E" w:rsidRPr="00704B7A" w:rsidRDefault="0064694E" w:rsidP="008737BD"/>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397DF577" id="文本框 1794" o:spid="_x0000_s1034" type="#_x0000_t202" style="position:absolute;left:0;text-align:left;margin-left:200.8pt;margin-top:261.85pt;width:252pt;height:39.1pt;z-index:251903488;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" stroked="f">
                <v:path arrowok="t"/>
                <v:textbox style="mso-fit-shape-to-text:t" inset="0,0,0,0">
                  <w:txbxContent>
                    <w:p w14:paraId="235227F8" w14:textId="2FBC6CD8" w:rsidR="0064694E" w:rsidRDefault="0064694E" w:rsidP="002F3588">
                      <w:pPr>
                        <w:jc w:val="both"/>
                        <w:rPr>
                          <w:rFonts w:eastAsia="黑体"/>
                          <w:sz w:val="16"/>
                          <w:szCs w:val="16"/>
                        </w:rPr>
                      </w:pPr>
                      <w:r w:rsidRPr="00824C83">
                        <w:rPr>
                          <w:sz w:val="16"/>
                          <w:szCs w:val="16"/>
                        </w:rPr>
                        <w:t xml:space="preserve"> </w:t>
                      </w:r>
                      <w:r w:rsidRPr="00704B7A">
                        <w:rPr>
                          <w:sz w:val="16"/>
                          <w:szCs w:val="16"/>
                        </w:rPr>
                        <w:t xml:space="preserve">Fig. </w:t>
                      </w:r>
                      <w:r>
                        <w:rPr>
                          <w:sz w:val="16"/>
                          <w:szCs w:val="16"/>
                        </w:rPr>
                        <w:t>1</w:t>
                      </w:r>
                      <w:r w:rsidRPr="00704B7A">
                        <w:rPr>
                          <w:sz w:val="16"/>
                          <w:szCs w:val="16"/>
                        </w:rPr>
                        <w:t>.</w:t>
                      </w:r>
                      <w:r w:rsidRPr="00442773">
                        <w:rPr>
                          <w:rFonts w:eastAsia="黑体"/>
                          <w:sz w:val="16"/>
                          <w:szCs w:val="16"/>
                        </w:rPr>
                        <w:t xml:space="preserve"> Schematic of the gate voltage for CV measurements and bias voltage versus time characteristics of (</w:t>
                      </w:r>
                      <w:r>
                        <w:rPr>
                          <w:rFonts w:eastAsia="黑体"/>
                          <w:sz w:val="16"/>
                          <w:szCs w:val="16"/>
                        </w:rPr>
                        <w:t>a</w:t>
                      </w:r>
                      <w:r w:rsidRPr="00442773">
                        <w:rPr>
                          <w:rFonts w:eastAsia="黑体"/>
                          <w:sz w:val="16"/>
                          <w:szCs w:val="16"/>
                        </w:rPr>
                        <w:t>) conventional CV and (</w:t>
                      </w:r>
                      <w:r>
                        <w:rPr>
                          <w:rFonts w:eastAsia="黑体"/>
                          <w:sz w:val="16"/>
                          <w:szCs w:val="16"/>
                        </w:rPr>
                        <w:t>b)</w:t>
                      </w:r>
                      <w:r w:rsidRPr="00442773">
                        <w:rPr>
                          <w:rFonts w:eastAsia="黑体"/>
                          <w:sz w:val="16"/>
                          <w:szCs w:val="16"/>
                        </w:rPr>
                        <w:t xml:space="preserve"> pulse CV measurements.</w:t>
                      </w:r>
                    </w:p>
                    <w:p w14:paraId="6AA87667" w14:textId="77777777" w:rsidR="0064694E" w:rsidRPr="00704B7A" w:rsidRDefault="0064694E" w:rsidP="008737BD"/>
                  </w:txbxContent>
                </v:textbox>
                <w10:wrap type="topAndBottom" anchorx="margin" anchory="page"/>
                <w10:anchorlock/>
              </v:shape>
            </w:pict>
          </mc:Fallback>
        </mc:AlternateContent>
      </w:r>
      <w:r w:rsidR="00007948" w:rsidRPr="00977841">
        <w:t>conventional</w:t>
      </w:r>
      <w:r w:rsidR="00007948">
        <w:t xml:space="preserve"> </w:t>
      </w:r>
      <w:r w:rsidR="00007948" w:rsidRPr="00977841">
        <w:t>measurements</w:t>
      </w:r>
      <w:r w:rsidR="009F7DDF">
        <w:t xml:space="preserve"> </w:t>
      </w:r>
      <w:r w:rsidR="009433A8">
        <w:t xml:space="preserve">using </w:t>
      </w:r>
      <w:r w:rsidR="009433A8">
        <w:rPr>
          <w:lang w:eastAsia="zh-CN"/>
        </w:rPr>
        <w:t>t</w:t>
      </w:r>
      <w:r w:rsidR="00007948">
        <w:rPr>
          <w:lang w:eastAsia="zh-CN"/>
        </w:rPr>
        <w:t xml:space="preserve">he </w:t>
      </w:r>
      <w:r w:rsidR="00007948">
        <w:t xml:space="preserve">flat-band voltage shift. </w:t>
      </w:r>
      <w:r w:rsidR="007F1199" w:rsidRPr="007F1199">
        <w:t>To further verify the radiation response of HfO</w:t>
      </w:r>
      <w:r w:rsidR="007F1199" w:rsidRPr="007F1199">
        <w:rPr>
          <w:vertAlign w:val="subscript"/>
        </w:rPr>
        <w:t>2</w:t>
      </w:r>
      <w:r w:rsidR="007F1199" w:rsidRPr="007F1199">
        <w:t xml:space="preserve"> gate </w:t>
      </w:r>
      <w:bookmarkStart w:id="14" w:name="OLE_LINK24"/>
      <w:bookmarkStart w:id="15" w:name="OLE_LINK27"/>
      <w:r w:rsidR="007F1199" w:rsidRPr="007F1199">
        <w:t>dielectrics</w:t>
      </w:r>
      <w:bookmarkEnd w:id="14"/>
      <w:bookmarkEnd w:id="15"/>
      <w:r w:rsidR="007F1199" w:rsidRPr="007F1199">
        <w:t xml:space="preserve"> </w:t>
      </w:r>
      <w:r w:rsidR="009433A8">
        <w:t xml:space="preserve">obtained </w:t>
      </w:r>
      <w:r w:rsidR="007F1199" w:rsidRPr="007F1199">
        <w:t xml:space="preserve">by </w:t>
      </w:r>
      <w:r w:rsidR="00D55F8E">
        <w:t xml:space="preserve">the </w:t>
      </w:r>
      <w:r w:rsidR="007F1199" w:rsidRPr="007F1199">
        <w:t xml:space="preserve">pulse technique, MOS capacitors with a silicon dioxide dielectric were </w:t>
      </w:r>
      <w:r w:rsidR="007F1199">
        <w:t xml:space="preserve">also </w:t>
      </w:r>
      <w:r w:rsidR="009433A8">
        <w:t>fabricated and tested</w:t>
      </w:r>
      <w:r w:rsidR="007F1199" w:rsidRPr="007F1199">
        <w:t>.</w:t>
      </w:r>
      <w:r w:rsidR="007F1199">
        <w:t xml:space="preserve"> </w:t>
      </w:r>
      <w:r w:rsidR="009D4055">
        <w:t>M</w:t>
      </w:r>
      <w:r w:rsidR="00992E4C">
        <w:t>ore radiation-</w:t>
      </w:r>
      <w:r w:rsidR="009837EF">
        <w:t xml:space="preserve">induced </w:t>
      </w:r>
      <w:r w:rsidR="005E3189">
        <w:t xml:space="preserve">oxide </w:t>
      </w:r>
      <w:r w:rsidR="009837EF">
        <w:t xml:space="preserve">trapped charges </w:t>
      </w:r>
      <w:r w:rsidR="00E3178C">
        <w:t xml:space="preserve">were </w:t>
      </w:r>
      <w:r w:rsidR="000D4761">
        <w:rPr>
          <w:lang w:eastAsia="zh-CN"/>
        </w:rPr>
        <w:t>observed</w:t>
      </w:r>
      <w:r w:rsidR="009837EF">
        <w:t xml:space="preserve"> in</w:t>
      </w:r>
      <w:r w:rsidR="00E3178C">
        <w:t xml:space="preserve"> both HfO</w:t>
      </w:r>
      <w:r w:rsidR="00E3178C" w:rsidRPr="006262CF">
        <w:rPr>
          <w:vertAlign w:val="subscript"/>
        </w:rPr>
        <w:t>2</w:t>
      </w:r>
      <w:r w:rsidR="00E3178C">
        <w:t xml:space="preserve"> and SiO</w:t>
      </w:r>
      <w:r w:rsidR="00E3178C" w:rsidRPr="006262CF">
        <w:rPr>
          <w:vertAlign w:val="subscript"/>
        </w:rPr>
        <w:t>2</w:t>
      </w:r>
      <w:r w:rsidR="00E3178C">
        <w:t xml:space="preserve"> dielectrics</w:t>
      </w:r>
      <w:r w:rsidR="00284D6B">
        <w:t>,</w:t>
      </w:r>
      <w:r w:rsidR="009837EF">
        <w:t xml:space="preserve"> </w:t>
      </w:r>
      <w:r w:rsidR="0017426E">
        <w:rPr>
          <w:rFonts w:hint="eastAsia"/>
          <w:lang w:eastAsia="zh-CN"/>
        </w:rPr>
        <w:t>via</w:t>
      </w:r>
      <w:r w:rsidR="009D4055">
        <w:t xml:space="preserve"> the proposed measurements</w:t>
      </w:r>
      <w:r w:rsidR="009837EF">
        <w:t xml:space="preserve">. </w:t>
      </w:r>
      <w:r w:rsidR="00231D80" w:rsidRPr="006262CF">
        <w:rPr>
          <w:lang w:eastAsia="zh-CN"/>
        </w:rPr>
        <w:t xml:space="preserve">One possible explanation is that the fast characterization of pulse CV measurements </w:t>
      </w:r>
      <w:r w:rsidR="00B902A5" w:rsidRPr="006262CF">
        <w:rPr>
          <w:lang w:eastAsia="zh-CN"/>
        </w:rPr>
        <w:t xml:space="preserve">induces less compensation of the trapped charges </w:t>
      </w:r>
      <w:r w:rsidR="00231D80" w:rsidRPr="006262CF">
        <w:rPr>
          <w:lang w:eastAsia="zh-CN"/>
        </w:rPr>
        <w:t>in HfO</w:t>
      </w:r>
      <w:r w:rsidR="00231D80" w:rsidRPr="006262CF">
        <w:rPr>
          <w:vertAlign w:val="subscript"/>
          <w:lang w:eastAsia="zh-CN"/>
        </w:rPr>
        <w:t>2</w:t>
      </w:r>
      <w:r w:rsidR="00186B52" w:rsidRPr="006262CF">
        <w:rPr>
          <w:lang w:eastAsia="zh-CN"/>
        </w:rPr>
        <w:t>.</w:t>
      </w:r>
      <w:r w:rsidR="00186B52">
        <w:rPr>
          <w:lang w:eastAsia="zh-CN"/>
        </w:rPr>
        <w:t xml:space="preserve"> </w:t>
      </w:r>
      <w:r w:rsidR="00284D6B">
        <w:rPr>
          <w:lang w:eastAsia="zh-CN"/>
        </w:rPr>
        <w:t>In</w:t>
      </w:r>
      <w:r w:rsidR="001D2D35">
        <w:rPr>
          <w:lang w:eastAsia="zh-CN"/>
        </w:rPr>
        <w:t xml:space="preserve"> addition, the</w:t>
      </w:r>
      <w:r w:rsidR="00007948">
        <w:t xml:space="preserve"> </w:t>
      </w:r>
      <w:r w:rsidR="00007948" w:rsidRPr="0091418A">
        <w:t>radiation bias instability</w:t>
      </w:r>
      <w:r w:rsidR="00007948">
        <w:t xml:space="preserve"> of the </w:t>
      </w:r>
      <w:r w:rsidR="00007948" w:rsidRPr="00C76071">
        <w:t>hafnium</w:t>
      </w:r>
      <w:r w:rsidR="00007948">
        <w:t>-based MOS capacitors is also discuss</w:t>
      </w:r>
      <w:r w:rsidR="00007948">
        <w:rPr>
          <w:rFonts w:hint="eastAsia"/>
          <w:lang w:eastAsia="zh-CN"/>
        </w:rPr>
        <w:t>ed</w:t>
      </w:r>
      <w:r w:rsidR="00007948">
        <w:t>.</w:t>
      </w:r>
      <w:r w:rsidR="00BF1756">
        <w:t xml:space="preserve"> </w:t>
      </w:r>
    </w:p>
    <w:p w14:paraId="3C9084CB" w14:textId="6B6A8362" w:rsidR="008A3C23" w:rsidRDefault="00971A56" w:rsidP="001F4C5C">
      <w:pPr>
        <w:pStyle w:val="Heading1"/>
      </w:pPr>
      <w:r>
        <w:t>Experimental</w:t>
      </w:r>
      <w:r w:rsidR="008A3C23">
        <w:t xml:space="preserve"> </w:t>
      </w:r>
      <w:r>
        <w:t>Details</w:t>
      </w:r>
    </w:p>
    <w:p w14:paraId="0F4346DA" w14:textId="51AA575D" w:rsidR="001B3514" w:rsidRDefault="00007948" w:rsidP="00442773">
      <w:pPr>
        <w:pStyle w:val="Text"/>
        <w:ind w:firstLine="204"/>
      </w:pPr>
      <w:r w:rsidRPr="001B3514">
        <w:t>HfO</w:t>
      </w:r>
      <w:r w:rsidRPr="001B3514">
        <w:rPr>
          <w:vertAlign w:val="subscript"/>
        </w:rPr>
        <w:t>2</w:t>
      </w:r>
      <w:r w:rsidRPr="001B3514">
        <w:t xml:space="preserve"> thin film</w:t>
      </w:r>
      <w:r>
        <w:t>s</w:t>
      </w:r>
      <w:r>
        <w:rPr>
          <w:rFonts w:hint="eastAsia"/>
          <w:lang w:eastAsia="zh-CN"/>
        </w:rPr>
        <w:t xml:space="preserve"> were </w:t>
      </w:r>
      <w:r>
        <w:t>deposited</w:t>
      </w:r>
      <w:r w:rsidRPr="001B3514">
        <w:t xml:space="preserve"> </w:t>
      </w:r>
      <w:r>
        <w:t xml:space="preserve">under </w:t>
      </w:r>
      <w:r w:rsidRPr="008C662F">
        <w:t>identical</w:t>
      </w:r>
      <w:r>
        <w:t xml:space="preserve"> conditions via</w:t>
      </w:r>
      <w:r w:rsidRPr="001B3514">
        <w:t xml:space="preserve"> ALD.</w:t>
      </w:r>
      <w:r w:rsidR="00820520">
        <w:t xml:space="preserve"> </w:t>
      </w:r>
      <w:r w:rsidR="00A5767C">
        <w:t xml:space="preserve">The </w:t>
      </w:r>
      <w:r w:rsidR="00820520" w:rsidRPr="001B3514">
        <w:t>HfO</w:t>
      </w:r>
      <w:r w:rsidR="00820520" w:rsidRPr="001B3514">
        <w:rPr>
          <w:vertAlign w:val="subscript"/>
        </w:rPr>
        <w:t>2</w:t>
      </w:r>
      <w:r w:rsidR="00820520">
        <w:t xml:space="preserve"> </w:t>
      </w:r>
      <w:r w:rsidR="007F1199">
        <w:t>and SiO</w:t>
      </w:r>
      <w:r w:rsidR="007F1199">
        <w:rPr>
          <w:vertAlign w:val="subscript"/>
        </w:rPr>
        <w:t>2</w:t>
      </w:r>
      <w:r w:rsidR="007F1199">
        <w:t xml:space="preserve"> </w:t>
      </w:r>
      <w:r w:rsidR="001B3514" w:rsidRPr="001B3514">
        <w:t xml:space="preserve">MOS capacitors were </w:t>
      </w:r>
      <w:r w:rsidR="00820520">
        <w:t>formed</w:t>
      </w:r>
      <w:r w:rsidR="001B3514" w:rsidRPr="001B3514">
        <w:t xml:space="preserve"> on </w:t>
      </w:r>
      <w:r w:rsidR="00820520">
        <w:t>n-type silicon (1 0 0)</w:t>
      </w:r>
      <w:r w:rsidR="001B3514" w:rsidRPr="001B3514">
        <w:t xml:space="preserve"> wafers with </w:t>
      </w:r>
      <w:r w:rsidR="001B3514" w:rsidRPr="00245677">
        <w:t xml:space="preserve">a </w:t>
      </w:r>
      <w:r w:rsidR="00820520" w:rsidRPr="00245677">
        <w:t xml:space="preserve">doping concentration of </w:t>
      </w:r>
      <w:r w:rsidR="00245677" w:rsidRPr="00245677">
        <w:rPr>
          <w:rFonts w:hint="eastAsia"/>
          <w:lang w:eastAsia="zh-CN"/>
        </w:rPr>
        <w:t>~10</w:t>
      </w:r>
      <w:r w:rsidR="00245677" w:rsidRPr="00245677">
        <w:rPr>
          <w:rFonts w:hint="eastAsia"/>
          <w:vertAlign w:val="superscript"/>
          <w:lang w:eastAsia="zh-CN"/>
        </w:rPr>
        <w:t>15</w:t>
      </w:r>
      <w:r w:rsidR="00245677" w:rsidRPr="00245677">
        <w:rPr>
          <w:rFonts w:hint="eastAsia"/>
          <w:lang w:eastAsia="zh-CN"/>
        </w:rPr>
        <w:t xml:space="preserve"> </w:t>
      </w:r>
      <w:r w:rsidR="00245677" w:rsidRPr="00245677">
        <w:rPr>
          <w:lang w:eastAsia="zh-CN"/>
        </w:rPr>
        <w:t>cm</w:t>
      </w:r>
      <w:r w:rsidR="00245677" w:rsidRPr="00245677">
        <w:rPr>
          <w:vertAlign w:val="superscript"/>
          <w:lang w:eastAsia="zh-CN"/>
        </w:rPr>
        <w:t>-3</w:t>
      </w:r>
      <w:r w:rsidR="00245677" w:rsidRPr="00245677">
        <w:rPr>
          <w:lang w:eastAsia="zh-CN"/>
        </w:rPr>
        <w:t>.</w:t>
      </w:r>
      <w:r w:rsidRPr="00007948">
        <w:t xml:space="preserve"> </w:t>
      </w:r>
      <w:r>
        <w:t>P</w:t>
      </w:r>
      <w:r w:rsidRPr="00820520">
        <w:t>rior</w:t>
      </w:r>
      <w:r w:rsidRPr="001B3514">
        <w:t xml:space="preserve"> </w:t>
      </w:r>
      <w:r>
        <w:t>to the gate stack fabrication</w:t>
      </w:r>
      <w:r w:rsidRPr="001B3514">
        <w:t xml:space="preserve">, </w:t>
      </w:r>
      <w:r>
        <w:t xml:space="preserve">the wafers were subjected to standard RCA cleaning to remove organic and </w:t>
      </w:r>
      <w:r w:rsidRPr="00E0634D">
        <w:t>metallic</w:t>
      </w:r>
      <w:r>
        <w:t xml:space="preserve"> </w:t>
      </w:r>
      <w:r w:rsidRPr="007B69AB">
        <w:t>contamination</w:t>
      </w:r>
      <w:r>
        <w:t xml:space="preserve">. The wafers were </w:t>
      </w:r>
      <w:r>
        <w:rPr>
          <w:rFonts w:hint="eastAsia"/>
          <w:lang w:eastAsia="zh-CN"/>
        </w:rPr>
        <w:t xml:space="preserve">then </w:t>
      </w:r>
      <w:r>
        <w:t xml:space="preserve">washed in </w:t>
      </w:r>
      <w:r w:rsidRPr="001B3514">
        <w:t>deionized</w:t>
      </w:r>
      <w:r>
        <w:t xml:space="preserve"> water and</w:t>
      </w:r>
      <w:r>
        <w:rPr>
          <w:rFonts w:hint="eastAsia"/>
          <w:lang w:eastAsia="zh-CN"/>
        </w:rPr>
        <w:t xml:space="preserve"> finally</w:t>
      </w:r>
      <w:r>
        <w:t xml:space="preserve"> etched</w:t>
      </w:r>
      <w:r w:rsidRPr="001B3514">
        <w:t xml:space="preserve"> </w:t>
      </w:r>
      <w:r>
        <w:t>in</w:t>
      </w:r>
      <w:r w:rsidRPr="001B3514">
        <w:t xml:space="preserve"> a solution (HF: H</w:t>
      </w:r>
      <w:r w:rsidRPr="001B3514">
        <w:rPr>
          <w:vertAlign w:val="subscript"/>
        </w:rPr>
        <w:t>2</w:t>
      </w:r>
      <w:r w:rsidRPr="001B3514">
        <w:t>O = 1:30) for 30</w:t>
      </w:r>
      <w:r>
        <w:t xml:space="preserve"> seconds to remove native oxides</w:t>
      </w:r>
      <w:r w:rsidRPr="001B3514">
        <w:t>.</w:t>
      </w:r>
      <w:r w:rsidR="001B3514" w:rsidRPr="001B3514">
        <w:t xml:space="preserve"> </w:t>
      </w:r>
      <w:r>
        <w:t xml:space="preserve">The deposition of </w:t>
      </w:r>
      <w:r w:rsidRPr="001B3514">
        <w:t>HfO</w:t>
      </w:r>
      <w:r w:rsidRPr="001B3514">
        <w:rPr>
          <w:vertAlign w:val="subscript"/>
        </w:rPr>
        <w:t>2</w:t>
      </w:r>
      <w:r>
        <w:t xml:space="preserve"> thin films was carried out at </w:t>
      </w:r>
      <w:r w:rsidRPr="001B3514">
        <w:t xml:space="preserve">200 </w:t>
      </w:r>
      <m:oMath>
        <m:r>
          <m:rPr>
            <m:sty m:val="p"/>
          </m:rPr>
          <w:rPr>
            <w:rFonts w:ascii="Cambria Math" w:hAnsi="Cambria Math"/>
          </w:rPr>
          <m:t>℃</m:t>
        </m:r>
      </m:oMath>
      <w:r>
        <w:rPr>
          <w:rFonts w:hint="eastAsia"/>
          <w:lang w:eastAsia="zh-CN"/>
        </w:rPr>
        <w:t xml:space="preserve"> u</w:t>
      </w:r>
      <w:r>
        <w:rPr>
          <w:lang w:eastAsia="zh-CN"/>
        </w:rPr>
        <w:t xml:space="preserve">sing </w:t>
      </w:r>
      <w:r w:rsidR="00397723">
        <w:t>t</w:t>
      </w:r>
      <w:r w:rsidR="00397723" w:rsidRPr="001B3514">
        <w:t xml:space="preserve">etrakis </w:t>
      </w:r>
      <w:r w:rsidRPr="001B3514">
        <w:t>(dimethylamido) hafnium (IV) [(CH</w:t>
      </w:r>
      <w:r w:rsidRPr="001B3514">
        <w:rPr>
          <w:vertAlign w:val="subscript"/>
        </w:rPr>
        <w:t>3</w:t>
      </w:r>
      <w:r w:rsidRPr="001B3514">
        <w:t>)</w:t>
      </w:r>
      <w:r w:rsidRPr="001B3514">
        <w:rPr>
          <w:vertAlign w:val="subscript"/>
        </w:rPr>
        <w:t>2</w:t>
      </w:r>
      <w:r w:rsidRPr="001B3514">
        <w:t>N]</w:t>
      </w:r>
      <w:r w:rsidRPr="001B3514">
        <w:rPr>
          <w:vertAlign w:val="subscript"/>
        </w:rPr>
        <w:t>4</w:t>
      </w:r>
      <w:r w:rsidRPr="001B3514">
        <w:t>Hf as the precursor for HfO</w:t>
      </w:r>
      <w:r w:rsidRPr="001B3514">
        <w:rPr>
          <w:vertAlign w:val="subscript"/>
        </w:rPr>
        <w:t>2</w:t>
      </w:r>
      <w:r w:rsidRPr="001B3514">
        <w:t xml:space="preserve"> and deionized H</w:t>
      </w:r>
      <w:r w:rsidRPr="001B3514">
        <w:rPr>
          <w:vertAlign w:val="subscript"/>
        </w:rPr>
        <w:t>2</w:t>
      </w:r>
      <w:r>
        <w:t xml:space="preserve">O </w:t>
      </w:r>
      <w:r w:rsidRPr="001B3514">
        <w:t>as the oxidant.</w:t>
      </w:r>
      <w:r w:rsidR="001B3514" w:rsidRPr="001B3514">
        <w:t xml:space="preserve"> </w:t>
      </w:r>
      <w:r w:rsidR="004C6B39" w:rsidRPr="001B3514">
        <w:t>1</w:t>
      </w:r>
      <w:r w:rsidR="004C6B39">
        <w:t>6</w:t>
      </w:r>
      <w:r w:rsidR="004C6B39" w:rsidRPr="001B3514">
        <w:t>0 cycles HfO</w:t>
      </w:r>
      <w:r w:rsidR="004C6B39" w:rsidRPr="001B3514">
        <w:rPr>
          <w:vertAlign w:val="subscript"/>
        </w:rPr>
        <w:t>2</w:t>
      </w:r>
      <w:r w:rsidR="004C6B39">
        <w:t xml:space="preserve"> </w:t>
      </w:r>
      <w:r w:rsidR="004C6B39" w:rsidRPr="001B3514">
        <w:t xml:space="preserve">were </w:t>
      </w:r>
      <w:r w:rsidR="004C6B39">
        <w:t>grown</w:t>
      </w:r>
      <w:r w:rsidR="004C6B39" w:rsidRPr="001B3514">
        <w:t xml:space="preserve"> with </w:t>
      </w:r>
      <w:r w:rsidR="004C6B39">
        <w:t>the following</w:t>
      </w:r>
      <w:r w:rsidR="004C6B39" w:rsidRPr="001B3514">
        <w:t xml:space="preserve"> sequence: precursor</w:t>
      </w:r>
      <w:r w:rsidR="004C6B39">
        <w:t xml:space="preserve"> </w:t>
      </w:r>
      <w:r w:rsidR="004C6B39" w:rsidRPr="001B3514">
        <w:t>/</w:t>
      </w:r>
      <w:r w:rsidR="004C6B39">
        <w:t xml:space="preserve"> </w:t>
      </w:r>
      <w:r w:rsidR="004C6B39" w:rsidRPr="001B3514">
        <w:t>purge</w:t>
      </w:r>
      <w:r w:rsidR="004C6B39">
        <w:t xml:space="preserve"> </w:t>
      </w:r>
      <w:r w:rsidR="004C6B39" w:rsidRPr="001B3514">
        <w:t>/</w:t>
      </w:r>
      <w:r w:rsidR="004C6B39">
        <w:t xml:space="preserve"> </w:t>
      </w:r>
      <w:r w:rsidR="004C6B39" w:rsidRPr="001B3514">
        <w:t>water</w:t>
      </w:r>
      <w:r w:rsidR="004C6B39">
        <w:t xml:space="preserve"> </w:t>
      </w:r>
      <w:r w:rsidR="004C6B39" w:rsidRPr="001B3514">
        <w:t>/</w:t>
      </w:r>
      <w:r w:rsidR="004C6B39">
        <w:t xml:space="preserve"> </w:t>
      </w:r>
      <w:r w:rsidR="004C6B39" w:rsidRPr="001B3514">
        <w:t xml:space="preserve">purge (150 ms / </w:t>
      </w:r>
      <w:r w:rsidR="004C6B39">
        <w:t>25</w:t>
      </w:r>
      <w:r w:rsidR="004C6B39" w:rsidRPr="001B3514">
        <w:t xml:space="preserve"> s / 30 ms / </w:t>
      </w:r>
      <w:r w:rsidR="004C6B39">
        <w:t>25</w:t>
      </w:r>
      <w:r w:rsidR="004C6B39" w:rsidRPr="001B3514">
        <w:t xml:space="preserve"> s). </w:t>
      </w:r>
      <w:r w:rsidR="00397723">
        <w:t xml:space="preserve">A </w:t>
      </w:r>
      <w:r w:rsidR="004C6B39">
        <w:t>SiO</w:t>
      </w:r>
      <w:r w:rsidR="004C6B39">
        <w:rPr>
          <w:vertAlign w:val="subscript"/>
        </w:rPr>
        <w:t>2</w:t>
      </w:r>
      <w:r w:rsidR="004C6B39">
        <w:t xml:space="preserve"> interfacial layer was formed between the HfO</w:t>
      </w:r>
      <w:r w:rsidR="004C6B39">
        <w:rPr>
          <w:vertAlign w:val="subscript"/>
        </w:rPr>
        <w:t>2</w:t>
      </w:r>
      <w:r w:rsidR="004C6B39">
        <w:t xml:space="preserve"> and the Si </w:t>
      </w:r>
      <w:r w:rsidR="004C6B39" w:rsidRPr="00A26A9B">
        <w:t>substrate</w:t>
      </w:r>
      <w:r w:rsidR="004C6B39">
        <w:t xml:space="preserve">. </w:t>
      </w:r>
      <w:r w:rsidR="00167F20">
        <w:t xml:space="preserve">After deposition, the </w:t>
      </w:r>
      <w:r w:rsidR="00167F20" w:rsidRPr="001B3514">
        <w:t>aluminum</w:t>
      </w:r>
      <w:r w:rsidR="003A280C" w:rsidRPr="001B3514">
        <w:t xml:space="preserve"> </w:t>
      </w:r>
      <w:r w:rsidR="00167F20">
        <w:t xml:space="preserve">gate electrodes </w:t>
      </w:r>
      <w:r w:rsidR="001F0FE1">
        <w:t>(500</w:t>
      </w:r>
      <w:r w:rsidR="004C6B39">
        <w:t xml:space="preserve"> </w:t>
      </w:r>
      <w:r w:rsidR="001F0FE1">
        <w:t>nm</w:t>
      </w:r>
      <w:r w:rsidR="004B68FF">
        <w:rPr>
          <w:rFonts w:hint="eastAsia"/>
          <w:lang w:eastAsia="zh-CN"/>
        </w:rPr>
        <w:t xml:space="preserve"> thick</w:t>
      </w:r>
      <w:r w:rsidR="00397723">
        <w:rPr>
          <w:lang w:eastAsia="zh-CN"/>
        </w:rPr>
        <w:t xml:space="preserve"> and </w:t>
      </w:r>
      <w:r w:rsidR="00397723" w:rsidRPr="001B3514">
        <w:t>0.3 mm</w:t>
      </w:r>
      <w:r w:rsidR="00397723">
        <w:rPr>
          <w:vertAlign w:val="superscript"/>
        </w:rPr>
        <w:t>2</w:t>
      </w:r>
      <w:r w:rsidR="00397723">
        <w:t xml:space="preserve"> gate area</w:t>
      </w:r>
      <w:r w:rsidR="001F0FE1">
        <w:t xml:space="preserve">) </w:t>
      </w:r>
      <w:r w:rsidR="003A280C" w:rsidRPr="001B3514">
        <w:t xml:space="preserve">were formed </w:t>
      </w:r>
      <w:r w:rsidR="00167F20">
        <w:rPr>
          <w:rFonts w:hint="eastAsia"/>
        </w:rPr>
        <w:t xml:space="preserve">by electron </w:t>
      </w:r>
      <w:r w:rsidR="00167F20" w:rsidRPr="001B3514">
        <w:rPr>
          <w:rFonts w:hint="eastAsia"/>
        </w:rPr>
        <w:t>beam evaporation</w:t>
      </w:r>
      <w:r w:rsidR="003A280C" w:rsidRPr="001B3514">
        <w:t xml:space="preserve"> </w:t>
      </w:r>
      <w:r w:rsidR="001F0FE1">
        <w:t>through a shadow mask</w:t>
      </w:r>
      <w:r w:rsidR="003A280C" w:rsidRPr="001B3514">
        <w:t>.</w:t>
      </w:r>
      <w:r w:rsidR="003A280C" w:rsidRPr="001B3514">
        <w:rPr>
          <w:rFonts w:hint="eastAsia"/>
        </w:rPr>
        <w:t xml:space="preserve"> </w:t>
      </w:r>
      <w:r w:rsidR="001B3514" w:rsidRPr="001B3514">
        <w:t xml:space="preserve">The </w:t>
      </w:r>
      <w:r w:rsidR="00A26A9B">
        <w:t xml:space="preserve">physical </w:t>
      </w:r>
      <w:r w:rsidR="004C6B39">
        <w:t>thickness</w:t>
      </w:r>
      <w:r w:rsidR="00397723">
        <w:t>es</w:t>
      </w:r>
      <w:r w:rsidR="001B3514" w:rsidRPr="001B3514">
        <w:t xml:space="preserve"> of the </w:t>
      </w:r>
      <w:r w:rsidR="00A26A9B">
        <w:t>HfO</w:t>
      </w:r>
      <w:r w:rsidR="00A26A9B">
        <w:rPr>
          <w:vertAlign w:val="subscript"/>
        </w:rPr>
        <w:t>2</w:t>
      </w:r>
      <w:r w:rsidR="00A26A9B">
        <w:t xml:space="preserve"> films </w:t>
      </w:r>
      <w:r w:rsidR="004C6B39">
        <w:t>and interfacial layer were</w:t>
      </w:r>
      <w:r w:rsidR="00A26A9B">
        <w:t xml:space="preserve"> 2</w:t>
      </w:r>
      <w:r w:rsidR="0099085D">
        <w:t>4</w:t>
      </w:r>
      <w:r w:rsidR="00A26A9B">
        <w:t xml:space="preserve"> nm</w:t>
      </w:r>
      <w:r w:rsidR="001B3514" w:rsidRPr="001B3514">
        <w:t xml:space="preserve"> </w:t>
      </w:r>
      <w:r w:rsidR="00B819F0">
        <w:t xml:space="preserve">and 1.8 nm </w:t>
      </w:r>
      <w:r w:rsidR="00397723">
        <w:t xml:space="preserve">respectively, </w:t>
      </w:r>
      <w:r w:rsidR="00A26A9B">
        <w:t>as measured</w:t>
      </w:r>
      <w:r w:rsidR="001B3514" w:rsidRPr="001B3514">
        <w:t xml:space="preserve"> by </w:t>
      </w:r>
      <w:r w:rsidR="00B819F0" w:rsidRPr="00B819F0">
        <w:t>spectroscopic ellipsometry</w:t>
      </w:r>
      <w:r w:rsidR="001B3514" w:rsidRPr="001B3514">
        <w:t>.</w:t>
      </w:r>
      <w:r w:rsidR="00B819F0">
        <w:t xml:space="preserve"> </w:t>
      </w:r>
      <w:r w:rsidR="00397723">
        <w:t>Using this method of</w:t>
      </w:r>
      <w:r w:rsidR="005F3B8F">
        <w:t xml:space="preserve"> fabrication,</w:t>
      </w:r>
      <w:r w:rsidR="005F3B8F" w:rsidRPr="00C12D89">
        <w:t xml:space="preserve"> </w:t>
      </w:r>
      <w:r w:rsidR="005F3B8F">
        <w:t>the EOT of the HfO</w:t>
      </w:r>
      <w:r w:rsidR="005F3B8F">
        <w:rPr>
          <w:vertAlign w:val="subscript"/>
        </w:rPr>
        <w:t>2</w:t>
      </w:r>
      <w:r w:rsidR="005F3B8F">
        <w:t xml:space="preserve"> thin film was ~4.7 nm which </w:t>
      </w:r>
      <w:r w:rsidR="00501C82">
        <w:t>wa</w:t>
      </w:r>
      <w:r w:rsidR="005F3B8F">
        <w:t>s</w:t>
      </w:r>
      <w:r w:rsidR="003C24AD">
        <w:t xml:space="preserve"> </w:t>
      </w:r>
      <w:r w:rsidR="00D17679">
        <w:t>thick</w:t>
      </w:r>
      <w:r w:rsidR="005F3B8F">
        <w:t xml:space="preserve">er than </w:t>
      </w:r>
      <w:r w:rsidR="00501C82">
        <w:t xml:space="preserve">in devices </w:t>
      </w:r>
      <w:r w:rsidR="005F3B8F">
        <w:t>of most commercial interest</w:t>
      </w:r>
      <w:r w:rsidR="00116C6B">
        <w:t xml:space="preserve"> </w:t>
      </w:r>
      <w:r w:rsidR="00976ABF">
        <w:fldChar w:fldCharType="begin">
          <w:fldData xml:space="preserve">PEVuZE5vdGU+PENpdGU+PEF1dGhvcj5EaXhpdDwvQXV0aG9yPjxZZWFyPjIwMDc8L1llYXI+PFJl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</w:fldData>
        </w:fldChar>
      </w:r>
      <w:r w:rsidR="00D81C78">
        <w:instrText xml:space="preserve"> ADDIN EN.CITE </w:instrText>
      </w:r>
      <w:r w:rsidR="00D81C78">
        <w:fldChar w:fldCharType="begin">
          <w:fldData xml:space="preserve">PEVuZE5vdGU+PENpdGU+PEF1dGhvcj5EaXhpdDwvQXV0aG9yPjxZZWFyPjIwMDc8L1llYXI+PFJl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</w:fldData>
        </w:fldChar>
      </w:r>
      <w:r w:rsidR="00D81C78">
        <w:instrText xml:space="preserve"> ADDIN EN.CITE.DATA </w:instrText>
      </w:r>
      <w:r w:rsidR="00D81C78">
        <w:fldChar w:fldCharType="end"/>
      </w:r>
      <w:r w:rsidR="00976ABF">
        <w:fldChar w:fldCharType="separate"/>
      </w:r>
      <w:r w:rsidR="00976ABF">
        <w:rPr>
          <w:noProof/>
        </w:rPr>
        <w:t>[28]</w:t>
      </w:r>
      <w:r w:rsidR="00976ABF">
        <w:fldChar w:fldCharType="end"/>
      </w:r>
      <w:r w:rsidR="00976ABF">
        <w:t>.</w:t>
      </w:r>
      <w:r w:rsidR="00D17679">
        <w:t xml:space="preserve"> </w:t>
      </w:r>
      <w:r w:rsidR="005F3B8F">
        <w:t xml:space="preserve">However, </w:t>
      </w:r>
      <w:r w:rsidR="002F400E">
        <w:t xml:space="preserve">using devices with thicker </w:t>
      </w:r>
      <w:r w:rsidR="00D34D34">
        <w:t>dielectric</w:t>
      </w:r>
      <w:r w:rsidR="00976ABF">
        <w:t xml:space="preserve"> </w:t>
      </w:r>
      <w:r w:rsidR="002F400E">
        <w:t xml:space="preserve">has led </w:t>
      </w:r>
      <w:r w:rsidR="00976ABF">
        <w:t xml:space="preserve">to </w:t>
      </w:r>
      <w:r w:rsidR="002F400E">
        <w:t xml:space="preserve">a </w:t>
      </w:r>
      <w:r w:rsidR="005F3B8F">
        <w:t>significan</w:t>
      </w:r>
      <w:r w:rsidR="005F3B8F">
        <w:rPr>
          <w:rFonts w:hint="eastAsia"/>
          <w:lang w:eastAsia="zh-CN"/>
        </w:rPr>
        <w:t>t</w:t>
      </w:r>
      <w:r w:rsidR="005F3B8F">
        <w:t xml:space="preserve"> </w:t>
      </w:r>
      <w:r w:rsidR="00976ABF" w:rsidRPr="00976ABF">
        <w:t xml:space="preserve">radiation response </w:t>
      </w:r>
      <w:r w:rsidR="00521688">
        <w:t xml:space="preserve">being </w:t>
      </w:r>
      <w:r w:rsidR="00976ABF" w:rsidRPr="00976ABF">
        <w:t xml:space="preserve">more </w:t>
      </w:r>
      <w:r w:rsidR="002F400E">
        <w:t xml:space="preserve">relevant </w:t>
      </w:r>
      <w:r w:rsidR="005F3B8F">
        <w:t xml:space="preserve">for </w:t>
      </w:r>
      <w:r w:rsidR="005F3B8F" w:rsidRPr="00977841">
        <w:t>investigat</w:t>
      </w:r>
      <w:r w:rsidR="005F3B8F">
        <w:t>ion of</w:t>
      </w:r>
      <w:r w:rsidR="005F3B8F" w:rsidRPr="00977841">
        <w:t xml:space="preserve"> </w:t>
      </w:r>
      <w:r w:rsidR="005F3B8F">
        <w:t xml:space="preserve">the failure mechanism of </w:t>
      </w:r>
      <w:r w:rsidR="005F3B8F" w:rsidRPr="00C76071">
        <w:t>hafnium</w:t>
      </w:r>
      <w:r w:rsidR="005F3B8F">
        <w:t xml:space="preserve"> oxide in space environment</w:t>
      </w:r>
      <w:r w:rsidR="002F400E">
        <w:t xml:space="preserve"> </w:t>
      </w:r>
      <w:r w:rsidR="00976ABF">
        <w:fldChar w:fldCharType="begin">
          <w:fldData xml:space="preserve">PEVuZE5vdGU+PENpdGU+PEF1dGhvcj5FcmdpbjwvQXV0aG9yPjxZZWFyPjIwMTA8L1llYXI+PFJl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</w:fldData>
        </w:fldChar>
      </w:r>
      <w:r w:rsidR="00D81C78">
        <w:instrText xml:space="preserve"> ADDIN EN.CITE </w:instrText>
      </w:r>
      <w:r w:rsidR="00D81C78">
        <w:fldChar w:fldCharType="begin">
          <w:fldData xml:space="preserve">PEVuZE5vdGU+PENpdGU+PEF1dGhvcj5FcmdpbjwvQXV0aG9yPjxZZWFyPjIwMTA8L1llYXI+PFJl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</w:fldData>
        </w:fldChar>
      </w:r>
      <w:r w:rsidR="00D81C78">
        <w:instrText xml:space="preserve"> ADDIN EN.CITE.DATA </w:instrText>
      </w:r>
      <w:r w:rsidR="00D81C78">
        <w:fldChar w:fldCharType="end"/>
      </w:r>
      <w:r w:rsidR="00976ABF">
        <w:fldChar w:fldCharType="separate"/>
      </w:r>
      <w:r w:rsidR="00976ABF">
        <w:rPr>
          <w:noProof/>
        </w:rPr>
        <w:t>[22]</w:t>
      </w:r>
      <w:r w:rsidR="00976ABF">
        <w:fldChar w:fldCharType="end"/>
      </w:r>
      <w:r w:rsidR="00C12D89">
        <w:t>.</w:t>
      </w:r>
      <w:r w:rsidR="007F1199">
        <w:t xml:space="preserve"> </w:t>
      </w:r>
      <w:r w:rsidR="007F1199" w:rsidRPr="007F1199">
        <w:t xml:space="preserve">The </w:t>
      </w:r>
      <w:r w:rsidR="00521688">
        <w:t xml:space="preserve">reference </w:t>
      </w:r>
      <w:r w:rsidR="007F1199" w:rsidRPr="007F1199">
        <w:t>SiO</w:t>
      </w:r>
      <w:r w:rsidR="007F1199" w:rsidRPr="00D17679">
        <w:rPr>
          <w:vertAlign w:val="subscript"/>
        </w:rPr>
        <w:t>2</w:t>
      </w:r>
      <w:r w:rsidR="007F1199" w:rsidRPr="007F1199">
        <w:t xml:space="preserve"> thin films were grown in dry O</w:t>
      </w:r>
      <w:r w:rsidR="007F1199" w:rsidRPr="00761C47">
        <w:rPr>
          <w:vertAlign w:val="subscript"/>
        </w:rPr>
        <w:t>2</w:t>
      </w:r>
      <w:r w:rsidR="007F1199" w:rsidRPr="007F1199">
        <w:t xml:space="preserve"> 1000ºC to a thickness of 19 nm.</w:t>
      </w:r>
    </w:p>
    <w:p w14:paraId="2301CA47" w14:textId="0C6491DE" w:rsidR="00456F0A" w:rsidRDefault="005F3B8F" w:rsidP="00442773">
      <w:pPr>
        <w:widowControl w:val="0"/>
        <w:ind w:firstLine="204"/>
        <w:jc w:val="both"/>
      </w:pPr>
      <w:r>
        <w:t>The fabricated samples were irradiated</w:t>
      </w:r>
      <w:r>
        <w:rPr>
          <w:lang w:eastAsia="zh-CN"/>
        </w:rPr>
        <w:t xml:space="preserve"> by a Cs</w:t>
      </w:r>
      <w:r>
        <w:rPr>
          <w:vertAlign w:val="superscript"/>
          <w:lang w:eastAsia="zh-CN"/>
        </w:rPr>
        <w:t>137</w:t>
      </w:r>
      <w:r>
        <w:rPr>
          <w:lang w:eastAsia="zh-CN"/>
        </w:rPr>
        <w:t xml:space="preserve"> γ-</w:t>
      </w:r>
      <w:r w:rsidRPr="002F7A53">
        <w:rPr>
          <w:lang w:eastAsia="zh-CN"/>
        </w:rPr>
        <w:t>ray</w:t>
      </w:r>
      <w:r>
        <w:rPr>
          <w:lang w:eastAsia="zh-CN"/>
        </w:rPr>
        <w:t xml:space="preserve"> radiation source with energy of 662 keV in an on-site </w:t>
      </w:r>
      <w:r w:rsidRPr="00485671">
        <w:t xml:space="preserve">radiation response </w:t>
      </w:r>
      <w:r>
        <w:t>probe station system which was developed by o</w:t>
      </w:r>
      <w:r w:rsidRPr="00977841">
        <w:t xml:space="preserve">ur </w:t>
      </w:r>
      <w:r>
        <w:rPr>
          <w:rFonts w:hint="eastAsia"/>
          <w:lang w:eastAsia="zh-CN"/>
        </w:rPr>
        <w:t>group</w:t>
      </w:r>
      <w:r w:rsidR="004D7323">
        <w:t xml:space="preserve"> </w:t>
      </w:r>
      <w:r w:rsidR="00945312">
        <w:fldChar w:fldCharType="begin"/>
      </w:r>
      <w:r w:rsidR="00D81C78">
        <w:instrText xml:space="preserve"> ADDIN EN.CITE &lt;EndNote&gt;&lt;Cite&gt;&lt;Author&gt;Mu&lt;/Author&gt;&lt;Year&gt;2016&lt;/Year&gt;&lt;RecNum&gt;25&lt;/RecNum&gt;&lt;DisplayText&gt;[27]&lt;/DisplayText&gt;&lt;record&gt;&lt;rec-number&gt;25&lt;/rec-number&gt;&lt;foreign-keys&gt;&lt;key app="EN" db-id="2rdfsrtaq9f95ueetspppzzua2zvwtvpvrzz" timestamp="1457320788"&gt;25&lt;/key&gt;&lt;/foreign-keys&gt;&lt;ref-type name="Journal Article"&gt;17&lt;/ref-type&gt;&lt;contributors&gt;&lt;authors&gt;&lt;author&gt;Mu, Yifei&lt;/author&gt;&lt;author&gt;Zhao, Ce Zhou&lt;/author&gt;&lt;author&gt;Qi, Yanfei&lt;/author&gt;&lt;author&gt;Lam, Sang&lt;/author&gt;&lt;author&gt;Zhao, Chun&lt;/author&gt;&lt;author&gt;Lu, Qifeng&lt;/author&gt;&lt;author&gt;Cai, Yutao&lt;/author&gt;&lt;author&gt;Mitrovic, Ivona Z.&lt;/author&gt;&lt;author&gt;Taylor, Stephen&lt;/author&gt;&lt;author&gt;Chalker, Paul R.&lt;/author&gt;&lt;/authors&gt;&lt;/contributors&gt;&lt;titles&gt;&lt;title&gt;Real-time and on-site γ-ray radiation response testing system for semiconductor devices and its applications&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abbr-1&gt;Nucl. Instr. Meth. Phys. Res. B&lt;/abbr-1&gt;&lt;/periodical&gt;&lt;pages&gt;14-28&lt;/pages&gt;&lt;volume&gt;372&lt;/volume&gt;&lt;keywords&gt;&lt;keyword&gt;On-site radiation response&lt;/keyword&gt;&lt;keyword&gt;Real-time I–V/C–V test&lt;/keyword&gt;&lt;keyword&gt;High-κ dielectrics&lt;/keyword&gt;&lt;keyword&gt;Total-dose induced defects&lt;/keyword&gt;&lt;keyword&gt;HfO2&lt;/keyword&gt;&lt;/keywords&gt;&lt;dates&gt;&lt;year&gt;2016&lt;/year&gt;&lt;pub-dates&gt;&lt;date&gt;Apr.&lt;/date&gt;&lt;/pub-dates&gt;&lt;/dates&gt;&lt;isbn&gt;0168-583X&lt;/isbn&gt;&lt;urls&gt;&lt;related-urls&gt;&lt;url&gt;http://www.sciencedirect.com/science/article/pii/S0168583X16000938&lt;/url&gt;&lt;/related-urls&gt;&lt;/urls&gt;&lt;electronic-resource-num&gt;http://dx.doi.org/10.1016/j.nimb.2016.01.035&lt;/electronic-resource-num&gt;&lt;/record&gt;&lt;/Cite&gt;&lt;/EndNote&gt;</w:instrText>
      </w:r>
      <w:r w:rsidR="00945312">
        <w:fldChar w:fldCharType="separate"/>
      </w:r>
      <w:r w:rsidR="00DE351F">
        <w:rPr>
          <w:noProof/>
        </w:rPr>
        <w:t>[27]</w:t>
      </w:r>
      <w:r w:rsidR="00945312">
        <w:fldChar w:fldCharType="end"/>
      </w:r>
      <w:r w:rsidR="00590362">
        <w:rPr>
          <w:lang w:eastAsia="zh-CN"/>
        </w:rPr>
        <w:t>.</w:t>
      </w:r>
      <w:r w:rsidR="00F70E04">
        <w:rPr>
          <w:rFonts w:hint="eastAsia"/>
          <w:lang w:eastAsia="zh-CN"/>
        </w:rPr>
        <w:t xml:space="preserve"> </w:t>
      </w:r>
      <w:r>
        <w:rPr>
          <w:lang w:eastAsia="zh-CN"/>
        </w:rPr>
        <w:t>T</w:t>
      </w:r>
      <w:r w:rsidRPr="00C71CBE">
        <w:rPr>
          <w:lang w:eastAsia="zh-CN"/>
        </w:rPr>
        <w:t xml:space="preserve">hermoluminescent dosimeters (TLDs) were employed to </w:t>
      </w:r>
      <w:r w:rsidRPr="004D4F37">
        <w:rPr>
          <w:lang w:eastAsia="zh-CN"/>
        </w:rPr>
        <w:t>calibrate</w:t>
      </w:r>
      <w:r w:rsidRPr="00C71CBE">
        <w:rPr>
          <w:lang w:eastAsia="zh-CN"/>
        </w:rPr>
        <w:t xml:space="preserve"> the </w:t>
      </w:r>
      <w:r>
        <w:rPr>
          <w:lang w:eastAsia="zh-CN"/>
        </w:rPr>
        <w:t xml:space="preserve">absorbed </w:t>
      </w:r>
      <w:r w:rsidRPr="00C71CBE">
        <w:rPr>
          <w:lang w:eastAsia="zh-CN"/>
        </w:rPr>
        <w:t>dose rates of the irradiated high-</w:t>
      </w:r>
      <w:r w:rsidRPr="004D3E42">
        <w:rPr>
          <w:i/>
          <w:lang w:eastAsia="zh-CN"/>
        </w:rPr>
        <w:t>k</w:t>
      </w:r>
      <w:r w:rsidRPr="00C71CBE">
        <w:rPr>
          <w:lang w:eastAsia="zh-CN"/>
        </w:rPr>
        <w:t xml:space="preserve"> devices in the system. </w:t>
      </w:r>
      <w:r>
        <w:rPr>
          <w:rFonts w:hint="eastAsia"/>
          <w:lang w:eastAsia="zh-CN"/>
        </w:rPr>
        <w:t>A</w:t>
      </w:r>
      <w:r w:rsidRPr="00C71CBE">
        <w:rPr>
          <w:lang w:eastAsia="zh-CN"/>
        </w:rPr>
        <w:t>fter tak</w:t>
      </w:r>
      <w:r>
        <w:rPr>
          <w:lang w:eastAsia="zh-CN"/>
        </w:rPr>
        <w:t>ing</w:t>
      </w:r>
      <w:r w:rsidRPr="00C71CBE">
        <w:rPr>
          <w:lang w:eastAsia="zh-CN"/>
        </w:rPr>
        <w:t xml:space="preserve"> into account the dose enhancement effect</w:t>
      </w:r>
      <w:r>
        <w:rPr>
          <w:rFonts w:hint="eastAsia"/>
          <w:lang w:eastAsia="zh-CN"/>
        </w:rPr>
        <w:t>,</w:t>
      </w:r>
      <w:r>
        <w:rPr>
          <w:lang w:eastAsia="zh-CN"/>
        </w:rPr>
        <w:t xml:space="preserve"> </w:t>
      </w:r>
      <w:r>
        <w:rPr>
          <w:rFonts w:hint="eastAsia"/>
          <w:lang w:eastAsia="zh-CN"/>
        </w:rPr>
        <w:t>t</w:t>
      </w:r>
      <w:r>
        <w:rPr>
          <w:lang w:eastAsia="zh-CN"/>
        </w:rPr>
        <w:t>he dose rate</w:t>
      </w:r>
      <w:r w:rsidRPr="00C71CBE">
        <w:rPr>
          <w:lang w:eastAsia="zh-CN"/>
        </w:rPr>
        <w:t xml:space="preserve"> of </w:t>
      </w:r>
      <w:r>
        <w:rPr>
          <w:lang w:eastAsia="zh-CN"/>
        </w:rPr>
        <w:t xml:space="preserve">the </w:t>
      </w:r>
      <w:r w:rsidRPr="00C71CBE">
        <w:rPr>
          <w:lang w:eastAsia="zh-CN"/>
        </w:rPr>
        <w:t>HfO</w:t>
      </w:r>
      <w:r w:rsidRPr="00F70E04">
        <w:rPr>
          <w:vertAlign w:val="subscript"/>
          <w:lang w:eastAsia="zh-CN"/>
        </w:rPr>
        <w:t>2</w:t>
      </w:r>
      <w:r>
        <w:rPr>
          <w:lang w:eastAsia="zh-CN"/>
        </w:rPr>
        <w:t xml:space="preserve"> </w:t>
      </w:r>
      <w:r w:rsidR="007F1199">
        <w:rPr>
          <w:lang w:eastAsia="zh-CN"/>
        </w:rPr>
        <w:t>and SiO</w:t>
      </w:r>
      <w:r w:rsidR="007F1199">
        <w:rPr>
          <w:vertAlign w:val="subscript"/>
          <w:lang w:eastAsia="zh-CN"/>
        </w:rPr>
        <w:t>2</w:t>
      </w:r>
      <w:r w:rsidR="007F1199">
        <w:rPr>
          <w:lang w:eastAsia="zh-CN"/>
        </w:rPr>
        <w:t xml:space="preserve"> </w:t>
      </w:r>
      <w:r>
        <w:rPr>
          <w:lang w:eastAsia="zh-CN"/>
        </w:rPr>
        <w:t>thin film</w:t>
      </w:r>
      <w:r w:rsidR="00521688">
        <w:rPr>
          <w:lang w:eastAsia="zh-CN"/>
        </w:rPr>
        <w:t>s</w:t>
      </w:r>
      <w:r>
        <w:rPr>
          <w:lang w:eastAsia="zh-CN"/>
        </w:rPr>
        <w:t xml:space="preserve"> was </w:t>
      </w:r>
      <w:r w:rsidRPr="00C71CBE">
        <w:rPr>
          <w:lang w:eastAsia="zh-CN"/>
        </w:rPr>
        <w:t>0.116 rad</w:t>
      </w:r>
      <w:r w:rsidR="00BD62A5">
        <w:rPr>
          <w:lang w:eastAsia="zh-CN"/>
        </w:rPr>
        <w:t>(HfO</w:t>
      </w:r>
      <w:r w:rsidR="00BD62A5">
        <w:rPr>
          <w:vertAlign w:val="subscript"/>
          <w:lang w:eastAsia="zh-CN"/>
        </w:rPr>
        <w:t>2</w:t>
      </w:r>
      <w:r w:rsidR="00BD62A5">
        <w:rPr>
          <w:lang w:eastAsia="zh-CN"/>
        </w:rPr>
        <w:t>)</w:t>
      </w:r>
      <w:r w:rsidRPr="00C71CBE">
        <w:rPr>
          <w:lang w:eastAsia="zh-CN"/>
        </w:rPr>
        <w:t>/s</w:t>
      </w:r>
      <w:r>
        <w:rPr>
          <w:lang w:eastAsia="zh-CN"/>
        </w:rPr>
        <w:t xml:space="preserve"> </w:t>
      </w:r>
      <w:r w:rsidR="007F1199">
        <w:rPr>
          <w:lang w:eastAsia="zh-CN"/>
        </w:rPr>
        <w:t>and 0.119 rad</w:t>
      </w:r>
      <w:r w:rsidR="00BD62A5">
        <w:rPr>
          <w:lang w:eastAsia="zh-CN"/>
        </w:rPr>
        <w:t>(SiO</w:t>
      </w:r>
      <w:r w:rsidR="00BD62A5">
        <w:rPr>
          <w:vertAlign w:val="subscript"/>
          <w:lang w:eastAsia="zh-CN"/>
        </w:rPr>
        <w:t>2</w:t>
      </w:r>
      <w:r w:rsidR="00BD62A5">
        <w:rPr>
          <w:lang w:eastAsia="zh-CN"/>
        </w:rPr>
        <w:t>)</w:t>
      </w:r>
      <w:r w:rsidR="007F1199">
        <w:rPr>
          <w:lang w:eastAsia="zh-CN"/>
        </w:rPr>
        <w:t>/s</w:t>
      </w:r>
      <w:r w:rsidR="003B67C2">
        <w:rPr>
          <w:lang w:eastAsia="zh-CN"/>
        </w:rPr>
        <w:t xml:space="preserve"> </w:t>
      </w:r>
      <w:r w:rsidR="00945312">
        <w:rPr>
          <w:lang w:eastAsia="zh-CN"/>
        </w:rPr>
        <w:fldChar w:fldCharType="begin">
          <w:fldData xml:space="preserve">PEVuZE5vdGU+PENpdGU+PEF1dGhvcj5GbGVldHdvb2Q8L0F1dGhvcj48WWVhcj4xOTg4PC9ZZWFy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</w:fldData>
        </w:fldChar>
      </w:r>
      <w:r w:rsidR="00D81C78">
        <w:rPr>
          <w:lang w:eastAsia="zh-CN"/>
        </w:rPr>
        <w:instrText xml:space="preserve"> ADDIN EN.CITE </w:instrText>
      </w:r>
      <w:r w:rsidR="00D81C78">
        <w:rPr>
          <w:lang w:eastAsia="zh-CN"/>
        </w:rPr>
        <w:fldChar w:fldCharType="begin">
          <w:fldData xml:space="preserve">PEVuZE5vdGU+PENpdGU+PEF1dGhvcj5GbGVldHdvb2Q8L0F1dGhvcj48WWVhcj4xOTg4PC9ZZWFy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</w:fldData>
        </w:fldChar>
      </w:r>
      <w:r w:rsidR="00D81C78">
        <w:rPr>
          <w:lang w:eastAsia="zh-CN"/>
        </w:rPr>
        <w:instrText xml:space="preserve"> ADDIN EN.CITE.DATA </w:instrText>
      </w:r>
      <w:r w:rsidR="00D81C78">
        <w:rPr>
          <w:lang w:eastAsia="zh-CN"/>
        </w:rPr>
      </w:r>
      <w:r w:rsidR="00D81C78">
        <w:rPr>
          <w:lang w:eastAsia="zh-CN"/>
        </w:rPr>
        <w:fldChar w:fldCharType="end"/>
      </w:r>
      <w:r w:rsidR="00945312">
        <w:rPr>
          <w:lang w:eastAsia="zh-CN"/>
        </w:rPr>
      </w:r>
      <w:r w:rsidR="00945312">
        <w:rPr>
          <w:lang w:eastAsia="zh-CN"/>
        </w:rPr>
        <w:fldChar w:fldCharType="separate"/>
      </w:r>
      <w:r w:rsidR="00976ABF">
        <w:rPr>
          <w:noProof/>
          <w:lang w:eastAsia="zh-CN"/>
        </w:rPr>
        <w:t>[21, 27, 29]</w:t>
      </w:r>
      <w:r w:rsidR="00945312">
        <w:rPr>
          <w:lang w:eastAsia="zh-CN"/>
        </w:rPr>
        <w:fldChar w:fldCharType="end"/>
      </w:r>
      <w:r w:rsidR="00F70E04" w:rsidRPr="00C71CBE">
        <w:rPr>
          <w:lang w:eastAsia="zh-CN"/>
        </w:rPr>
        <w:t>.</w:t>
      </w:r>
      <w:r w:rsidR="00F70E04">
        <w:rPr>
          <w:lang w:eastAsia="zh-CN"/>
        </w:rPr>
        <w:t xml:space="preserve"> </w:t>
      </w:r>
      <w:r>
        <w:rPr>
          <w:lang w:eastAsia="zh-CN"/>
        </w:rPr>
        <w:t>A t</w:t>
      </w:r>
      <w:r w:rsidR="00116F8B">
        <w:rPr>
          <w:lang w:eastAsia="zh-CN"/>
        </w:rPr>
        <w:t xml:space="preserve">otal </w:t>
      </w:r>
      <w:r w:rsidR="00116F8B" w:rsidRPr="00116F8B">
        <w:rPr>
          <w:lang w:eastAsia="zh-CN"/>
        </w:rPr>
        <w:t>dose</w:t>
      </w:r>
      <w:r w:rsidR="00CD2277">
        <w:rPr>
          <w:lang w:eastAsia="zh-CN"/>
        </w:rPr>
        <w:t xml:space="preserve"> up to </w:t>
      </w:r>
      <w:r w:rsidR="00CD2277">
        <w:rPr>
          <w:rFonts w:hint="eastAsia"/>
          <w:lang w:eastAsia="zh-CN"/>
        </w:rPr>
        <w:t>4</w:t>
      </w:r>
      <w:r w:rsidR="00DA271F">
        <w:rPr>
          <w:lang w:eastAsia="zh-CN"/>
        </w:rPr>
        <w:t>5</w:t>
      </w:r>
      <w:r w:rsidR="00116F8B">
        <w:rPr>
          <w:lang w:eastAsia="zh-CN"/>
        </w:rPr>
        <w:t xml:space="preserve"> krad (HfO</w:t>
      </w:r>
      <w:r w:rsidR="00116F8B">
        <w:rPr>
          <w:vertAlign w:val="subscript"/>
          <w:lang w:eastAsia="zh-CN"/>
        </w:rPr>
        <w:t>2</w:t>
      </w:r>
      <w:r w:rsidR="00116F8B">
        <w:rPr>
          <w:lang w:eastAsia="zh-CN"/>
        </w:rPr>
        <w:t>) was applied to all the</w:t>
      </w:r>
      <w:r w:rsidR="007C62FB">
        <w:rPr>
          <w:lang w:eastAsia="zh-CN"/>
        </w:rPr>
        <w:t xml:space="preserve"> irradiated</w:t>
      </w:r>
      <w:r w:rsidR="00116F8B">
        <w:rPr>
          <w:lang w:eastAsia="zh-CN"/>
        </w:rPr>
        <w:t xml:space="preserve"> </w:t>
      </w:r>
      <w:r w:rsidR="00761C47">
        <w:rPr>
          <w:lang w:eastAsia="zh-CN"/>
        </w:rPr>
        <w:t>HfO</w:t>
      </w:r>
      <w:r w:rsidR="00761C47">
        <w:rPr>
          <w:vertAlign w:val="subscript"/>
          <w:lang w:eastAsia="zh-CN"/>
        </w:rPr>
        <w:t>2</w:t>
      </w:r>
      <w:r w:rsidR="00761C47">
        <w:rPr>
          <w:lang w:eastAsia="zh-CN"/>
        </w:rPr>
        <w:t xml:space="preserve"> </w:t>
      </w:r>
      <w:r w:rsidR="00116F8B">
        <w:rPr>
          <w:lang w:eastAsia="zh-CN"/>
        </w:rPr>
        <w:t xml:space="preserve">samples </w:t>
      </w:r>
      <w:r w:rsidR="00283D2D">
        <w:rPr>
          <w:rFonts w:hint="eastAsia"/>
          <w:lang w:eastAsia="zh-CN"/>
        </w:rPr>
        <w:t>with</w:t>
      </w:r>
      <w:r w:rsidR="007C62FB">
        <w:rPr>
          <w:lang w:eastAsia="zh-CN"/>
        </w:rPr>
        <w:t xml:space="preserve"> a constant</w:t>
      </w:r>
      <w:r w:rsidR="00116F8B">
        <w:rPr>
          <w:lang w:eastAsia="zh-CN"/>
        </w:rPr>
        <w:t xml:space="preserve"> </w:t>
      </w:r>
      <w:r w:rsidR="007C62FB">
        <w:rPr>
          <w:lang w:eastAsia="zh-CN"/>
        </w:rPr>
        <w:t>gate bias</w:t>
      </w:r>
      <w:r w:rsidR="00B52195">
        <w:rPr>
          <w:lang w:eastAsia="zh-CN"/>
        </w:rPr>
        <w:t xml:space="preserve"> of +1 V or -1 V</w:t>
      </w:r>
      <w:r w:rsidR="00116F8B">
        <w:rPr>
          <w:lang w:eastAsia="zh-CN"/>
        </w:rPr>
        <w:t xml:space="preserve">. </w:t>
      </w:r>
      <w:r>
        <w:rPr>
          <w:rFonts w:hint="eastAsia"/>
          <w:lang w:eastAsia="zh-CN"/>
        </w:rPr>
        <w:t>D</w:t>
      </w:r>
      <w:r>
        <w:rPr>
          <w:lang w:eastAsia="zh-CN"/>
        </w:rPr>
        <w:t xml:space="preserve">uring the biased irradiation, the </w:t>
      </w:r>
      <w:r>
        <w:t>p</w:t>
      </w:r>
      <w:r w:rsidRPr="001B3514">
        <w:t xml:space="preserve">ulse </w:t>
      </w:r>
      <w:r>
        <w:t>CV</w:t>
      </w:r>
      <w:r w:rsidRPr="001B3514">
        <w:t xml:space="preserve"> </w:t>
      </w:r>
      <w:r>
        <w:t xml:space="preserve">or </w:t>
      </w:r>
      <w:r w:rsidRPr="00977841">
        <w:t>conventional</w:t>
      </w:r>
      <w:r>
        <w:t xml:space="preserve"> CV </w:t>
      </w:r>
      <w:r w:rsidRPr="001B3514">
        <w:t>measurement</w:t>
      </w:r>
      <w:r w:rsidR="0005558F">
        <w:t>s</w:t>
      </w:r>
      <w:r w:rsidRPr="001B3514">
        <w:t xml:space="preserve"> w</w:t>
      </w:r>
      <w:r>
        <w:t>ere</w:t>
      </w:r>
      <w:r w:rsidRPr="001B3514">
        <w:t xml:space="preserve"> employed to </w:t>
      </w:r>
      <w:r>
        <w:rPr>
          <w:rFonts w:hint="eastAsia"/>
          <w:lang w:eastAsia="zh-CN"/>
        </w:rPr>
        <w:t>investigate</w:t>
      </w:r>
      <w:r>
        <w:t xml:space="preserve"> the charge trapping mechanism of HfO</w:t>
      </w:r>
      <w:r>
        <w:rPr>
          <w:vertAlign w:val="subscript"/>
        </w:rPr>
        <w:t>2</w:t>
      </w:r>
      <w:r>
        <w:t xml:space="preserve"> film at each total dose level</w:t>
      </w:r>
      <w:r>
        <w:rPr>
          <w:rFonts w:hint="eastAsia"/>
          <w:lang w:eastAsia="zh-CN"/>
        </w:rPr>
        <w:t>.</w:t>
      </w:r>
      <w:r w:rsidR="00824C83">
        <w:t xml:space="preserve"> </w:t>
      </w:r>
      <w:r w:rsidR="00C96074">
        <w:t xml:space="preserve">Fig. </w:t>
      </w:r>
      <w:r w:rsidR="00824C83">
        <w:t>1</w:t>
      </w:r>
      <w:r w:rsidR="00824C83" w:rsidRPr="00DB382A">
        <w:t xml:space="preserve"> shows a graph of the gate sweeping voltage and stress voltage (V</w:t>
      </w:r>
      <w:r w:rsidR="00824C83" w:rsidRPr="00871475">
        <w:rPr>
          <w:vertAlign w:val="subscript"/>
        </w:rPr>
        <w:t>g</w:t>
      </w:r>
      <w:r w:rsidR="00824C83" w:rsidRPr="00DB382A">
        <w:t>) versus the sweeping/st</w:t>
      </w:r>
      <w:r w:rsidR="00824C83">
        <w:t>ress time in the conventional C</w:t>
      </w:r>
      <w:r w:rsidR="00824C83" w:rsidRPr="00DB382A">
        <w:t xml:space="preserve">V </w:t>
      </w:r>
      <w:r w:rsidR="00824C83">
        <w:t xml:space="preserve">(a) </w:t>
      </w:r>
      <w:r w:rsidR="00824C83" w:rsidRPr="00DB382A">
        <w:t xml:space="preserve">and </w:t>
      </w:r>
      <w:r w:rsidR="00824C83">
        <w:t>pulse CV (b) technique</w:t>
      </w:r>
      <w:r w:rsidR="00871475">
        <w:t>s</w:t>
      </w:r>
      <w:r w:rsidR="00824C83" w:rsidRPr="00DB382A">
        <w:t xml:space="preserve">. The stress voltage and the sweeping voltage are alternately applied to the MOS device </w:t>
      </w:r>
      <w:r w:rsidR="00824C83">
        <w:t>during the biased irradiation tests. The irradiation exposure was un</w:t>
      </w:r>
      <w:r w:rsidR="00824C83" w:rsidRPr="0040076B">
        <w:t>interrupt</w:t>
      </w:r>
      <w:r w:rsidR="00824C83">
        <w:t>ed during measurement</w:t>
      </w:r>
      <w:r w:rsidR="00824C83" w:rsidRPr="001B3514">
        <w:t xml:space="preserve">. </w:t>
      </w:r>
      <w:r w:rsidR="00824C83">
        <w:t>As shown in Fig.</w:t>
      </w:r>
      <w:r w:rsidR="00871475">
        <w:t xml:space="preserve"> </w:t>
      </w:r>
      <w:r w:rsidR="00824C83">
        <w:t xml:space="preserve">1, the ramp-up and ramp-down of </w:t>
      </w:r>
      <w:r w:rsidR="00871475">
        <w:t xml:space="preserve">the </w:t>
      </w:r>
      <w:r w:rsidR="00824C83">
        <w:t xml:space="preserve">pulse CV measurement </w:t>
      </w:r>
      <w:r w:rsidR="00BB7098" w:rsidRPr="00300EF1">
        <w:rPr>
          <w:noProof/>
          <w:lang w:val="en-GB" w:eastAsia="en-GB"/>
        </w:rPr>
        <w:lastRenderedPageBreak/>
        <w:drawing>
          <wp:anchor distT="0" distB="0" distL="114300" distR="114300" simplePos="0" relativeHeight="251945472" behindDoc="0" locked="0" layoutInCell="1" allowOverlap="1" wp14:anchorId="1ABC99CD" wp14:editId="4C48CCA6">
            <wp:simplePos x="0" y="0"/>
            <wp:positionH relativeFrom="column">
              <wp:posOffset>-682</wp:posOffset>
            </wp:positionH>
            <wp:positionV relativeFrom="paragraph">
              <wp:posOffset>730</wp:posOffset>
            </wp:positionV>
            <wp:extent cx="3196590" cy="2536825"/>
            <wp:effectExtent l="0" t="0" r="3810" b="0"/>
            <wp:wrapTopAndBottom/>
            <wp:docPr id="1798" name="图片 1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96590" cy="2536825"/>
                    </a:xfrm>
                    <a:prstGeom prst="rect">
                      <a:avLst/>
                    </a:prstGeom>
                    <a:noFill/>
                    <a:ln>
                      <a:noFill/>
                    </a:ln>
                  </pic:spPr>
                </pic:pic>
              </a:graphicData>
            </a:graphic>
          </wp:anchor>
        </w:drawing>
      </w:r>
      <w:r w:rsidR="00824C83">
        <w:t xml:space="preserve">completes within 1 ms, while </w:t>
      </w:r>
      <w:r w:rsidR="00824C83">
        <w:rPr>
          <w:lang w:eastAsia="zh-CN"/>
        </w:rPr>
        <w:t xml:space="preserve">the </w:t>
      </w:r>
      <w:r w:rsidR="00824C83">
        <w:t>c</w:t>
      </w:r>
      <w:r w:rsidR="00824C83" w:rsidRPr="002029A2">
        <w:t xml:space="preserve">onventional </w:t>
      </w:r>
      <w:r w:rsidR="00824C83">
        <w:t>technique finishes the measurements</w:t>
      </w:r>
      <w:r w:rsidR="00824C83" w:rsidRPr="002029A2">
        <w:t xml:space="preserve"> in a relative</w:t>
      </w:r>
      <w:r w:rsidR="00824C83">
        <w:t>ly</w:t>
      </w:r>
      <w:r w:rsidR="00824C83" w:rsidRPr="002029A2">
        <w:t xml:space="preserve"> long </w:t>
      </w:r>
      <w:r w:rsidR="00824C83" w:rsidRPr="006F09B6">
        <w:t>period</w:t>
      </w:r>
      <w:r w:rsidR="00824C83">
        <w:t>.</w:t>
      </w:r>
      <w:r w:rsidR="00AC48A5">
        <w:t xml:space="preserve"> </w:t>
      </w:r>
      <w:r w:rsidR="00824C83" w:rsidRPr="00A729C0">
        <w:t>The conventional CV measurements were carried out using an Agilent 4284 LCR meter at a frequency of 1 MHz.</w:t>
      </w:r>
      <w:r w:rsidR="00824C83">
        <w:rPr>
          <w:sz w:val="19"/>
          <w:szCs w:val="19"/>
        </w:rPr>
        <w:t xml:space="preserve"> </w:t>
      </w:r>
      <w:r w:rsidR="00FE6CA8">
        <w:rPr>
          <w:sz w:val="19"/>
          <w:szCs w:val="19"/>
        </w:rPr>
        <w:t>T</w:t>
      </w:r>
      <w:r w:rsidR="00FE6CA8">
        <w:t xml:space="preserve">he detailed working </w:t>
      </w:r>
      <w:r w:rsidR="00FE6CA8">
        <w:rPr>
          <w:rFonts w:hint="eastAsia"/>
          <w:lang w:eastAsia="zh-CN"/>
        </w:rPr>
        <w:t>principle</w:t>
      </w:r>
      <w:r w:rsidR="00FE6CA8">
        <w:rPr>
          <w:lang w:eastAsia="zh-CN"/>
        </w:rPr>
        <w:t>s</w:t>
      </w:r>
      <w:r w:rsidR="00FE6CA8">
        <w:t xml:space="preserve"> of the p</w:t>
      </w:r>
      <w:r w:rsidR="00FE6CA8" w:rsidRPr="001B3514">
        <w:t xml:space="preserve">ulse </w:t>
      </w:r>
      <w:r w:rsidR="00FE6CA8">
        <w:t>CV</w:t>
      </w:r>
      <w:r w:rsidR="00FE6CA8" w:rsidRPr="001B3514">
        <w:t xml:space="preserve"> measurement</w:t>
      </w:r>
      <w:r w:rsidR="00FE6CA8">
        <w:t xml:space="preserve">s have already been reported </w:t>
      </w:r>
      <w:r w:rsidR="00FE6CA8">
        <w:rPr>
          <w:rFonts w:hint="eastAsia"/>
          <w:lang w:eastAsia="zh-CN"/>
        </w:rPr>
        <w:t xml:space="preserve">in </w:t>
      </w:r>
      <w:r w:rsidR="00FE6CA8">
        <w:rPr>
          <w:lang w:eastAsia="zh-CN"/>
        </w:rPr>
        <w:t>previous work</w:t>
      </w:r>
      <w:r w:rsidR="004353C8">
        <w:rPr>
          <w:lang w:eastAsia="zh-CN"/>
        </w:rPr>
        <w:t xml:space="preserve"> </w:t>
      </w:r>
      <w:r w:rsidR="00945312">
        <w:fldChar w:fldCharType="begin">
          <w:fldData xml:space="preserve">PEVuZE5vdGU+PENpdGU+PEF1dGhvcj5aaGFvPC9BdXRob3I+PFllYXI+MjAxNDwvWWVhcj48UmVj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</w:fldData>
        </w:fldChar>
      </w:r>
      <w:r w:rsidR="00D81C78">
        <w:instrText xml:space="preserve"> ADDIN EN.CITE </w:instrText>
      </w:r>
      <w:r w:rsidR="00D81C78">
        <w:fldChar w:fldCharType="begin">
          <w:fldData xml:space="preserve">PEVuZE5vdGU+PENpdGU+PEF1dGhvcj5aaGFvPC9BdXRob3I+PFllYXI+MjAxNDwvWWVhcj48UmVj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</w:fldData>
        </w:fldChar>
      </w:r>
      <w:r w:rsidR="00D81C78">
        <w:instrText xml:space="preserve"> ADDIN EN.CITE.DATA </w:instrText>
      </w:r>
      <w:r w:rsidR="00D81C78">
        <w:fldChar w:fldCharType="end"/>
      </w:r>
      <w:r w:rsidR="00945312">
        <w:fldChar w:fldCharType="separate"/>
      </w:r>
      <w:r w:rsidR="00976ABF">
        <w:rPr>
          <w:noProof/>
        </w:rPr>
        <w:t>[30]</w:t>
      </w:r>
      <w:r w:rsidR="00945312">
        <w:fldChar w:fldCharType="end"/>
      </w:r>
      <w:r w:rsidR="00BA4CCD">
        <w:t>.</w:t>
      </w:r>
      <w:r w:rsidR="00180480">
        <w:t xml:space="preserve">  </w:t>
      </w:r>
      <w:r w:rsidR="00016CF6">
        <w:t>The wa</w:t>
      </w:r>
      <w:r w:rsidR="00D16D3A">
        <w:t xml:space="preserve">veform of the applied gate pulse </w:t>
      </w:r>
      <w:r w:rsidR="00456F0A">
        <w:t xml:space="preserve">(CH1) </w:t>
      </w:r>
      <w:r w:rsidR="00D16D3A">
        <w:t xml:space="preserve">and amplified output pulse </w:t>
      </w:r>
      <w:r w:rsidR="00456F0A">
        <w:t xml:space="preserve">(CH2) for </w:t>
      </w:r>
      <w:r w:rsidR="00AF1F20">
        <w:rPr>
          <w:noProof/>
          <w:lang w:val="en-GB" w:eastAsia="en-GB"/>
        </w:rPr>
        <mc:AlternateContent>
          <mc:Choice Requires="wps">
            <w:drawing>
              <wp:anchor distT="0" distB="0" distL="114300" distR="114300" simplePos="0" relativeHeight="251915776" behindDoc="0" locked="0" layoutInCell="1" allowOverlap="1" wp14:anchorId="6886FFEB" wp14:editId="1BB9AEEA">
                <wp:simplePos x="0" y="0"/>
                <wp:positionH relativeFrom="column">
                  <wp:align>right</wp:align>
                </wp:positionH>
                <wp:positionV relativeFrom="page">
                  <wp:posOffset>3235325</wp:posOffset>
                </wp:positionV>
                <wp:extent cx="3200400" cy="730250"/>
                <wp:effectExtent l="0" t="0" r="0" b="0"/>
                <wp:wrapTopAndBottom/>
                <wp:docPr id="7" name="文本框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00400" cy="730250"/>
                        </a:xfrm>
                        <a:prstGeom prst="rect">
                          <a:avLst/>
                        </a:prstGeom>
                        <a:solidFill>
                          <a:prstClr val="white"/>
                        </a:solidFill>
                        <a:ln>
                          <a:noFill/>
                        </a:ln>
                        <a:effectLst/>
                      </wps:spPr>
                      <wps:txbx>
                        <w:txbxContent>
                          <w:p w14:paraId="4F8A2D99" w14:textId="2BEF7A26" w:rsidR="0064694E" w:rsidRPr="00013B5A" w:rsidRDefault="0064694E" w:rsidP="003A4895">
                            <w:pPr>
                              <w:pStyle w:val="Caption"/>
                              <w:jc w:val="both"/>
                              <w:rPr>
                                <w:rFonts w:ascii="Times New Roman" w:hAnsi="Times New Roman" w:cs="Times New Roman"/>
                                <w:sz w:val="16"/>
                                <w:szCs w:val="16"/>
                              </w:rPr>
                            </w:pPr>
                            <w:bookmarkStart w:id="16" w:name="Fig1"/>
                            <w:bookmarkEnd w:id="16"/>
                            <w:r w:rsidRPr="00704B7A">
                              <w:rPr>
                                <w:rFonts w:ascii="Times New Roman" w:hAnsi="Times New Roman" w:cs="Times New Roman"/>
                                <w:sz w:val="16"/>
                                <w:szCs w:val="16"/>
                              </w:rPr>
                              <w:t xml:space="preserve">Fig. </w:t>
                            </w:r>
                            <w:r>
                              <w:rPr>
                                <w:rFonts w:ascii="Times New Roman" w:hAnsi="Times New Roman" w:cs="Times New Roman"/>
                                <w:sz w:val="16"/>
                                <w:szCs w:val="16"/>
                              </w:rPr>
                              <w:t>2</w:t>
                            </w:r>
                            <w:r w:rsidRPr="00704B7A">
                              <w:rPr>
                                <w:rFonts w:ascii="Times New Roman" w:hAnsi="Times New Roman" w:cs="Times New Roman"/>
                                <w:sz w:val="16"/>
                                <w:szCs w:val="16"/>
                              </w:rPr>
                              <w:t xml:space="preserve">. Voltage versus time characteristics of </w:t>
                            </w:r>
                            <w:r>
                              <w:rPr>
                                <w:rFonts w:ascii="Times New Roman" w:hAnsi="Times New Roman" w:cs="Times New Roman"/>
                                <w:sz w:val="16"/>
                                <w:szCs w:val="16"/>
                              </w:rPr>
                              <w:t>the pulse CV technique. A</w:t>
                            </w:r>
                            <w:r w:rsidRPr="00704B7A">
                              <w:rPr>
                                <w:rFonts w:ascii="Times New Roman" w:hAnsi="Times New Roman" w:cs="Times New Roman"/>
                                <w:sz w:val="16"/>
                                <w:szCs w:val="16"/>
                              </w:rPr>
                              <w:t xml:space="preserve">n input pulse waveform (CH1) </w:t>
                            </w:r>
                            <w:r>
                              <w:rPr>
                                <w:rFonts w:ascii="Times New Roman" w:hAnsi="Times New Roman" w:cs="Times New Roman"/>
                                <w:sz w:val="16"/>
                                <w:szCs w:val="16"/>
                              </w:rPr>
                              <w:t xml:space="preserve">was </w:t>
                            </w:r>
                            <w:r w:rsidRPr="00704B7A">
                              <w:rPr>
                                <w:rFonts w:ascii="Times New Roman" w:hAnsi="Times New Roman" w:cs="Times New Roman"/>
                                <w:sz w:val="16"/>
                                <w:szCs w:val="16"/>
                              </w:rPr>
                              <w:t>applied to the gate of the HfO</w:t>
                            </w:r>
                            <w:r w:rsidRPr="00704B7A">
                              <w:rPr>
                                <w:rFonts w:ascii="Times New Roman" w:hAnsi="Times New Roman" w:cs="Times New Roman"/>
                                <w:sz w:val="16"/>
                                <w:szCs w:val="16"/>
                                <w:vertAlign w:val="subscript"/>
                              </w:rPr>
                              <w:t>2</w:t>
                            </w:r>
                            <w:r w:rsidRPr="00704B7A">
                              <w:rPr>
                                <w:rFonts w:ascii="Times New Roman" w:hAnsi="Times New Roman" w:cs="Times New Roman"/>
                                <w:sz w:val="16"/>
                                <w:szCs w:val="16"/>
                              </w:rPr>
                              <w:t xml:space="preserve"> capacitor and an amplified output pulse waveform (CH2)</w:t>
                            </w:r>
                            <w:r>
                              <w:rPr>
                                <w:rFonts w:ascii="Times New Roman" w:hAnsi="Times New Roman" w:cs="Times New Roman"/>
                                <w:sz w:val="16"/>
                                <w:szCs w:val="16"/>
                              </w:rPr>
                              <w:t xml:space="preserve"> was </w:t>
                            </w:r>
                            <w:r w:rsidRPr="001574CF">
                              <w:rPr>
                                <w:rFonts w:ascii="Times New Roman" w:hAnsi="Times New Roman" w:cs="Times New Roman"/>
                                <w:sz w:val="16"/>
                                <w:szCs w:val="16"/>
                              </w:rPr>
                              <w:t>extract</w:t>
                            </w:r>
                            <w:r>
                              <w:rPr>
                                <w:rFonts w:ascii="Times New Roman" w:hAnsi="Times New Roman" w:cs="Times New Roman"/>
                                <w:sz w:val="16"/>
                                <w:szCs w:val="16"/>
                              </w:rPr>
                              <w:t>ed</w:t>
                            </w:r>
                            <w:r w:rsidRPr="00704B7A">
                              <w:rPr>
                                <w:rFonts w:ascii="Times New Roman" w:hAnsi="Times New Roman" w:cs="Times New Roman"/>
                                <w:sz w:val="16"/>
                                <w:szCs w:val="16"/>
                              </w:rPr>
                              <w:t xml:space="preserve">. The </w:t>
                            </w:r>
                            <w:r>
                              <w:rPr>
                                <w:rFonts w:ascii="Times New Roman" w:hAnsi="Times New Roman" w:cs="Times New Roman"/>
                                <w:sz w:val="16"/>
                                <w:szCs w:val="16"/>
                              </w:rPr>
                              <w:t>input</w:t>
                            </w:r>
                            <w:r w:rsidRPr="00704B7A">
                              <w:rPr>
                                <w:rFonts w:ascii="Times New Roman" w:hAnsi="Times New Roman" w:cs="Times New Roman"/>
                                <w:sz w:val="16"/>
                                <w:szCs w:val="16"/>
                              </w:rPr>
                              <w:t xml:space="preserve"> waveform was ramped up from -2 V to +2 V in an edge time of </w:t>
                            </w:r>
                            <w:r w:rsidRPr="00007948">
                              <w:rPr>
                                <w:rFonts w:ascii="Times New Roman" w:hAnsi="Times New Roman" w:cs="Times New Roman"/>
                                <w:i/>
                                <w:sz w:val="16"/>
                                <w:szCs w:val="16"/>
                              </w:rPr>
                              <w:t>t</w:t>
                            </w:r>
                            <w:r w:rsidRPr="00007948">
                              <w:rPr>
                                <w:rFonts w:ascii="Times New Roman" w:hAnsi="Times New Roman" w:cs="Times New Roman"/>
                                <w:i/>
                                <w:sz w:val="16"/>
                                <w:szCs w:val="16"/>
                                <w:vertAlign w:val="subscript"/>
                              </w:rPr>
                              <w:t>r</w:t>
                            </w:r>
                            <w:r w:rsidRPr="00704B7A">
                              <w:rPr>
                                <w:rFonts w:ascii="Times New Roman" w:hAnsi="Times New Roman" w:cs="Times New Roman"/>
                                <w:sz w:val="16"/>
                                <w:szCs w:val="16"/>
                              </w:rPr>
                              <w:t xml:space="preserve"> and </w:t>
                            </w:r>
                            <w:r>
                              <w:rPr>
                                <w:rFonts w:ascii="Times New Roman" w:hAnsi="Times New Roman" w:cs="Times New Roman" w:hint="eastAsia"/>
                                <w:sz w:val="16"/>
                                <w:szCs w:val="16"/>
                                <w:lang w:eastAsia="zh-CN"/>
                              </w:rPr>
                              <w:t>kept</w:t>
                            </w:r>
                            <w:r w:rsidRPr="00704B7A">
                              <w:rPr>
                                <w:rFonts w:ascii="Times New Roman" w:hAnsi="Times New Roman" w:cs="Times New Roman"/>
                                <w:sz w:val="16"/>
                                <w:szCs w:val="16"/>
                              </w:rPr>
                              <w:t xml:space="preserve"> for (</w:t>
                            </w:r>
                            <w:r w:rsidRPr="00007948">
                              <w:rPr>
                                <w:rFonts w:ascii="Times New Roman" w:hAnsi="Times New Roman" w:cs="Times New Roman"/>
                                <w:i/>
                                <w:sz w:val="16"/>
                                <w:szCs w:val="16"/>
                              </w:rPr>
                              <w:t>t</w:t>
                            </w:r>
                            <w:r w:rsidRPr="00007948">
                              <w:rPr>
                                <w:rFonts w:ascii="Times New Roman" w:hAnsi="Times New Roman" w:cs="Times New Roman"/>
                                <w:i/>
                                <w:sz w:val="16"/>
                                <w:szCs w:val="16"/>
                                <w:vertAlign w:val="subscript"/>
                              </w:rPr>
                              <w:t>w</w:t>
                            </w:r>
                            <w:r w:rsidRPr="00704B7A">
                              <w:rPr>
                                <w:rFonts w:ascii="Times New Roman" w:hAnsi="Times New Roman" w:cs="Times New Roman"/>
                                <w:sz w:val="16"/>
                                <w:szCs w:val="16"/>
                              </w:rPr>
                              <w:t>-</w:t>
                            </w:r>
                            <w:r w:rsidRPr="00007948">
                              <w:rPr>
                                <w:rFonts w:ascii="Times New Roman" w:hAnsi="Times New Roman" w:cs="Times New Roman"/>
                                <w:i/>
                                <w:sz w:val="16"/>
                                <w:szCs w:val="16"/>
                              </w:rPr>
                              <w:t>t</w:t>
                            </w:r>
                            <w:r w:rsidRPr="00007948">
                              <w:rPr>
                                <w:rFonts w:ascii="Times New Roman" w:hAnsi="Times New Roman" w:cs="Times New Roman"/>
                                <w:i/>
                                <w:sz w:val="16"/>
                                <w:szCs w:val="16"/>
                                <w:vertAlign w:val="subscript"/>
                              </w:rPr>
                              <w:t>r</w:t>
                            </w:r>
                            <w:r w:rsidRPr="00704B7A">
                              <w:rPr>
                                <w:rFonts w:ascii="Times New Roman" w:hAnsi="Times New Roman" w:cs="Times New Roman"/>
                                <w:sz w:val="16"/>
                                <w:szCs w:val="16"/>
                              </w:rPr>
                              <w:t xml:space="preserve">), then </w:t>
                            </w:r>
                            <w:r>
                              <w:rPr>
                                <w:rFonts w:ascii="Times New Roman" w:hAnsi="Times New Roman" w:cs="Times New Roman"/>
                                <w:sz w:val="16"/>
                                <w:szCs w:val="16"/>
                              </w:rPr>
                              <w:t xml:space="preserve">turned </w:t>
                            </w:r>
                            <w:r w:rsidRPr="00704B7A">
                              <w:rPr>
                                <w:rFonts w:ascii="Times New Roman" w:hAnsi="Times New Roman" w:cs="Times New Roman"/>
                                <w:sz w:val="16"/>
                                <w:szCs w:val="16"/>
                              </w:rPr>
                              <w:t xml:space="preserve">back to -2 V in the same edge time. The pulse width was indicated as </w:t>
                            </w:r>
                            <w:r w:rsidRPr="00007948">
                              <w:rPr>
                                <w:rFonts w:ascii="Times New Roman" w:hAnsi="Times New Roman" w:cs="Times New Roman"/>
                                <w:i/>
                                <w:sz w:val="16"/>
                                <w:szCs w:val="16"/>
                              </w:rPr>
                              <w:t>t</w:t>
                            </w:r>
                            <w:r w:rsidRPr="00007948">
                              <w:rPr>
                                <w:rFonts w:ascii="Times New Roman" w:hAnsi="Times New Roman" w:cs="Times New Roman"/>
                                <w:i/>
                                <w:sz w:val="16"/>
                                <w:szCs w:val="16"/>
                                <w:vertAlign w:val="subscript"/>
                              </w:rPr>
                              <w:t>w</w:t>
                            </w:r>
                            <w:r w:rsidRPr="00704B7A">
                              <w:rPr>
                                <w:rFonts w:ascii="Times New Roman" w:hAnsi="Times New Roman" w:cs="Times New Roman"/>
                                <w:sz w:val="16"/>
                                <w:szCs w:val="16"/>
                              </w:rPr>
                              <w:t>.</w:t>
                            </w:r>
                          </w:p>
                          <w:p w14:paraId="030438ED" w14:textId="77777777" w:rsidR="0064694E" w:rsidRPr="00704B7A" w:rsidRDefault="0064694E" w:rsidP="003A4895"/>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6886FFEB" id="文本框 7" o:spid="_x0000_s1035" type="#_x0000_t202" style="position:absolute;left:0;text-align:left;margin-left:200.8pt;margin-top:254.75pt;width:252pt;height:57.5pt;z-index:251915776;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" stroked="f">
                <v:path arrowok="t"/>
                <v:textbox style="mso-fit-shape-to-text:t" inset="0,0,0,0">
                  <w:txbxContent>
                    <w:p w14:paraId="4F8A2D99" w14:textId="2BEF7A26" w:rsidR="0064694E" w:rsidRPr="00013B5A" w:rsidRDefault="0064694E" w:rsidP="003A4895">
                      <w:pPr>
                        <w:pStyle w:val="af4"/>
                        <w:jc w:val="both"/>
                        <w:rPr>
                          <w:rFonts w:ascii="Times New Roman" w:hAnsi="Times New Roman" w:cs="Times New Roman"/>
                          <w:sz w:val="16"/>
                          <w:szCs w:val="16"/>
                        </w:rPr>
                      </w:pPr>
                      <w:bookmarkStart w:id="36" w:name="Fig1"/>
                      <w:bookmarkEnd w:id="36"/>
                      <w:r w:rsidRPr="00704B7A">
                        <w:rPr>
                          <w:rFonts w:ascii="Times New Roman" w:hAnsi="Times New Roman" w:cs="Times New Roman"/>
                          <w:sz w:val="16"/>
                          <w:szCs w:val="16"/>
                        </w:rPr>
                        <w:t xml:space="preserve">Fig. </w:t>
                      </w:r>
                      <w:r>
                        <w:rPr>
                          <w:rFonts w:ascii="Times New Roman" w:hAnsi="Times New Roman" w:cs="Times New Roman"/>
                          <w:sz w:val="16"/>
                          <w:szCs w:val="16"/>
                        </w:rPr>
                        <w:t>2</w:t>
                      </w:r>
                      <w:r w:rsidRPr="00704B7A">
                        <w:rPr>
                          <w:rFonts w:ascii="Times New Roman" w:hAnsi="Times New Roman" w:cs="Times New Roman"/>
                          <w:sz w:val="16"/>
                          <w:szCs w:val="16"/>
                        </w:rPr>
                        <w:t xml:space="preserve">. Voltage versus time characteristics of </w:t>
                      </w:r>
                      <w:r>
                        <w:rPr>
                          <w:rFonts w:ascii="Times New Roman" w:hAnsi="Times New Roman" w:cs="Times New Roman"/>
                          <w:sz w:val="16"/>
                          <w:szCs w:val="16"/>
                        </w:rPr>
                        <w:t>the pulse CV technique. A</w:t>
                      </w:r>
                      <w:r w:rsidRPr="00704B7A">
                        <w:rPr>
                          <w:rFonts w:ascii="Times New Roman" w:hAnsi="Times New Roman" w:cs="Times New Roman"/>
                          <w:sz w:val="16"/>
                          <w:szCs w:val="16"/>
                        </w:rPr>
                        <w:t xml:space="preserve">n input pulse waveform (CH1) </w:t>
                      </w:r>
                      <w:r>
                        <w:rPr>
                          <w:rFonts w:ascii="Times New Roman" w:hAnsi="Times New Roman" w:cs="Times New Roman"/>
                          <w:sz w:val="16"/>
                          <w:szCs w:val="16"/>
                        </w:rPr>
                        <w:t xml:space="preserve">was </w:t>
                      </w:r>
                      <w:r w:rsidRPr="00704B7A">
                        <w:rPr>
                          <w:rFonts w:ascii="Times New Roman" w:hAnsi="Times New Roman" w:cs="Times New Roman"/>
                          <w:sz w:val="16"/>
                          <w:szCs w:val="16"/>
                        </w:rPr>
                        <w:t>applied to the gate of the HfO</w:t>
                      </w:r>
                      <w:r w:rsidRPr="00704B7A">
                        <w:rPr>
                          <w:rFonts w:ascii="Times New Roman" w:hAnsi="Times New Roman" w:cs="Times New Roman"/>
                          <w:sz w:val="16"/>
                          <w:szCs w:val="16"/>
                          <w:vertAlign w:val="subscript"/>
                        </w:rPr>
                        <w:t>2</w:t>
                      </w:r>
                      <w:r w:rsidRPr="00704B7A">
                        <w:rPr>
                          <w:rFonts w:ascii="Times New Roman" w:hAnsi="Times New Roman" w:cs="Times New Roman"/>
                          <w:sz w:val="16"/>
                          <w:szCs w:val="16"/>
                        </w:rPr>
                        <w:t xml:space="preserve"> capacitor and an amplified output pulse waveform (CH2)</w:t>
                      </w:r>
                      <w:r>
                        <w:rPr>
                          <w:rFonts w:ascii="Times New Roman" w:hAnsi="Times New Roman" w:cs="Times New Roman"/>
                          <w:sz w:val="16"/>
                          <w:szCs w:val="16"/>
                        </w:rPr>
                        <w:t xml:space="preserve"> was </w:t>
                      </w:r>
                      <w:r w:rsidRPr="001574CF">
                        <w:rPr>
                          <w:rFonts w:ascii="Times New Roman" w:hAnsi="Times New Roman" w:cs="Times New Roman"/>
                          <w:sz w:val="16"/>
                          <w:szCs w:val="16"/>
                        </w:rPr>
                        <w:t>extract</w:t>
                      </w:r>
                      <w:r>
                        <w:rPr>
                          <w:rFonts w:ascii="Times New Roman" w:hAnsi="Times New Roman" w:cs="Times New Roman"/>
                          <w:sz w:val="16"/>
                          <w:szCs w:val="16"/>
                        </w:rPr>
                        <w:t>ed</w:t>
                      </w:r>
                      <w:r w:rsidRPr="00704B7A">
                        <w:rPr>
                          <w:rFonts w:ascii="Times New Roman" w:hAnsi="Times New Roman" w:cs="Times New Roman"/>
                          <w:sz w:val="16"/>
                          <w:szCs w:val="16"/>
                        </w:rPr>
                        <w:t xml:space="preserve">. The </w:t>
                      </w:r>
                      <w:r>
                        <w:rPr>
                          <w:rFonts w:ascii="Times New Roman" w:hAnsi="Times New Roman" w:cs="Times New Roman"/>
                          <w:sz w:val="16"/>
                          <w:szCs w:val="16"/>
                        </w:rPr>
                        <w:t>input</w:t>
                      </w:r>
                      <w:r w:rsidRPr="00704B7A">
                        <w:rPr>
                          <w:rFonts w:ascii="Times New Roman" w:hAnsi="Times New Roman" w:cs="Times New Roman"/>
                          <w:sz w:val="16"/>
                          <w:szCs w:val="16"/>
                        </w:rPr>
                        <w:t xml:space="preserve"> waveform was ramped up from -2 V to +2 V in an edge time of </w:t>
                      </w:r>
                      <w:r w:rsidRPr="00007948">
                        <w:rPr>
                          <w:rFonts w:ascii="Times New Roman" w:hAnsi="Times New Roman" w:cs="Times New Roman"/>
                          <w:i/>
                          <w:sz w:val="16"/>
                          <w:szCs w:val="16"/>
                        </w:rPr>
                        <w:t>t</w:t>
                      </w:r>
                      <w:r w:rsidRPr="00007948">
                        <w:rPr>
                          <w:rFonts w:ascii="Times New Roman" w:hAnsi="Times New Roman" w:cs="Times New Roman"/>
                          <w:i/>
                          <w:sz w:val="16"/>
                          <w:szCs w:val="16"/>
                          <w:vertAlign w:val="subscript"/>
                        </w:rPr>
                        <w:t>r</w:t>
                      </w:r>
                      <w:r w:rsidRPr="00704B7A">
                        <w:rPr>
                          <w:rFonts w:ascii="Times New Roman" w:hAnsi="Times New Roman" w:cs="Times New Roman"/>
                          <w:sz w:val="16"/>
                          <w:szCs w:val="16"/>
                        </w:rPr>
                        <w:t xml:space="preserve"> and </w:t>
                      </w:r>
                      <w:r>
                        <w:rPr>
                          <w:rFonts w:ascii="Times New Roman" w:hAnsi="Times New Roman" w:cs="Times New Roman" w:hint="eastAsia"/>
                          <w:sz w:val="16"/>
                          <w:szCs w:val="16"/>
                          <w:lang w:eastAsia="zh-CN"/>
                        </w:rPr>
                        <w:t>kept</w:t>
                      </w:r>
                      <w:r w:rsidRPr="00704B7A">
                        <w:rPr>
                          <w:rFonts w:ascii="Times New Roman" w:hAnsi="Times New Roman" w:cs="Times New Roman"/>
                          <w:sz w:val="16"/>
                          <w:szCs w:val="16"/>
                        </w:rPr>
                        <w:t xml:space="preserve"> for (</w:t>
                      </w:r>
                      <w:r w:rsidRPr="00007948">
                        <w:rPr>
                          <w:rFonts w:ascii="Times New Roman" w:hAnsi="Times New Roman" w:cs="Times New Roman"/>
                          <w:i/>
                          <w:sz w:val="16"/>
                          <w:szCs w:val="16"/>
                        </w:rPr>
                        <w:t>t</w:t>
                      </w:r>
                      <w:r w:rsidRPr="00007948">
                        <w:rPr>
                          <w:rFonts w:ascii="Times New Roman" w:hAnsi="Times New Roman" w:cs="Times New Roman"/>
                          <w:i/>
                          <w:sz w:val="16"/>
                          <w:szCs w:val="16"/>
                          <w:vertAlign w:val="subscript"/>
                        </w:rPr>
                        <w:t>w</w:t>
                      </w:r>
                      <w:r w:rsidRPr="00704B7A">
                        <w:rPr>
                          <w:rFonts w:ascii="Times New Roman" w:hAnsi="Times New Roman" w:cs="Times New Roman"/>
                          <w:sz w:val="16"/>
                          <w:szCs w:val="16"/>
                        </w:rPr>
                        <w:t>-</w:t>
                      </w:r>
                      <w:r w:rsidRPr="00007948">
                        <w:rPr>
                          <w:rFonts w:ascii="Times New Roman" w:hAnsi="Times New Roman" w:cs="Times New Roman"/>
                          <w:i/>
                          <w:sz w:val="16"/>
                          <w:szCs w:val="16"/>
                        </w:rPr>
                        <w:t>t</w:t>
                      </w:r>
                      <w:r w:rsidRPr="00007948">
                        <w:rPr>
                          <w:rFonts w:ascii="Times New Roman" w:hAnsi="Times New Roman" w:cs="Times New Roman"/>
                          <w:i/>
                          <w:sz w:val="16"/>
                          <w:szCs w:val="16"/>
                          <w:vertAlign w:val="subscript"/>
                        </w:rPr>
                        <w:t>r</w:t>
                      </w:r>
                      <w:r w:rsidRPr="00704B7A">
                        <w:rPr>
                          <w:rFonts w:ascii="Times New Roman" w:hAnsi="Times New Roman" w:cs="Times New Roman"/>
                          <w:sz w:val="16"/>
                          <w:szCs w:val="16"/>
                        </w:rPr>
                        <w:t xml:space="preserve">), then </w:t>
                      </w:r>
                      <w:r>
                        <w:rPr>
                          <w:rFonts w:ascii="Times New Roman" w:hAnsi="Times New Roman" w:cs="Times New Roman"/>
                          <w:sz w:val="16"/>
                          <w:szCs w:val="16"/>
                        </w:rPr>
                        <w:t xml:space="preserve">turned </w:t>
                      </w:r>
                      <w:r w:rsidRPr="00704B7A">
                        <w:rPr>
                          <w:rFonts w:ascii="Times New Roman" w:hAnsi="Times New Roman" w:cs="Times New Roman"/>
                          <w:sz w:val="16"/>
                          <w:szCs w:val="16"/>
                        </w:rPr>
                        <w:t xml:space="preserve">back to -2 V in the same edge time. The pulse width was indicated as </w:t>
                      </w:r>
                      <w:r w:rsidRPr="00007948">
                        <w:rPr>
                          <w:rFonts w:ascii="Times New Roman" w:hAnsi="Times New Roman" w:cs="Times New Roman"/>
                          <w:i/>
                          <w:sz w:val="16"/>
                          <w:szCs w:val="16"/>
                        </w:rPr>
                        <w:t>t</w:t>
                      </w:r>
                      <w:r w:rsidRPr="00007948">
                        <w:rPr>
                          <w:rFonts w:ascii="Times New Roman" w:hAnsi="Times New Roman" w:cs="Times New Roman"/>
                          <w:i/>
                          <w:sz w:val="16"/>
                          <w:szCs w:val="16"/>
                          <w:vertAlign w:val="subscript"/>
                        </w:rPr>
                        <w:t>w</w:t>
                      </w:r>
                      <w:r w:rsidRPr="00704B7A">
                        <w:rPr>
                          <w:rFonts w:ascii="Times New Roman" w:hAnsi="Times New Roman" w:cs="Times New Roman"/>
                          <w:sz w:val="16"/>
                          <w:szCs w:val="16"/>
                        </w:rPr>
                        <w:t>.</w:t>
                      </w:r>
                    </w:p>
                    <w:p w14:paraId="030438ED" w14:textId="77777777" w:rsidR="0064694E" w:rsidRPr="00704B7A" w:rsidRDefault="0064694E" w:rsidP="003A4895"/>
                  </w:txbxContent>
                </v:textbox>
                <w10:wrap type="topAndBottom" anchory="page"/>
              </v:shape>
            </w:pict>
          </mc:Fallback>
        </mc:AlternateContent>
      </w:r>
      <w:r w:rsidR="00456F0A">
        <w:t xml:space="preserve">pulse CV technique </w:t>
      </w:r>
      <w:r w:rsidR="00D16D3A">
        <w:t xml:space="preserve">are </w:t>
      </w:r>
      <w:r w:rsidR="004D7323">
        <w:t>shown</w:t>
      </w:r>
      <w:r w:rsidR="00016CF6">
        <w:t xml:space="preserve"> </w:t>
      </w:r>
      <w:r w:rsidR="003B67C2">
        <w:t xml:space="preserve">in </w:t>
      </w:r>
      <w:r w:rsidR="008D6007">
        <w:t xml:space="preserve">Fig. </w:t>
      </w:r>
      <w:hyperlink w:anchor="Fig1" w:history="1">
        <w:r w:rsidR="001659CB">
          <w:rPr>
            <w:rStyle w:val="Hyperlink"/>
            <w:color w:val="000000" w:themeColor="text1"/>
            <w:u w:val="none" w:color="FFFFFF" w:themeColor="background1"/>
          </w:rPr>
          <w:t>2</w:t>
        </w:r>
      </w:hyperlink>
      <w:r w:rsidR="003B67C2">
        <w:t xml:space="preserve">. </w:t>
      </w:r>
      <w:r w:rsidR="00FE6CA8" w:rsidRPr="00324064">
        <w:t xml:space="preserve">The gate waveform </w:t>
      </w:r>
      <w:r w:rsidR="00FE6CA8">
        <w:t xml:space="preserve">voltage </w:t>
      </w:r>
      <w:r w:rsidR="00FE6CA8" w:rsidRPr="00324064">
        <w:t xml:space="preserve">was ramped up from -2 V to +2 V </w:t>
      </w:r>
      <w:r w:rsidR="00FE6CA8">
        <w:t xml:space="preserve">with </w:t>
      </w:r>
      <w:r w:rsidR="00FE6CA8" w:rsidRPr="00324064">
        <w:t>an edge time</w:t>
      </w:r>
      <w:r w:rsidR="00FE6CA8" w:rsidRPr="00324064">
        <w:rPr>
          <w:rFonts w:hint="eastAsia"/>
          <w:lang w:eastAsia="zh-CN"/>
        </w:rPr>
        <w:t xml:space="preserve"> </w:t>
      </w:r>
      <w:r w:rsidR="00FE6CA8" w:rsidRPr="00324064">
        <w:rPr>
          <w:lang w:eastAsia="zh-CN"/>
        </w:rPr>
        <w:t xml:space="preserve">of </w:t>
      </w:r>
      <w:r w:rsidR="00FE6CA8" w:rsidRPr="003B37ED">
        <w:rPr>
          <w:i/>
        </w:rPr>
        <w:t>t</w:t>
      </w:r>
      <w:r w:rsidR="00FE6CA8" w:rsidRPr="003B37ED">
        <w:rPr>
          <w:i/>
          <w:vertAlign w:val="subscript"/>
        </w:rPr>
        <w:t>r</w:t>
      </w:r>
      <w:r w:rsidR="00FE6CA8" w:rsidRPr="00324064">
        <w:t xml:space="preserve"> and </w:t>
      </w:r>
      <w:r w:rsidR="00FE6CA8" w:rsidRPr="00324064">
        <w:rPr>
          <w:rFonts w:hint="eastAsia"/>
          <w:lang w:eastAsia="zh-CN"/>
        </w:rPr>
        <w:t>kept</w:t>
      </w:r>
      <w:r w:rsidR="00FE6CA8" w:rsidRPr="00324064">
        <w:t xml:space="preserve"> at +2 V for a time of </w:t>
      </w:r>
      <w:r w:rsidR="00FE6CA8" w:rsidRPr="003B37ED">
        <w:rPr>
          <w:i/>
        </w:rPr>
        <w:t>t</w:t>
      </w:r>
      <w:r w:rsidR="00FE6CA8" w:rsidRPr="003B37ED">
        <w:rPr>
          <w:vertAlign w:val="subscript"/>
        </w:rPr>
        <w:t>w</w:t>
      </w:r>
      <w:r w:rsidR="00FE6CA8" w:rsidRPr="00324064">
        <w:t>-</w:t>
      </w:r>
      <w:r w:rsidR="00FE6CA8" w:rsidRPr="003B37ED">
        <w:rPr>
          <w:i/>
        </w:rPr>
        <w:t>t</w:t>
      </w:r>
      <w:r w:rsidR="00FE6CA8" w:rsidRPr="003B37ED">
        <w:rPr>
          <w:i/>
          <w:vertAlign w:val="subscript"/>
        </w:rPr>
        <w:t>r</w:t>
      </w:r>
      <w:r w:rsidR="00FE6CA8" w:rsidRPr="00324064">
        <w:t>,</w:t>
      </w:r>
      <w:r w:rsidR="00FE6CA8">
        <w:t xml:space="preserve"> then turned back to -2 V with the same edge time. The pulse width</w:t>
      </w:r>
      <w:r w:rsidR="00FE6CA8">
        <w:rPr>
          <w:rFonts w:hint="eastAsia"/>
          <w:lang w:eastAsia="zh-CN"/>
        </w:rPr>
        <w:t xml:space="preserve"> of </w:t>
      </w:r>
      <w:r w:rsidR="00FE6CA8" w:rsidRPr="003B37ED">
        <w:rPr>
          <w:i/>
          <w:lang w:eastAsia="zh-CN"/>
        </w:rPr>
        <w:t>t</w:t>
      </w:r>
      <w:r w:rsidR="00FE6CA8" w:rsidRPr="003B37ED">
        <w:rPr>
          <w:i/>
          <w:vertAlign w:val="subscript"/>
          <w:lang w:eastAsia="zh-CN"/>
        </w:rPr>
        <w:t>w</w:t>
      </w:r>
      <w:r w:rsidR="00FE6CA8">
        <w:t xml:space="preserve"> was also indicated </w:t>
      </w:r>
      <w:r w:rsidR="001B306D">
        <w:t>in</w:t>
      </w:r>
      <w:r w:rsidR="008D6007">
        <w:t xml:space="preserve"> Fig. </w:t>
      </w:r>
      <w:r w:rsidR="001659CB">
        <w:t>2</w:t>
      </w:r>
      <w:r w:rsidR="00FE6CA8">
        <w:t>.</w:t>
      </w:r>
      <w:r w:rsidR="006209CB">
        <w:t xml:space="preserve"> </w:t>
      </w:r>
      <w:r w:rsidR="00FE6CA8">
        <w:t>In the c</w:t>
      </w:r>
      <w:r w:rsidR="00FE6CA8" w:rsidRPr="00977841">
        <w:t>onventional</w:t>
      </w:r>
      <w:r w:rsidR="00FE6CA8">
        <w:t xml:space="preserve"> CV measurements, the edge time is 10 s and the peak voltage duration (</w:t>
      </w:r>
      <w:r w:rsidR="00FE6CA8" w:rsidRPr="00E8312D">
        <w:rPr>
          <w:i/>
        </w:rPr>
        <w:t>t</w:t>
      </w:r>
      <w:r w:rsidR="00FE6CA8" w:rsidRPr="00E8312D">
        <w:rPr>
          <w:vertAlign w:val="subscript"/>
        </w:rPr>
        <w:t>w</w:t>
      </w:r>
      <w:r w:rsidR="00FE6CA8" w:rsidRPr="00324064">
        <w:t>-</w:t>
      </w:r>
      <w:r w:rsidR="00FE6CA8" w:rsidRPr="00E8312D">
        <w:rPr>
          <w:i/>
        </w:rPr>
        <w:t>t</w:t>
      </w:r>
      <w:r w:rsidR="00FE6CA8" w:rsidRPr="00E8312D">
        <w:rPr>
          <w:i/>
          <w:vertAlign w:val="subscript"/>
        </w:rPr>
        <w:t>r</w:t>
      </w:r>
      <w:r w:rsidR="00FE6CA8">
        <w:t>) is 400 ms.</w:t>
      </w:r>
      <w:r w:rsidR="00D63C6D">
        <w:t xml:space="preserve"> </w:t>
      </w:r>
      <w:r w:rsidR="00CB2E43">
        <w:t xml:space="preserve">Bias-induced degradation </w:t>
      </w:r>
      <w:r w:rsidR="00385480">
        <w:t xml:space="preserve">was also measured </w:t>
      </w:r>
      <w:r w:rsidR="00CB2E43">
        <w:t xml:space="preserve">without irradiation at </w:t>
      </w:r>
      <w:r w:rsidR="00E65D2C">
        <w:t>the same irradiation time</w:t>
      </w:r>
      <w:r w:rsidR="00CB2E43">
        <w:t xml:space="preserve"> and </w:t>
      </w:r>
      <w:r w:rsidR="00902D6C">
        <w:t xml:space="preserve">biases. </w:t>
      </w:r>
      <w:r w:rsidR="007C62FB">
        <w:t xml:space="preserve">All </w:t>
      </w:r>
      <w:r w:rsidR="00FE6CA8">
        <w:t>biased</w:t>
      </w:r>
      <w:r w:rsidR="007C62FB">
        <w:t xml:space="preserve"> </w:t>
      </w:r>
      <w:r w:rsidR="00FE6CA8">
        <w:t>ir</w:t>
      </w:r>
      <w:r w:rsidR="007C62FB">
        <w:t>radiation and electrical measurements were performed at room temperature.</w:t>
      </w:r>
    </w:p>
    <w:p w14:paraId="16B9B84C" w14:textId="7E77CC90" w:rsidR="00E97B99" w:rsidRDefault="00DF7479" w:rsidP="00CD2277">
      <w:pPr>
        <w:pStyle w:val="Heading1"/>
      </w:pPr>
      <w:r>
        <w:rPr>
          <w:noProof/>
          <w:lang w:val="en-GB" w:eastAsia="en-GB"/>
        </w:rPr>
        <mc:AlternateContent>
          <mc:Choice Requires="wps">
            <w:drawing>
              <wp:anchor distT="0" distB="0" distL="114300" distR="114300" simplePos="0" relativeHeight="251688960" behindDoc="0" locked="1" layoutInCell="1" allowOverlap="1" wp14:anchorId="7CBDB0BD" wp14:editId="6721DE34">
                <wp:simplePos x="0" y="0"/>
                <wp:positionH relativeFrom="margin">
                  <wp:align>right</wp:align>
                </wp:positionH>
                <wp:positionV relativeFrom="page">
                  <wp:posOffset>3250565</wp:posOffset>
                </wp:positionV>
                <wp:extent cx="3200400" cy="964565"/>
                <wp:effectExtent l="0" t="0" r="0" b="7620"/>
                <wp:wrapSquare wrapText="bothSides"/>
                <wp:docPr id="26" name="文本框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00400" cy="964565"/>
                        </a:xfrm>
                        <a:prstGeom prst="rect">
                          <a:avLst/>
                        </a:prstGeom>
                        <a:solidFill>
                          <a:prstClr val="white"/>
                        </a:solidFill>
                        <a:ln>
                          <a:noFill/>
                        </a:ln>
                        <a:effectLst/>
                      </wps:spPr>
                      <wps:txbx>
                        <w:txbxContent>
                          <w:p w14:paraId="488130F6" w14:textId="1CC89F66" w:rsidR="0064694E" w:rsidRDefault="0064694E" w:rsidP="00832655">
                            <w:pPr>
                              <w:pStyle w:val="Caption"/>
                              <w:jc w:val="both"/>
                              <w:rPr>
                                <w:rFonts w:ascii="Times New Roman" w:hAnsi="Times New Roman" w:cs="Times New Roman"/>
                                <w:sz w:val="16"/>
                                <w:szCs w:val="16"/>
                              </w:rPr>
                            </w:pPr>
                            <w:r w:rsidRPr="00832655">
                              <w:rPr>
                                <w:rFonts w:ascii="Times New Roman" w:hAnsi="Times New Roman" w:cs="Times New Roman"/>
                                <w:sz w:val="16"/>
                                <w:szCs w:val="16"/>
                              </w:rPr>
                              <w:t xml:space="preserve">Fig. </w:t>
                            </w:r>
                            <w:r>
                              <w:rPr>
                                <w:rFonts w:ascii="Times New Roman" w:hAnsi="Times New Roman" w:cs="Times New Roman"/>
                                <w:sz w:val="16"/>
                                <w:szCs w:val="16"/>
                              </w:rPr>
                              <w:t>3</w:t>
                            </w:r>
                            <w:r w:rsidRPr="00832655">
                              <w:rPr>
                                <w:rFonts w:ascii="Times New Roman" w:hAnsi="Times New Roman" w:cs="Times New Roman"/>
                                <w:sz w:val="16"/>
                                <w:szCs w:val="16"/>
                              </w:rPr>
                              <w:t xml:space="preserve">. </w:t>
                            </w:r>
                            <w:r>
                              <w:rPr>
                                <w:rFonts w:ascii="Times New Roman" w:hAnsi="Times New Roman" w:cs="Times New Roman"/>
                                <w:sz w:val="16"/>
                                <w:szCs w:val="16"/>
                              </w:rPr>
                              <w:t xml:space="preserve">CV </w:t>
                            </w:r>
                            <w:r w:rsidRPr="00F21E68">
                              <w:rPr>
                                <w:rFonts w:ascii="Times New Roman" w:hAnsi="Times New Roman" w:cs="Times New Roman"/>
                                <w:sz w:val="16"/>
                                <w:szCs w:val="16"/>
                              </w:rPr>
                              <w:t xml:space="preserve">characteristics </w:t>
                            </w:r>
                            <w:r>
                              <w:rPr>
                                <w:rFonts w:ascii="Times New Roman" w:hAnsi="Times New Roman" w:cs="Times New Roman"/>
                                <w:sz w:val="16"/>
                                <w:szCs w:val="16"/>
                              </w:rPr>
                              <w:t xml:space="preserve">of the </w:t>
                            </w:r>
                            <w:r w:rsidRPr="00D47B3A">
                              <w:rPr>
                                <w:rFonts w:ascii="Times New Roman" w:hAnsi="Times New Roman" w:cs="Times New Roman"/>
                                <w:sz w:val="16"/>
                                <w:szCs w:val="16"/>
                              </w:rPr>
                              <w:t>HfO</w:t>
                            </w:r>
                            <w:r w:rsidRPr="00832655">
                              <w:rPr>
                                <w:rFonts w:ascii="Times New Roman" w:hAnsi="Times New Roman" w:cs="Times New Roman"/>
                                <w:sz w:val="16"/>
                                <w:szCs w:val="16"/>
                                <w:vertAlign w:val="subscript"/>
                              </w:rPr>
                              <w:t>2</w:t>
                            </w:r>
                            <w:r w:rsidRPr="00D47B3A">
                              <w:rPr>
                                <w:rFonts w:ascii="Times New Roman" w:hAnsi="Times New Roman" w:cs="Times New Roman"/>
                                <w:sz w:val="16"/>
                                <w:szCs w:val="16"/>
                              </w:rPr>
                              <w:t>/SiO</w:t>
                            </w:r>
                            <w:r w:rsidRPr="00832655">
                              <w:rPr>
                                <w:rFonts w:ascii="Times New Roman" w:hAnsi="Times New Roman" w:cs="Times New Roman"/>
                                <w:sz w:val="16"/>
                                <w:szCs w:val="16"/>
                                <w:vertAlign w:val="subscript"/>
                              </w:rPr>
                              <w:t>2</w:t>
                            </w:r>
                            <w:r>
                              <w:rPr>
                                <w:rFonts w:ascii="Times New Roman" w:hAnsi="Times New Roman" w:cs="Times New Roman"/>
                                <w:sz w:val="16"/>
                                <w:szCs w:val="16"/>
                              </w:rPr>
                              <w:t xml:space="preserve">-Si capacitor without </w:t>
                            </w:r>
                            <w:r w:rsidRPr="00D47B3A">
                              <w:rPr>
                                <w:rFonts w:ascii="Times New Roman" w:hAnsi="Times New Roman" w:cs="Times New Roman"/>
                                <w:sz w:val="16"/>
                                <w:szCs w:val="16"/>
                              </w:rPr>
                              <w:t>irradiation exposure. The rising</w:t>
                            </w:r>
                            <w:r>
                              <w:rPr>
                                <w:rFonts w:ascii="Times New Roman" w:hAnsi="Times New Roman" w:cs="Times New Roman"/>
                                <w:sz w:val="16"/>
                                <w:szCs w:val="16"/>
                              </w:rPr>
                              <w:t>/</w:t>
                            </w:r>
                            <w:r w:rsidRPr="00D47B3A">
                              <w:rPr>
                                <w:rFonts w:ascii="Times New Roman" w:hAnsi="Times New Roman" w:cs="Times New Roman"/>
                                <w:sz w:val="16"/>
                                <w:szCs w:val="16"/>
                              </w:rPr>
                              <w:t xml:space="preserve">falling edge time of gate pulse was 900 </w:t>
                            </w:r>
                            <w:r>
                              <w:rPr>
                                <w:rFonts w:ascii="Times New Roman" w:hAnsi="Times New Roman" w:cs="Times New Roman"/>
                                <w:sz w:val="16"/>
                                <w:szCs w:val="16"/>
                              </w:rPr>
                              <w:t>µ</w:t>
                            </w:r>
                            <w:r w:rsidRPr="00D47B3A">
                              <w:rPr>
                                <w:rFonts w:ascii="Times New Roman" w:hAnsi="Times New Roman" w:cs="Times New Roman"/>
                                <w:sz w:val="16"/>
                                <w:szCs w:val="16"/>
                              </w:rPr>
                              <w:t xml:space="preserve">s, and the pulse width was 1300 </w:t>
                            </w:r>
                            <w:r>
                              <w:rPr>
                                <w:rFonts w:ascii="Times New Roman" w:hAnsi="Times New Roman" w:cs="Times New Roman"/>
                                <w:sz w:val="16"/>
                                <w:szCs w:val="16"/>
                              </w:rPr>
                              <w:t>µ</w:t>
                            </w:r>
                            <w:r w:rsidRPr="00D47B3A">
                              <w:rPr>
                                <w:rFonts w:ascii="Times New Roman" w:hAnsi="Times New Roman" w:cs="Times New Roman"/>
                                <w:sz w:val="16"/>
                                <w:szCs w:val="16"/>
                              </w:rPr>
                              <w:t xml:space="preserve">s. The </w:t>
                            </w:r>
                            <w:r>
                              <w:rPr>
                                <w:rFonts w:ascii="Times New Roman" w:hAnsi="Times New Roman" w:cs="Times New Roman"/>
                                <w:sz w:val="16"/>
                                <w:szCs w:val="16"/>
                              </w:rPr>
                              <w:t>close</w:t>
                            </w:r>
                            <w:r w:rsidRPr="00D47B3A">
                              <w:rPr>
                                <w:rFonts w:ascii="Times New Roman" w:hAnsi="Times New Roman" w:cs="Times New Roman"/>
                                <w:sz w:val="16"/>
                                <w:szCs w:val="16"/>
                              </w:rPr>
                              <w:t xml:space="preserve"> </w:t>
                            </w:r>
                            <w:r>
                              <w:rPr>
                                <w:rFonts w:ascii="Times New Roman" w:hAnsi="Times New Roman" w:cs="Times New Roman"/>
                                <w:sz w:val="16"/>
                                <w:szCs w:val="16"/>
                              </w:rPr>
                              <w:t>similarity</w:t>
                            </w:r>
                            <w:r w:rsidRPr="00D47B3A">
                              <w:rPr>
                                <w:rFonts w:ascii="Times New Roman" w:hAnsi="Times New Roman" w:cs="Times New Roman"/>
                                <w:sz w:val="16"/>
                                <w:szCs w:val="16"/>
                              </w:rPr>
                              <w:t xml:space="preserve"> in the CV curves indicates t</w:t>
                            </w:r>
                            <w:r>
                              <w:rPr>
                                <w:rFonts w:ascii="Times New Roman" w:hAnsi="Times New Roman" w:cs="Times New Roman"/>
                                <w:sz w:val="16"/>
                                <w:szCs w:val="16"/>
                              </w:rPr>
                              <w:t>hat the same pre-irradiation flat-</w:t>
                            </w:r>
                            <w:r w:rsidRPr="00D47B3A">
                              <w:rPr>
                                <w:rFonts w:ascii="Times New Roman" w:hAnsi="Times New Roman" w:cs="Times New Roman"/>
                                <w:sz w:val="16"/>
                                <w:szCs w:val="16"/>
                              </w:rPr>
                              <w:t xml:space="preserve">band voltage </w:t>
                            </w:r>
                            <w:r>
                              <w:rPr>
                                <w:rFonts w:ascii="Times New Roman" w:hAnsi="Times New Roman" w:cs="Times New Roman"/>
                                <w:sz w:val="16"/>
                                <w:szCs w:val="16"/>
                              </w:rPr>
                              <w:t xml:space="preserve">can be </w:t>
                            </w:r>
                            <w:r>
                              <w:rPr>
                                <w:rFonts w:ascii="Times New Roman" w:hAnsi="Times New Roman" w:cs="Times New Roman"/>
                                <w:sz w:val="16"/>
                                <w:szCs w:val="16"/>
                                <w:lang w:eastAsia="zh-CN"/>
                              </w:rPr>
                              <w:t xml:space="preserve">extracted from the two techniques and it provides a solid foundation </w:t>
                            </w:r>
                            <w:r w:rsidRPr="00D47B3A">
                              <w:rPr>
                                <w:rFonts w:ascii="Times New Roman" w:hAnsi="Times New Roman" w:cs="Times New Roman"/>
                                <w:sz w:val="16"/>
                                <w:szCs w:val="16"/>
                              </w:rPr>
                              <w:t xml:space="preserve">for </w:t>
                            </w:r>
                            <w:r>
                              <w:rPr>
                                <w:rFonts w:ascii="Times New Roman" w:hAnsi="Times New Roman" w:cs="Times New Roman"/>
                                <w:sz w:val="16"/>
                                <w:szCs w:val="16"/>
                              </w:rPr>
                              <w:t xml:space="preserve">further </w:t>
                            </w:r>
                            <w:r w:rsidRPr="00D47B3A">
                              <w:rPr>
                                <w:rFonts w:ascii="Times New Roman" w:hAnsi="Times New Roman" w:cs="Times New Roman"/>
                                <w:sz w:val="16"/>
                                <w:szCs w:val="16"/>
                              </w:rPr>
                              <w:t xml:space="preserve">investigation of radiation-induced oxide charge trapping. The corresponding loop width of the CV curves </w:t>
                            </w:r>
                            <w:r>
                              <w:rPr>
                                <w:rFonts w:ascii="Times New Roman" w:hAnsi="Times New Roman" w:cs="Times New Roman"/>
                                <w:sz w:val="16"/>
                                <w:szCs w:val="16"/>
                              </w:rPr>
                              <w:t xml:space="preserve">is </w:t>
                            </w:r>
                            <w:r w:rsidRPr="00D47B3A">
                              <w:rPr>
                                <w:rFonts w:ascii="Times New Roman" w:hAnsi="Times New Roman" w:cs="Times New Roman"/>
                                <w:sz w:val="16"/>
                                <w:szCs w:val="16"/>
                              </w:rPr>
                              <w:t>shown in the inset.</w:t>
                            </w:r>
                          </w:p>
                          <w:p w14:paraId="1F4019F2" w14:textId="77777777" w:rsidR="0064694E" w:rsidRPr="00832655" w:rsidRDefault="0064694E" w:rsidP="00832655"/>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7CBDB0BD" id="文本框 26" o:spid="_x0000_s1036" type="#_x0000_t202" style="position:absolute;left:0;text-align:left;margin-left:200.8pt;margin-top:255.95pt;width:252pt;height:75.95pt;z-index:251688960;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" stroked="f">
                <v:path arrowok="t"/>
                <v:textbox style="mso-fit-shape-to-text:t" inset="0,0,0,0">
                  <w:txbxContent>
                    <w:p w14:paraId="488130F6" w14:textId="1CC89F66" w:rsidR="0064694E" w:rsidRDefault="0064694E" w:rsidP="00832655">
                      <w:pPr>
                        <w:pStyle w:val="af4"/>
                        <w:jc w:val="both"/>
                        <w:rPr>
                          <w:rFonts w:ascii="Times New Roman" w:hAnsi="Times New Roman" w:cs="Times New Roman"/>
                          <w:sz w:val="16"/>
                          <w:szCs w:val="16"/>
                        </w:rPr>
                      </w:pPr>
                      <w:r w:rsidRPr="00832655">
                        <w:rPr>
                          <w:rFonts w:ascii="Times New Roman" w:hAnsi="Times New Roman" w:cs="Times New Roman"/>
                          <w:sz w:val="16"/>
                          <w:szCs w:val="16"/>
                        </w:rPr>
                        <w:t xml:space="preserve">Fig. </w:t>
                      </w:r>
                      <w:r>
                        <w:rPr>
                          <w:rFonts w:ascii="Times New Roman" w:hAnsi="Times New Roman" w:cs="Times New Roman"/>
                          <w:sz w:val="16"/>
                          <w:szCs w:val="16"/>
                        </w:rPr>
                        <w:t>3</w:t>
                      </w:r>
                      <w:r w:rsidRPr="00832655">
                        <w:rPr>
                          <w:rFonts w:ascii="Times New Roman" w:hAnsi="Times New Roman" w:cs="Times New Roman"/>
                          <w:sz w:val="16"/>
                          <w:szCs w:val="16"/>
                        </w:rPr>
                        <w:t xml:space="preserve">. </w:t>
                      </w:r>
                      <w:r>
                        <w:rPr>
                          <w:rFonts w:ascii="Times New Roman" w:hAnsi="Times New Roman" w:cs="Times New Roman"/>
                          <w:sz w:val="16"/>
                          <w:szCs w:val="16"/>
                        </w:rPr>
                        <w:t xml:space="preserve">CV </w:t>
                      </w:r>
                      <w:r w:rsidRPr="00F21E68">
                        <w:rPr>
                          <w:rFonts w:ascii="Times New Roman" w:hAnsi="Times New Roman" w:cs="Times New Roman"/>
                          <w:sz w:val="16"/>
                          <w:szCs w:val="16"/>
                        </w:rPr>
                        <w:t xml:space="preserve">characteristics </w:t>
                      </w:r>
                      <w:r>
                        <w:rPr>
                          <w:rFonts w:ascii="Times New Roman" w:hAnsi="Times New Roman" w:cs="Times New Roman"/>
                          <w:sz w:val="16"/>
                          <w:szCs w:val="16"/>
                        </w:rPr>
                        <w:t xml:space="preserve">of the </w:t>
                      </w:r>
                      <w:r w:rsidRPr="00D47B3A">
                        <w:rPr>
                          <w:rFonts w:ascii="Times New Roman" w:hAnsi="Times New Roman" w:cs="Times New Roman"/>
                          <w:sz w:val="16"/>
                          <w:szCs w:val="16"/>
                        </w:rPr>
                        <w:t>HfO</w:t>
                      </w:r>
                      <w:r w:rsidRPr="00832655">
                        <w:rPr>
                          <w:rFonts w:ascii="Times New Roman" w:hAnsi="Times New Roman" w:cs="Times New Roman"/>
                          <w:sz w:val="16"/>
                          <w:szCs w:val="16"/>
                          <w:vertAlign w:val="subscript"/>
                        </w:rPr>
                        <w:t>2</w:t>
                      </w:r>
                      <w:r w:rsidRPr="00D47B3A">
                        <w:rPr>
                          <w:rFonts w:ascii="Times New Roman" w:hAnsi="Times New Roman" w:cs="Times New Roman"/>
                          <w:sz w:val="16"/>
                          <w:szCs w:val="16"/>
                        </w:rPr>
                        <w:t>/SiO</w:t>
                      </w:r>
                      <w:r w:rsidRPr="00832655">
                        <w:rPr>
                          <w:rFonts w:ascii="Times New Roman" w:hAnsi="Times New Roman" w:cs="Times New Roman"/>
                          <w:sz w:val="16"/>
                          <w:szCs w:val="16"/>
                          <w:vertAlign w:val="subscript"/>
                        </w:rPr>
                        <w:t>2</w:t>
                      </w:r>
                      <w:r>
                        <w:rPr>
                          <w:rFonts w:ascii="Times New Roman" w:hAnsi="Times New Roman" w:cs="Times New Roman"/>
                          <w:sz w:val="16"/>
                          <w:szCs w:val="16"/>
                        </w:rPr>
                        <w:t xml:space="preserve">-Si capacitor without </w:t>
                      </w:r>
                      <w:r w:rsidRPr="00D47B3A">
                        <w:rPr>
                          <w:rFonts w:ascii="Times New Roman" w:hAnsi="Times New Roman" w:cs="Times New Roman"/>
                          <w:sz w:val="16"/>
                          <w:szCs w:val="16"/>
                        </w:rPr>
                        <w:t>irradiation exposure. The rising</w:t>
                      </w:r>
                      <w:r>
                        <w:rPr>
                          <w:rFonts w:ascii="Times New Roman" w:hAnsi="Times New Roman" w:cs="Times New Roman"/>
                          <w:sz w:val="16"/>
                          <w:szCs w:val="16"/>
                        </w:rPr>
                        <w:t>/</w:t>
                      </w:r>
                      <w:r w:rsidRPr="00D47B3A">
                        <w:rPr>
                          <w:rFonts w:ascii="Times New Roman" w:hAnsi="Times New Roman" w:cs="Times New Roman"/>
                          <w:sz w:val="16"/>
                          <w:szCs w:val="16"/>
                        </w:rPr>
                        <w:t xml:space="preserve">falling edge time of gate pulse was 900 </w:t>
                      </w:r>
                      <w:r>
                        <w:rPr>
                          <w:rFonts w:ascii="Times New Roman" w:hAnsi="Times New Roman" w:cs="Times New Roman"/>
                          <w:sz w:val="16"/>
                          <w:szCs w:val="16"/>
                        </w:rPr>
                        <w:t>µ</w:t>
                      </w:r>
                      <w:r w:rsidRPr="00D47B3A">
                        <w:rPr>
                          <w:rFonts w:ascii="Times New Roman" w:hAnsi="Times New Roman" w:cs="Times New Roman"/>
                          <w:sz w:val="16"/>
                          <w:szCs w:val="16"/>
                        </w:rPr>
                        <w:t xml:space="preserve">s, and the pulse width was 1300 </w:t>
                      </w:r>
                      <w:r>
                        <w:rPr>
                          <w:rFonts w:ascii="Times New Roman" w:hAnsi="Times New Roman" w:cs="Times New Roman"/>
                          <w:sz w:val="16"/>
                          <w:szCs w:val="16"/>
                        </w:rPr>
                        <w:t>µ</w:t>
                      </w:r>
                      <w:r w:rsidRPr="00D47B3A">
                        <w:rPr>
                          <w:rFonts w:ascii="Times New Roman" w:hAnsi="Times New Roman" w:cs="Times New Roman"/>
                          <w:sz w:val="16"/>
                          <w:szCs w:val="16"/>
                        </w:rPr>
                        <w:t xml:space="preserve">s. The </w:t>
                      </w:r>
                      <w:r>
                        <w:rPr>
                          <w:rFonts w:ascii="Times New Roman" w:hAnsi="Times New Roman" w:cs="Times New Roman"/>
                          <w:sz w:val="16"/>
                          <w:szCs w:val="16"/>
                        </w:rPr>
                        <w:t>close</w:t>
                      </w:r>
                      <w:r w:rsidRPr="00D47B3A">
                        <w:rPr>
                          <w:rFonts w:ascii="Times New Roman" w:hAnsi="Times New Roman" w:cs="Times New Roman"/>
                          <w:sz w:val="16"/>
                          <w:szCs w:val="16"/>
                        </w:rPr>
                        <w:t xml:space="preserve"> </w:t>
                      </w:r>
                      <w:r>
                        <w:rPr>
                          <w:rFonts w:ascii="Times New Roman" w:hAnsi="Times New Roman" w:cs="Times New Roman"/>
                          <w:sz w:val="16"/>
                          <w:szCs w:val="16"/>
                        </w:rPr>
                        <w:t>similarity</w:t>
                      </w:r>
                      <w:r w:rsidRPr="00D47B3A">
                        <w:rPr>
                          <w:rFonts w:ascii="Times New Roman" w:hAnsi="Times New Roman" w:cs="Times New Roman"/>
                          <w:sz w:val="16"/>
                          <w:szCs w:val="16"/>
                        </w:rPr>
                        <w:t xml:space="preserve"> in the CV curves indicates t</w:t>
                      </w:r>
                      <w:r>
                        <w:rPr>
                          <w:rFonts w:ascii="Times New Roman" w:hAnsi="Times New Roman" w:cs="Times New Roman"/>
                          <w:sz w:val="16"/>
                          <w:szCs w:val="16"/>
                        </w:rPr>
                        <w:t>hat the same pre-irradiation flat-</w:t>
                      </w:r>
                      <w:r w:rsidRPr="00D47B3A">
                        <w:rPr>
                          <w:rFonts w:ascii="Times New Roman" w:hAnsi="Times New Roman" w:cs="Times New Roman"/>
                          <w:sz w:val="16"/>
                          <w:szCs w:val="16"/>
                        </w:rPr>
                        <w:t xml:space="preserve">band voltage </w:t>
                      </w:r>
                      <w:r>
                        <w:rPr>
                          <w:rFonts w:ascii="Times New Roman" w:hAnsi="Times New Roman" w:cs="Times New Roman"/>
                          <w:sz w:val="16"/>
                          <w:szCs w:val="16"/>
                        </w:rPr>
                        <w:t xml:space="preserve">can be </w:t>
                      </w:r>
                      <w:r>
                        <w:rPr>
                          <w:rFonts w:ascii="Times New Roman" w:hAnsi="Times New Roman" w:cs="Times New Roman"/>
                          <w:sz w:val="16"/>
                          <w:szCs w:val="16"/>
                          <w:lang w:eastAsia="zh-CN"/>
                        </w:rPr>
                        <w:t xml:space="preserve">extracted from the two techniques and it provides a solid foundation </w:t>
                      </w:r>
                      <w:r w:rsidRPr="00D47B3A">
                        <w:rPr>
                          <w:rFonts w:ascii="Times New Roman" w:hAnsi="Times New Roman" w:cs="Times New Roman"/>
                          <w:sz w:val="16"/>
                          <w:szCs w:val="16"/>
                        </w:rPr>
                        <w:t xml:space="preserve">for </w:t>
                      </w:r>
                      <w:r>
                        <w:rPr>
                          <w:rFonts w:ascii="Times New Roman" w:hAnsi="Times New Roman" w:cs="Times New Roman"/>
                          <w:sz w:val="16"/>
                          <w:szCs w:val="16"/>
                        </w:rPr>
                        <w:t xml:space="preserve">further </w:t>
                      </w:r>
                      <w:r w:rsidRPr="00D47B3A">
                        <w:rPr>
                          <w:rFonts w:ascii="Times New Roman" w:hAnsi="Times New Roman" w:cs="Times New Roman"/>
                          <w:sz w:val="16"/>
                          <w:szCs w:val="16"/>
                        </w:rPr>
                        <w:t xml:space="preserve">investigation of radiation-induced oxide charge trapping. The corresponding loop width of the CV curves </w:t>
                      </w:r>
                      <w:r>
                        <w:rPr>
                          <w:rFonts w:ascii="Times New Roman" w:hAnsi="Times New Roman" w:cs="Times New Roman"/>
                          <w:sz w:val="16"/>
                          <w:szCs w:val="16"/>
                        </w:rPr>
                        <w:t xml:space="preserve">is </w:t>
                      </w:r>
                      <w:r w:rsidRPr="00D47B3A">
                        <w:rPr>
                          <w:rFonts w:ascii="Times New Roman" w:hAnsi="Times New Roman" w:cs="Times New Roman"/>
                          <w:sz w:val="16"/>
                          <w:szCs w:val="16"/>
                        </w:rPr>
                        <w:t>shown in the inset.</w:t>
                      </w:r>
                    </w:p>
                    <w:p w14:paraId="1F4019F2" w14:textId="77777777" w:rsidR="0064694E" w:rsidRPr="00832655" w:rsidRDefault="0064694E" w:rsidP="00832655"/>
                  </w:txbxContent>
                </v:textbox>
                <w10:wrap type="square" anchorx="margin" anchory="page"/>
                <w10:anchorlock/>
              </v:shape>
            </w:pict>
          </mc:Fallback>
        </mc:AlternateContent>
      </w:r>
      <w:r w:rsidRPr="007F4D55">
        <w:rPr>
          <w:noProof/>
          <w:lang w:val="en-GB" w:eastAsia="en-GB"/>
        </w:rPr>
        <w:drawing>
          <wp:anchor distT="0" distB="0" distL="114300" distR="114300" simplePos="0" relativeHeight="251884032" behindDoc="0" locked="1" layoutInCell="1" allowOverlap="1" wp14:anchorId="50C2AF4F" wp14:editId="58B170EF">
            <wp:simplePos x="0" y="0"/>
            <wp:positionH relativeFrom="margin">
              <wp:posOffset>3383962</wp:posOffset>
            </wp:positionH>
            <wp:positionV relativeFrom="paragraph">
              <wp:posOffset>-5806980</wp:posOffset>
            </wp:positionV>
            <wp:extent cx="3202305" cy="2559050"/>
            <wp:effectExtent l="0" t="0" r="0" b="0"/>
            <wp:wrapTopAndBottom/>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02305" cy="2559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D654A" w:rsidRPr="00E33634">
        <w:t xml:space="preserve"> </w:t>
      </w:r>
      <w:r w:rsidR="00480866" w:rsidRPr="00E33634">
        <w:rPr>
          <w:noProof/>
          <w:lang w:val="en-GB" w:eastAsia="en-GB"/>
        </w:rPr>
        <w:drawing>
          <wp:anchor distT="0" distB="0" distL="114300" distR="114300" simplePos="0" relativeHeight="251869696" behindDoc="0" locked="1" layoutInCell="1" allowOverlap="1" wp14:anchorId="5278B49B" wp14:editId="0B9B5084">
            <wp:simplePos x="0" y="0"/>
            <wp:positionH relativeFrom="margin">
              <wp:posOffset>3383962</wp:posOffset>
            </wp:positionH>
            <wp:positionV relativeFrom="paragraph">
              <wp:posOffset>-2183500</wp:posOffset>
            </wp:positionV>
            <wp:extent cx="3200400" cy="2573655"/>
            <wp:effectExtent l="0" t="0" r="0" b="0"/>
            <wp:wrapTopAndBottom/>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5736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904F0">
        <w:rPr>
          <w:noProof/>
          <w:lang w:val="en-GB" w:eastAsia="en-GB"/>
        </w:rPr>
        <mc:AlternateContent>
          <mc:Choice Requires="wps">
            <w:drawing>
              <wp:anchor distT="0" distB="0" distL="114300" distR="114300" simplePos="0" relativeHeight="251691008" behindDoc="0" locked="1" layoutInCell="1" allowOverlap="1" wp14:anchorId="67A9251E" wp14:editId="1A7F4B82">
                <wp:simplePos x="0" y="0"/>
                <wp:positionH relativeFrom="margin">
                  <wp:posOffset>3383962</wp:posOffset>
                </wp:positionH>
                <wp:positionV relativeFrom="paragraph">
                  <wp:posOffset>511933</wp:posOffset>
                </wp:positionV>
                <wp:extent cx="3200400" cy="854710"/>
                <wp:effectExtent l="0" t="0" r="0" b="2540"/>
                <wp:wrapTopAndBottom/>
                <wp:docPr id="27" name="文本框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00400" cy="854710"/>
                        </a:xfrm>
                        <a:prstGeom prst="rect">
                          <a:avLst/>
                        </a:prstGeom>
                        <a:solidFill>
                          <a:prstClr val="white"/>
                        </a:solidFill>
                        <a:ln>
                          <a:noFill/>
                        </a:ln>
                        <a:effectLst/>
                      </wps:spPr>
                      <wps:txbx>
                        <w:txbxContent>
                          <w:p w14:paraId="47013FD7" w14:textId="1FE5045A" w:rsidR="0064694E" w:rsidRPr="00A26D67" w:rsidRDefault="0064694E" w:rsidP="00832655">
                            <w:pPr>
                              <w:pStyle w:val="Caption"/>
                              <w:jc w:val="both"/>
                              <w:rPr>
                                <w:rFonts w:ascii="Times New Roman" w:hAnsi="Times New Roman" w:cs="Times New Roman"/>
                                <w:sz w:val="16"/>
                                <w:szCs w:val="16"/>
                              </w:rPr>
                            </w:pPr>
                            <w:r w:rsidRPr="00832655">
                              <w:rPr>
                                <w:rFonts w:ascii="Times New Roman" w:hAnsi="Times New Roman" w:cs="Times New Roman"/>
                                <w:sz w:val="16"/>
                                <w:szCs w:val="16"/>
                              </w:rPr>
                              <w:t xml:space="preserve">Fig. </w:t>
                            </w:r>
                            <w:r>
                              <w:rPr>
                                <w:rFonts w:ascii="Times New Roman" w:hAnsi="Times New Roman" w:cs="Times New Roman"/>
                                <w:sz w:val="16"/>
                                <w:szCs w:val="16"/>
                              </w:rPr>
                              <w:t>4.</w:t>
                            </w:r>
                            <w:r w:rsidRPr="00832655">
                              <w:rPr>
                                <w:rFonts w:ascii="Times New Roman" w:hAnsi="Times New Roman" w:cs="Times New Roman"/>
                                <w:sz w:val="16"/>
                                <w:szCs w:val="16"/>
                              </w:rPr>
                              <w:t xml:space="preserve"> </w:t>
                            </w:r>
                            <w:r w:rsidRPr="00A26D67">
                              <w:rPr>
                                <w:rFonts w:ascii="Times New Roman" w:hAnsi="Times New Roman" w:cs="Times New Roman"/>
                                <w:sz w:val="16"/>
                                <w:szCs w:val="16"/>
                              </w:rPr>
                              <w:t>HfO</w:t>
                            </w:r>
                            <w:r w:rsidRPr="00832655">
                              <w:rPr>
                                <w:rFonts w:ascii="Times New Roman" w:hAnsi="Times New Roman" w:cs="Times New Roman"/>
                                <w:sz w:val="16"/>
                                <w:szCs w:val="16"/>
                                <w:vertAlign w:val="subscript"/>
                              </w:rPr>
                              <w:t>2</w:t>
                            </w:r>
                            <w:r w:rsidRPr="00A26D67">
                              <w:rPr>
                                <w:rFonts w:ascii="Times New Roman" w:hAnsi="Times New Roman" w:cs="Times New Roman"/>
                                <w:sz w:val="16"/>
                                <w:szCs w:val="16"/>
                              </w:rPr>
                              <w:t>/SiO</w:t>
                            </w:r>
                            <w:r w:rsidRPr="00A26D67">
                              <w:rPr>
                                <w:rFonts w:ascii="Times New Roman" w:hAnsi="Times New Roman" w:cs="Times New Roman"/>
                                <w:sz w:val="16"/>
                                <w:szCs w:val="16"/>
                                <w:vertAlign w:val="subscript"/>
                              </w:rPr>
                              <w:t>2</w:t>
                            </w:r>
                            <w:r w:rsidRPr="00A26D67">
                              <w:rPr>
                                <w:rFonts w:ascii="Times New Roman" w:hAnsi="Times New Roman" w:cs="Times New Roman"/>
                                <w:sz w:val="16"/>
                                <w:szCs w:val="16"/>
                              </w:rPr>
                              <w:t xml:space="preserve">-Si capacitor was </w:t>
                            </w:r>
                            <w:r>
                              <w:rPr>
                                <w:rFonts w:ascii="Times New Roman" w:hAnsi="Times New Roman" w:cs="Times New Roman"/>
                                <w:sz w:val="16"/>
                                <w:szCs w:val="16"/>
                              </w:rPr>
                              <w:t xml:space="preserve">irradiated with 662 keV γ-rays at a dose rate of </w:t>
                            </w:r>
                            <w:r w:rsidRPr="00AC6B03">
                              <w:rPr>
                                <w:rFonts w:ascii="Times New Roman" w:hAnsi="Times New Roman" w:cs="Times New Roman"/>
                                <w:sz w:val="16"/>
                                <w:szCs w:val="16"/>
                              </w:rPr>
                              <w:t>0.116 rad (HfO</w:t>
                            </w:r>
                            <w:r w:rsidRPr="00001EC2">
                              <w:rPr>
                                <w:rFonts w:ascii="Times New Roman" w:hAnsi="Times New Roman" w:cs="Times New Roman"/>
                                <w:sz w:val="16"/>
                                <w:szCs w:val="16"/>
                                <w:vertAlign w:val="subscript"/>
                              </w:rPr>
                              <w:t>2</w:t>
                            </w:r>
                            <w:r w:rsidRPr="00AC6B03">
                              <w:rPr>
                                <w:rFonts w:ascii="Times New Roman" w:hAnsi="Times New Roman" w:cs="Times New Roman"/>
                                <w:sz w:val="16"/>
                                <w:szCs w:val="16"/>
                              </w:rPr>
                              <w:t>)/s</w:t>
                            </w:r>
                            <w:r>
                              <w:rPr>
                                <w:rFonts w:ascii="Times New Roman" w:hAnsi="Times New Roman" w:cs="Times New Roman"/>
                                <w:sz w:val="16"/>
                                <w:szCs w:val="16"/>
                              </w:rPr>
                              <w:t xml:space="preserve"> and biased at an electric</w:t>
                            </w:r>
                            <w:r w:rsidRPr="00A26D67">
                              <w:rPr>
                                <w:rFonts w:ascii="Times New Roman" w:hAnsi="Times New Roman" w:cs="Times New Roman"/>
                                <w:sz w:val="16"/>
                                <w:szCs w:val="16"/>
                              </w:rPr>
                              <w:t xml:space="preserve"> field of 0.5 MV/cm during the </w:t>
                            </w:r>
                            <w:r>
                              <w:rPr>
                                <w:rFonts w:ascii="Times New Roman" w:hAnsi="Times New Roman" w:cs="Times New Roman"/>
                                <w:sz w:val="16"/>
                                <w:szCs w:val="16"/>
                              </w:rPr>
                              <w:t>ir</w:t>
                            </w:r>
                            <w:r w:rsidRPr="00A26D67">
                              <w:rPr>
                                <w:rFonts w:ascii="Times New Roman" w:hAnsi="Times New Roman" w:cs="Times New Roman"/>
                                <w:sz w:val="16"/>
                                <w:szCs w:val="16"/>
                              </w:rPr>
                              <w:t xml:space="preserve">radiation. </w:t>
                            </w:r>
                            <w:r>
                              <w:rPr>
                                <w:rFonts w:ascii="Times New Roman" w:hAnsi="Times New Roman" w:cs="Times New Roman"/>
                                <w:sz w:val="16"/>
                                <w:szCs w:val="16"/>
                              </w:rPr>
                              <w:t>The r</w:t>
                            </w:r>
                            <w:r w:rsidRPr="00A26D67">
                              <w:rPr>
                                <w:rFonts w:ascii="Times New Roman" w:hAnsi="Times New Roman" w:cs="Times New Roman"/>
                                <w:sz w:val="16"/>
                                <w:szCs w:val="16"/>
                              </w:rPr>
                              <w:t>adiation response of the device was dominated by the</w:t>
                            </w:r>
                            <w:r>
                              <w:rPr>
                                <w:rFonts w:ascii="Times New Roman" w:hAnsi="Times New Roman" w:cs="Times New Roman"/>
                                <w:sz w:val="16"/>
                                <w:szCs w:val="16"/>
                              </w:rPr>
                              <w:t xml:space="preserve"> flat-</w:t>
                            </w:r>
                            <w:r w:rsidRPr="00A26D67">
                              <w:rPr>
                                <w:rFonts w:ascii="Times New Roman" w:hAnsi="Times New Roman" w:cs="Times New Roman"/>
                                <w:sz w:val="16"/>
                                <w:szCs w:val="16"/>
                              </w:rPr>
                              <w:t>band voltage shift (</w:t>
                            </w:r>
                            <w:r w:rsidRPr="00D318B0">
                              <w:rPr>
                                <w:rFonts w:ascii="Gadugi" w:hAnsi="Gadugi"/>
                                <w:sz w:val="16"/>
                                <w:szCs w:val="16"/>
                              </w:rPr>
                              <w:sym w:font="Symbol" w:char="F044"/>
                            </w:r>
                            <w:r w:rsidRPr="00A26D67">
                              <w:rPr>
                                <w:rFonts w:ascii="Times New Roman" w:hAnsi="Times New Roman" w:cs="Times New Roman"/>
                                <w:sz w:val="16"/>
                                <w:szCs w:val="16"/>
                              </w:rPr>
                              <w:t>V</w:t>
                            </w:r>
                            <w:r w:rsidRPr="00A26D67">
                              <w:rPr>
                                <w:rFonts w:ascii="Times New Roman" w:hAnsi="Times New Roman" w:cs="Times New Roman"/>
                                <w:sz w:val="16"/>
                                <w:szCs w:val="16"/>
                                <w:vertAlign w:val="subscript"/>
                              </w:rPr>
                              <w:t>FB</w:t>
                            </w:r>
                            <w:r w:rsidRPr="00A26D67">
                              <w:rPr>
                                <w:rFonts w:ascii="Times New Roman" w:hAnsi="Times New Roman" w:cs="Times New Roman"/>
                                <w:sz w:val="16"/>
                                <w:szCs w:val="16"/>
                              </w:rPr>
                              <w:t>) as indicated</w:t>
                            </w:r>
                            <w:r>
                              <w:rPr>
                                <w:rFonts w:ascii="Times New Roman" w:hAnsi="Times New Roman" w:cs="Times New Roman"/>
                                <w:sz w:val="16"/>
                                <w:szCs w:val="16"/>
                              </w:rPr>
                              <w:t>, which was extracted from conventional CV measurement</w:t>
                            </w:r>
                            <w:r w:rsidRPr="00A26D67">
                              <w:rPr>
                                <w:rFonts w:ascii="Times New Roman" w:hAnsi="Times New Roman" w:cs="Times New Roman"/>
                                <w:sz w:val="16"/>
                                <w:szCs w:val="16"/>
                              </w:rPr>
                              <w:t>. The loop width versus the total dose of HfO</w:t>
                            </w:r>
                            <w:r w:rsidRPr="00A26D67">
                              <w:rPr>
                                <w:rFonts w:ascii="Times New Roman" w:hAnsi="Times New Roman" w:cs="Times New Roman"/>
                                <w:sz w:val="16"/>
                                <w:szCs w:val="16"/>
                                <w:vertAlign w:val="subscript"/>
                              </w:rPr>
                              <w:t>2</w:t>
                            </w:r>
                            <w:r w:rsidRPr="00A26D67">
                              <w:rPr>
                                <w:rFonts w:ascii="Times New Roman" w:hAnsi="Times New Roman" w:cs="Times New Roman"/>
                                <w:sz w:val="16"/>
                                <w:szCs w:val="16"/>
                              </w:rPr>
                              <w:t>/SiO</w:t>
                            </w:r>
                            <w:r w:rsidRPr="00A26D67">
                              <w:rPr>
                                <w:rFonts w:ascii="Times New Roman" w:hAnsi="Times New Roman" w:cs="Times New Roman"/>
                                <w:sz w:val="16"/>
                                <w:szCs w:val="16"/>
                                <w:vertAlign w:val="subscript"/>
                              </w:rPr>
                              <w:t>2</w:t>
                            </w:r>
                            <w:r w:rsidRPr="00A26D67">
                              <w:rPr>
                                <w:rFonts w:ascii="Times New Roman" w:hAnsi="Times New Roman" w:cs="Times New Roman"/>
                                <w:sz w:val="16"/>
                                <w:szCs w:val="16"/>
                              </w:rPr>
                              <w:t xml:space="preserve"> </w:t>
                            </w:r>
                            <w:r>
                              <w:rPr>
                                <w:rFonts w:ascii="Times New Roman" w:hAnsi="Times New Roman" w:cs="Times New Roman"/>
                                <w:sz w:val="16"/>
                                <w:szCs w:val="16"/>
                              </w:rPr>
                              <w:t xml:space="preserve">thin </w:t>
                            </w:r>
                            <w:r w:rsidRPr="00A26D67">
                              <w:rPr>
                                <w:rFonts w:ascii="Times New Roman" w:hAnsi="Times New Roman" w:cs="Times New Roman"/>
                                <w:sz w:val="16"/>
                                <w:szCs w:val="16"/>
                              </w:rPr>
                              <w:t xml:space="preserve">films </w:t>
                            </w:r>
                            <w:r>
                              <w:rPr>
                                <w:rFonts w:ascii="Times New Roman" w:hAnsi="Times New Roman" w:cs="Times New Roman"/>
                                <w:sz w:val="16"/>
                                <w:szCs w:val="16"/>
                              </w:rPr>
                              <w:t xml:space="preserve">is </w:t>
                            </w:r>
                            <w:r w:rsidRPr="00A26D67">
                              <w:rPr>
                                <w:rFonts w:ascii="Times New Roman" w:hAnsi="Times New Roman" w:cs="Times New Roman"/>
                                <w:sz w:val="16"/>
                                <w:szCs w:val="16"/>
                              </w:rPr>
                              <w:t>shown in the inset.</w:t>
                            </w:r>
                          </w:p>
                          <w:p w14:paraId="15FAF3C0" w14:textId="77777777" w:rsidR="0064694E" w:rsidRPr="003A281D" w:rsidRDefault="0064694E" w:rsidP="00832655">
                            <w:pPr>
                              <w:pStyle w:val="Caption"/>
                              <w:rPr>
                                <w:rFonts w:ascii="Times New Roman" w:eastAsia="SimSu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67A9251E" id="文本框 27" o:spid="_x0000_s1037" type="#_x0000_t202" style="position:absolute;left:0;text-align:left;margin-left:266.45pt;margin-top:40.3pt;width:252pt;height:67.3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" stroked="f">
                <v:path arrowok="t"/>
                <v:textbox style="mso-fit-shape-to-text:t" inset="0,0,0,0">
                  <w:txbxContent>
                    <w:p w14:paraId="47013FD7" w14:textId="1FE5045A" w:rsidR="0064694E" w:rsidRPr="00A26D67" w:rsidRDefault="0064694E" w:rsidP="00832655">
                      <w:pPr>
                        <w:pStyle w:val="af4"/>
                        <w:jc w:val="both"/>
                        <w:rPr>
                          <w:rFonts w:ascii="Times New Roman" w:hAnsi="Times New Roman" w:cs="Times New Roman"/>
                          <w:sz w:val="16"/>
                          <w:szCs w:val="16"/>
                        </w:rPr>
                      </w:pPr>
                      <w:r w:rsidRPr="00832655">
                        <w:rPr>
                          <w:rFonts w:ascii="Times New Roman" w:hAnsi="Times New Roman" w:cs="Times New Roman"/>
                          <w:sz w:val="16"/>
                          <w:szCs w:val="16"/>
                        </w:rPr>
                        <w:t xml:space="preserve">Fig. </w:t>
                      </w:r>
                      <w:r>
                        <w:rPr>
                          <w:rFonts w:ascii="Times New Roman" w:hAnsi="Times New Roman" w:cs="Times New Roman"/>
                          <w:sz w:val="16"/>
                          <w:szCs w:val="16"/>
                        </w:rPr>
                        <w:t>4.</w:t>
                      </w:r>
                      <w:r w:rsidRPr="00832655">
                        <w:rPr>
                          <w:rFonts w:ascii="Times New Roman" w:hAnsi="Times New Roman" w:cs="Times New Roman"/>
                          <w:sz w:val="16"/>
                          <w:szCs w:val="16"/>
                        </w:rPr>
                        <w:t xml:space="preserve"> </w:t>
                      </w:r>
                      <w:r w:rsidRPr="00A26D67">
                        <w:rPr>
                          <w:rFonts w:ascii="Times New Roman" w:hAnsi="Times New Roman" w:cs="Times New Roman"/>
                          <w:sz w:val="16"/>
                          <w:szCs w:val="16"/>
                        </w:rPr>
                        <w:t>HfO</w:t>
                      </w:r>
                      <w:r w:rsidRPr="00832655">
                        <w:rPr>
                          <w:rFonts w:ascii="Times New Roman" w:hAnsi="Times New Roman" w:cs="Times New Roman"/>
                          <w:sz w:val="16"/>
                          <w:szCs w:val="16"/>
                          <w:vertAlign w:val="subscript"/>
                        </w:rPr>
                        <w:t>2</w:t>
                      </w:r>
                      <w:r w:rsidRPr="00A26D67">
                        <w:rPr>
                          <w:rFonts w:ascii="Times New Roman" w:hAnsi="Times New Roman" w:cs="Times New Roman"/>
                          <w:sz w:val="16"/>
                          <w:szCs w:val="16"/>
                        </w:rPr>
                        <w:t>/SiO</w:t>
                      </w:r>
                      <w:r w:rsidRPr="00A26D67">
                        <w:rPr>
                          <w:rFonts w:ascii="Times New Roman" w:hAnsi="Times New Roman" w:cs="Times New Roman"/>
                          <w:sz w:val="16"/>
                          <w:szCs w:val="16"/>
                          <w:vertAlign w:val="subscript"/>
                        </w:rPr>
                        <w:t>2</w:t>
                      </w:r>
                      <w:r w:rsidRPr="00A26D67">
                        <w:rPr>
                          <w:rFonts w:ascii="Times New Roman" w:hAnsi="Times New Roman" w:cs="Times New Roman"/>
                          <w:sz w:val="16"/>
                          <w:szCs w:val="16"/>
                        </w:rPr>
                        <w:t xml:space="preserve">-Si capacitor was </w:t>
                      </w:r>
                      <w:r>
                        <w:rPr>
                          <w:rFonts w:ascii="Times New Roman" w:hAnsi="Times New Roman" w:cs="Times New Roman"/>
                          <w:sz w:val="16"/>
                          <w:szCs w:val="16"/>
                        </w:rPr>
                        <w:t xml:space="preserve">irradiated with 662 keV γ-rays at a dose rate of </w:t>
                      </w:r>
                      <w:r w:rsidRPr="00AC6B03">
                        <w:rPr>
                          <w:rFonts w:ascii="Times New Roman" w:hAnsi="Times New Roman" w:cs="Times New Roman"/>
                          <w:sz w:val="16"/>
                          <w:szCs w:val="16"/>
                        </w:rPr>
                        <w:t>0.116 rad (HfO</w:t>
                      </w:r>
                      <w:r w:rsidRPr="00001EC2">
                        <w:rPr>
                          <w:rFonts w:ascii="Times New Roman" w:hAnsi="Times New Roman" w:cs="Times New Roman"/>
                          <w:sz w:val="16"/>
                          <w:szCs w:val="16"/>
                          <w:vertAlign w:val="subscript"/>
                        </w:rPr>
                        <w:t>2</w:t>
                      </w:r>
                      <w:r w:rsidRPr="00AC6B03">
                        <w:rPr>
                          <w:rFonts w:ascii="Times New Roman" w:hAnsi="Times New Roman" w:cs="Times New Roman"/>
                          <w:sz w:val="16"/>
                          <w:szCs w:val="16"/>
                        </w:rPr>
                        <w:t>)/s</w:t>
                      </w:r>
                      <w:r>
                        <w:rPr>
                          <w:rFonts w:ascii="Times New Roman" w:hAnsi="Times New Roman" w:cs="Times New Roman"/>
                          <w:sz w:val="16"/>
                          <w:szCs w:val="16"/>
                        </w:rPr>
                        <w:t xml:space="preserve"> and biased at an electric</w:t>
                      </w:r>
                      <w:r w:rsidRPr="00A26D67">
                        <w:rPr>
                          <w:rFonts w:ascii="Times New Roman" w:hAnsi="Times New Roman" w:cs="Times New Roman"/>
                          <w:sz w:val="16"/>
                          <w:szCs w:val="16"/>
                        </w:rPr>
                        <w:t xml:space="preserve"> field of 0.5 MV/cm during the </w:t>
                      </w:r>
                      <w:r>
                        <w:rPr>
                          <w:rFonts w:ascii="Times New Roman" w:hAnsi="Times New Roman" w:cs="Times New Roman"/>
                          <w:sz w:val="16"/>
                          <w:szCs w:val="16"/>
                        </w:rPr>
                        <w:t>ir</w:t>
                      </w:r>
                      <w:r w:rsidRPr="00A26D67">
                        <w:rPr>
                          <w:rFonts w:ascii="Times New Roman" w:hAnsi="Times New Roman" w:cs="Times New Roman"/>
                          <w:sz w:val="16"/>
                          <w:szCs w:val="16"/>
                        </w:rPr>
                        <w:t xml:space="preserve">radiation. </w:t>
                      </w:r>
                      <w:r>
                        <w:rPr>
                          <w:rFonts w:ascii="Times New Roman" w:hAnsi="Times New Roman" w:cs="Times New Roman"/>
                          <w:sz w:val="16"/>
                          <w:szCs w:val="16"/>
                        </w:rPr>
                        <w:t>The r</w:t>
                      </w:r>
                      <w:r w:rsidRPr="00A26D67">
                        <w:rPr>
                          <w:rFonts w:ascii="Times New Roman" w:hAnsi="Times New Roman" w:cs="Times New Roman"/>
                          <w:sz w:val="16"/>
                          <w:szCs w:val="16"/>
                        </w:rPr>
                        <w:t>adiation response of the device was dominated by the</w:t>
                      </w:r>
                      <w:r>
                        <w:rPr>
                          <w:rFonts w:ascii="Times New Roman" w:hAnsi="Times New Roman" w:cs="Times New Roman"/>
                          <w:sz w:val="16"/>
                          <w:szCs w:val="16"/>
                        </w:rPr>
                        <w:t xml:space="preserve"> flat-</w:t>
                      </w:r>
                      <w:r w:rsidRPr="00A26D67">
                        <w:rPr>
                          <w:rFonts w:ascii="Times New Roman" w:hAnsi="Times New Roman" w:cs="Times New Roman"/>
                          <w:sz w:val="16"/>
                          <w:szCs w:val="16"/>
                        </w:rPr>
                        <w:t>band voltage shift (</w:t>
                      </w:r>
                      <w:r w:rsidRPr="00D318B0">
                        <w:rPr>
                          <w:rFonts w:ascii="Gadugi" w:hAnsi="Gadugi"/>
                          <w:sz w:val="16"/>
                          <w:szCs w:val="16"/>
                        </w:rPr>
                        <w:sym w:font="Symbol" w:char="F044"/>
                      </w:r>
                      <w:r w:rsidRPr="00A26D67">
                        <w:rPr>
                          <w:rFonts w:ascii="Times New Roman" w:hAnsi="Times New Roman" w:cs="Times New Roman"/>
                          <w:sz w:val="16"/>
                          <w:szCs w:val="16"/>
                        </w:rPr>
                        <w:t>V</w:t>
                      </w:r>
                      <w:r w:rsidRPr="00A26D67">
                        <w:rPr>
                          <w:rFonts w:ascii="Times New Roman" w:hAnsi="Times New Roman" w:cs="Times New Roman"/>
                          <w:sz w:val="16"/>
                          <w:szCs w:val="16"/>
                          <w:vertAlign w:val="subscript"/>
                        </w:rPr>
                        <w:t>FB</w:t>
                      </w:r>
                      <w:r w:rsidRPr="00A26D67">
                        <w:rPr>
                          <w:rFonts w:ascii="Times New Roman" w:hAnsi="Times New Roman" w:cs="Times New Roman"/>
                          <w:sz w:val="16"/>
                          <w:szCs w:val="16"/>
                        </w:rPr>
                        <w:t>) as indicated</w:t>
                      </w:r>
                      <w:r>
                        <w:rPr>
                          <w:rFonts w:ascii="Times New Roman" w:hAnsi="Times New Roman" w:cs="Times New Roman"/>
                          <w:sz w:val="16"/>
                          <w:szCs w:val="16"/>
                        </w:rPr>
                        <w:t>, which was extracted from conventional CV measurement</w:t>
                      </w:r>
                      <w:r w:rsidRPr="00A26D67">
                        <w:rPr>
                          <w:rFonts w:ascii="Times New Roman" w:hAnsi="Times New Roman" w:cs="Times New Roman"/>
                          <w:sz w:val="16"/>
                          <w:szCs w:val="16"/>
                        </w:rPr>
                        <w:t>. The loop width versus the total dose of HfO</w:t>
                      </w:r>
                      <w:r w:rsidRPr="00A26D67">
                        <w:rPr>
                          <w:rFonts w:ascii="Times New Roman" w:hAnsi="Times New Roman" w:cs="Times New Roman"/>
                          <w:sz w:val="16"/>
                          <w:szCs w:val="16"/>
                          <w:vertAlign w:val="subscript"/>
                        </w:rPr>
                        <w:t>2</w:t>
                      </w:r>
                      <w:r w:rsidRPr="00A26D67">
                        <w:rPr>
                          <w:rFonts w:ascii="Times New Roman" w:hAnsi="Times New Roman" w:cs="Times New Roman"/>
                          <w:sz w:val="16"/>
                          <w:szCs w:val="16"/>
                        </w:rPr>
                        <w:t>/SiO</w:t>
                      </w:r>
                      <w:r w:rsidRPr="00A26D67">
                        <w:rPr>
                          <w:rFonts w:ascii="Times New Roman" w:hAnsi="Times New Roman" w:cs="Times New Roman"/>
                          <w:sz w:val="16"/>
                          <w:szCs w:val="16"/>
                          <w:vertAlign w:val="subscript"/>
                        </w:rPr>
                        <w:t>2</w:t>
                      </w:r>
                      <w:r w:rsidRPr="00A26D67">
                        <w:rPr>
                          <w:rFonts w:ascii="Times New Roman" w:hAnsi="Times New Roman" w:cs="Times New Roman"/>
                          <w:sz w:val="16"/>
                          <w:szCs w:val="16"/>
                        </w:rPr>
                        <w:t xml:space="preserve"> </w:t>
                      </w:r>
                      <w:r>
                        <w:rPr>
                          <w:rFonts w:ascii="Times New Roman" w:hAnsi="Times New Roman" w:cs="Times New Roman"/>
                          <w:sz w:val="16"/>
                          <w:szCs w:val="16"/>
                        </w:rPr>
                        <w:t xml:space="preserve">thin </w:t>
                      </w:r>
                      <w:r w:rsidRPr="00A26D67">
                        <w:rPr>
                          <w:rFonts w:ascii="Times New Roman" w:hAnsi="Times New Roman" w:cs="Times New Roman"/>
                          <w:sz w:val="16"/>
                          <w:szCs w:val="16"/>
                        </w:rPr>
                        <w:t xml:space="preserve">films </w:t>
                      </w:r>
                      <w:r>
                        <w:rPr>
                          <w:rFonts w:ascii="Times New Roman" w:hAnsi="Times New Roman" w:cs="Times New Roman"/>
                          <w:sz w:val="16"/>
                          <w:szCs w:val="16"/>
                        </w:rPr>
                        <w:t xml:space="preserve">is </w:t>
                      </w:r>
                      <w:r w:rsidRPr="00A26D67">
                        <w:rPr>
                          <w:rFonts w:ascii="Times New Roman" w:hAnsi="Times New Roman" w:cs="Times New Roman"/>
                          <w:sz w:val="16"/>
                          <w:szCs w:val="16"/>
                        </w:rPr>
                        <w:t>shown in the inset.</w:t>
                      </w:r>
                    </w:p>
                    <w:p w14:paraId="15FAF3C0" w14:textId="77777777" w:rsidR="0064694E" w:rsidRPr="003A281D" w:rsidRDefault="0064694E" w:rsidP="00832655">
                      <w:pPr>
                        <w:pStyle w:val="af4"/>
                        <w:rPr>
                          <w:rFonts w:ascii="Times New Roman" w:eastAsia="宋体" w:hAnsi="Times New Roman" w:cs="Times New Roman"/>
                        </w:rPr>
                      </w:pPr>
                    </w:p>
                  </w:txbxContent>
                </v:textbox>
                <w10:wrap type="topAndBottom" anchorx="margin"/>
                <w10:anchorlock/>
              </v:shape>
            </w:pict>
          </mc:Fallback>
        </mc:AlternateContent>
      </w:r>
      <w:r w:rsidR="00EF7336">
        <w:t>Result</w:t>
      </w:r>
      <w:r w:rsidR="00273E61">
        <w:t>s</w:t>
      </w:r>
    </w:p>
    <w:p w14:paraId="0206C757" w14:textId="1FE3CB63" w:rsidR="00442773" w:rsidRDefault="004E151B" w:rsidP="00442773">
      <w:pPr>
        <w:pStyle w:val="FootnoteText"/>
        <w:widowControl w:val="0"/>
        <w:ind w:firstLine="204"/>
        <w:rPr>
          <w:sz w:val="20"/>
          <w:szCs w:val="20"/>
        </w:rPr>
      </w:pPr>
      <w:r w:rsidRPr="00B41DE0">
        <w:rPr>
          <w:sz w:val="20"/>
          <w:szCs w:val="20"/>
        </w:rPr>
        <w:t xml:space="preserve">The accuracy </w:t>
      </w:r>
      <w:r w:rsidR="000E3D90" w:rsidRPr="00B41DE0">
        <w:rPr>
          <w:sz w:val="20"/>
          <w:szCs w:val="20"/>
        </w:rPr>
        <w:t xml:space="preserve">and </w:t>
      </w:r>
      <w:r w:rsidRPr="00B41DE0">
        <w:rPr>
          <w:sz w:val="20"/>
          <w:szCs w:val="20"/>
        </w:rPr>
        <w:t xml:space="preserve">reliability of the proposed technique was verified </w:t>
      </w:r>
      <w:r w:rsidR="00623DFA">
        <w:rPr>
          <w:sz w:val="20"/>
          <w:szCs w:val="20"/>
        </w:rPr>
        <w:t xml:space="preserve">by </w:t>
      </w:r>
      <w:r w:rsidRPr="00B41DE0">
        <w:rPr>
          <w:sz w:val="20"/>
          <w:szCs w:val="20"/>
        </w:rPr>
        <w:t>performing some pre-</w:t>
      </w:r>
      <w:r w:rsidR="00B1438F">
        <w:rPr>
          <w:sz w:val="20"/>
          <w:szCs w:val="20"/>
        </w:rPr>
        <w:t>ir</w:t>
      </w:r>
      <w:r w:rsidRPr="00B41DE0">
        <w:rPr>
          <w:sz w:val="20"/>
          <w:szCs w:val="20"/>
        </w:rPr>
        <w:t>radiation measurements on HfO</w:t>
      </w:r>
      <w:r w:rsidRPr="00F63D79">
        <w:rPr>
          <w:sz w:val="20"/>
          <w:szCs w:val="20"/>
          <w:vertAlign w:val="subscript"/>
        </w:rPr>
        <w:t>2</w:t>
      </w:r>
      <w:r w:rsidRPr="00B41DE0">
        <w:rPr>
          <w:rFonts w:hint="eastAsia"/>
          <w:sz w:val="20"/>
          <w:szCs w:val="20"/>
        </w:rPr>
        <w:t>/</w:t>
      </w:r>
      <w:r w:rsidRPr="00B41DE0">
        <w:rPr>
          <w:sz w:val="20"/>
          <w:szCs w:val="20"/>
        </w:rPr>
        <w:t>SiO</w:t>
      </w:r>
      <w:r w:rsidRPr="00F63D79">
        <w:rPr>
          <w:sz w:val="20"/>
          <w:szCs w:val="20"/>
          <w:vertAlign w:val="subscript"/>
        </w:rPr>
        <w:t>2</w:t>
      </w:r>
      <w:r w:rsidRPr="00B41DE0">
        <w:rPr>
          <w:sz w:val="20"/>
          <w:szCs w:val="20"/>
        </w:rPr>
        <w:t xml:space="preserve">-Si capacitors. </w:t>
      </w:r>
      <w:hyperlink w:anchor="Fig2" w:history="1">
        <w:r w:rsidR="001659CB" w:rsidRPr="00694D5F">
          <w:rPr>
            <w:rStyle w:val="Hyperlink"/>
            <w:color w:val="000000" w:themeColor="text1"/>
            <w:sz w:val="20"/>
            <w:szCs w:val="20"/>
            <w:u w:color="FFFFFF" w:themeColor="background1"/>
          </w:rPr>
          <w:t xml:space="preserve">Fig. </w:t>
        </w:r>
        <w:r w:rsidR="001659CB">
          <w:rPr>
            <w:rStyle w:val="Hyperlink"/>
            <w:color w:val="000000" w:themeColor="text1"/>
            <w:sz w:val="20"/>
            <w:szCs w:val="20"/>
            <w:u w:color="FFFFFF" w:themeColor="background1"/>
          </w:rPr>
          <w:t>3</w:t>
        </w:r>
      </w:hyperlink>
      <w:r w:rsidR="001659CB" w:rsidRPr="00694D5F">
        <w:rPr>
          <w:color w:val="000000" w:themeColor="text1"/>
          <w:sz w:val="20"/>
          <w:szCs w:val="20"/>
        </w:rPr>
        <w:t xml:space="preserve"> </w:t>
      </w:r>
      <w:r w:rsidR="00273E61" w:rsidRPr="00B41DE0">
        <w:rPr>
          <w:sz w:val="20"/>
          <w:szCs w:val="20"/>
        </w:rPr>
        <w:t xml:space="preserve">shows the </w:t>
      </w:r>
      <w:r w:rsidR="00273E61">
        <w:rPr>
          <w:sz w:val="20"/>
          <w:szCs w:val="20"/>
        </w:rPr>
        <w:t>CV curves extracted fro</w:t>
      </w:r>
      <w:r w:rsidR="00273E61" w:rsidRPr="00B41DE0">
        <w:rPr>
          <w:sz w:val="20"/>
          <w:szCs w:val="20"/>
        </w:rPr>
        <w:t>m pulse CV</w:t>
      </w:r>
      <w:r w:rsidR="00273E61">
        <w:rPr>
          <w:sz w:val="20"/>
          <w:szCs w:val="20"/>
        </w:rPr>
        <w:t xml:space="preserve"> measurements</w:t>
      </w:r>
      <w:r w:rsidR="00273E61">
        <w:rPr>
          <w:rFonts w:hint="eastAsia"/>
          <w:sz w:val="20"/>
          <w:szCs w:val="20"/>
          <w:lang w:eastAsia="zh-CN"/>
        </w:rPr>
        <w:t>,</w:t>
      </w:r>
      <w:r w:rsidR="00273E61" w:rsidRPr="00B41DE0">
        <w:rPr>
          <w:sz w:val="20"/>
          <w:szCs w:val="20"/>
        </w:rPr>
        <w:t xml:space="preserve"> when V</w:t>
      </w:r>
      <w:r w:rsidR="00273E61" w:rsidRPr="00671AC4">
        <w:rPr>
          <w:sz w:val="20"/>
          <w:szCs w:val="20"/>
          <w:vertAlign w:val="subscript"/>
        </w:rPr>
        <w:t>g</w:t>
      </w:r>
      <w:r w:rsidR="00273E61" w:rsidRPr="00B41DE0">
        <w:rPr>
          <w:sz w:val="20"/>
          <w:szCs w:val="20"/>
        </w:rPr>
        <w:t xml:space="preserve"> was ramped up from -2 V to +2 V then </w:t>
      </w:r>
      <w:r w:rsidR="00273E61">
        <w:rPr>
          <w:sz w:val="20"/>
          <w:szCs w:val="20"/>
        </w:rPr>
        <w:t xml:space="preserve">turned </w:t>
      </w:r>
      <w:r w:rsidR="00273E61" w:rsidRPr="00B41DE0">
        <w:rPr>
          <w:sz w:val="20"/>
          <w:szCs w:val="20"/>
        </w:rPr>
        <w:t xml:space="preserve">back </w:t>
      </w:r>
      <w:r w:rsidR="00273E61">
        <w:rPr>
          <w:sz w:val="20"/>
          <w:szCs w:val="20"/>
        </w:rPr>
        <w:t>with</w:t>
      </w:r>
      <w:r w:rsidR="00273E61" w:rsidRPr="00B41DE0">
        <w:rPr>
          <w:sz w:val="20"/>
          <w:szCs w:val="20"/>
        </w:rPr>
        <w:t xml:space="preserve"> an edge time of 900 </w:t>
      </w:r>
      <w:r w:rsidR="00273E61">
        <w:rPr>
          <w:sz w:val="20"/>
          <w:szCs w:val="20"/>
        </w:rPr>
        <w:t>µ</w:t>
      </w:r>
      <w:r w:rsidR="00273E61" w:rsidRPr="00B41DE0">
        <w:rPr>
          <w:sz w:val="20"/>
          <w:szCs w:val="20"/>
        </w:rPr>
        <w:t>s</w:t>
      </w:r>
      <w:r w:rsidR="00273E61">
        <w:rPr>
          <w:rFonts w:hint="eastAsia"/>
          <w:sz w:val="20"/>
          <w:szCs w:val="20"/>
          <w:lang w:eastAsia="zh-CN"/>
        </w:rPr>
        <w:t xml:space="preserve"> with</w:t>
      </w:r>
      <w:r w:rsidR="00273E61" w:rsidRPr="00B41DE0">
        <w:rPr>
          <w:sz w:val="20"/>
          <w:szCs w:val="20"/>
        </w:rPr>
        <w:t xml:space="preserve"> </w:t>
      </w:r>
      <w:r w:rsidR="00273E61">
        <w:rPr>
          <w:sz w:val="20"/>
          <w:szCs w:val="20"/>
        </w:rPr>
        <w:t xml:space="preserve">a </w:t>
      </w:r>
      <w:r w:rsidR="00273E61" w:rsidRPr="00B41DE0">
        <w:rPr>
          <w:sz w:val="20"/>
          <w:szCs w:val="20"/>
        </w:rPr>
        <w:t xml:space="preserve">pulse width of 1300 </w:t>
      </w:r>
      <w:r w:rsidR="00273E61">
        <w:rPr>
          <w:sz w:val="20"/>
          <w:szCs w:val="20"/>
        </w:rPr>
        <w:t>µ</w:t>
      </w:r>
      <w:r w:rsidR="00273E61" w:rsidRPr="00B41DE0">
        <w:rPr>
          <w:sz w:val="20"/>
          <w:szCs w:val="20"/>
        </w:rPr>
        <w:t>s</w:t>
      </w:r>
      <w:r w:rsidR="00273E61">
        <w:rPr>
          <w:rFonts w:hint="eastAsia"/>
          <w:sz w:val="20"/>
          <w:szCs w:val="20"/>
          <w:lang w:eastAsia="zh-CN"/>
        </w:rPr>
        <w:t>.</w:t>
      </w:r>
      <w:r w:rsidR="00231267" w:rsidRPr="00B41DE0">
        <w:rPr>
          <w:sz w:val="20"/>
          <w:szCs w:val="20"/>
        </w:rPr>
        <w:t xml:space="preserve"> </w:t>
      </w:r>
      <w:r w:rsidR="00E56531">
        <w:rPr>
          <w:rFonts w:hint="eastAsia"/>
          <w:sz w:val="20"/>
          <w:szCs w:val="20"/>
          <w:lang w:eastAsia="zh-CN"/>
        </w:rPr>
        <w:t>The extracted CV curves</w:t>
      </w:r>
      <w:r w:rsidR="00231267" w:rsidRPr="00B41DE0">
        <w:rPr>
          <w:sz w:val="20"/>
          <w:szCs w:val="20"/>
        </w:rPr>
        <w:t xml:space="preserve"> </w:t>
      </w:r>
      <w:r w:rsidR="00E662AD" w:rsidRPr="00B41DE0">
        <w:rPr>
          <w:sz w:val="20"/>
          <w:szCs w:val="20"/>
        </w:rPr>
        <w:t xml:space="preserve">overlap the results of </w:t>
      </w:r>
      <w:r w:rsidR="000E3D90" w:rsidRPr="00B41DE0">
        <w:rPr>
          <w:sz w:val="20"/>
          <w:szCs w:val="20"/>
        </w:rPr>
        <w:t>high-</w:t>
      </w:r>
      <w:r w:rsidR="00E662AD" w:rsidRPr="00B41DE0">
        <w:rPr>
          <w:sz w:val="20"/>
          <w:szCs w:val="20"/>
        </w:rPr>
        <w:t xml:space="preserve">frequency conventional </w:t>
      </w:r>
      <w:r w:rsidR="00D47B3A" w:rsidRPr="00B41DE0">
        <w:rPr>
          <w:sz w:val="20"/>
          <w:szCs w:val="20"/>
        </w:rPr>
        <w:t xml:space="preserve">CV </w:t>
      </w:r>
      <w:r w:rsidR="00EB43CC">
        <w:rPr>
          <w:rFonts w:hint="eastAsia"/>
          <w:sz w:val="20"/>
          <w:szCs w:val="20"/>
          <w:lang w:eastAsia="zh-CN"/>
        </w:rPr>
        <w:t>data</w:t>
      </w:r>
      <w:r w:rsidR="00E662AD" w:rsidRPr="00B41DE0">
        <w:rPr>
          <w:sz w:val="20"/>
          <w:szCs w:val="20"/>
        </w:rPr>
        <w:t xml:space="preserve">. </w:t>
      </w:r>
      <w:r w:rsidR="00521688">
        <w:rPr>
          <w:sz w:val="20"/>
          <w:szCs w:val="20"/>
        </w:rPr>
        <w:t>T</w:t>
      </w:r>
      <w:r w:rsidR="00273E61" w:rsidRPr="00B41DE0">
        <w:rPr>
          <w:sz w:val="20"/>
          <w:szCs w:val="20"/>
        </w:rPr>
        <w:t xml:space="preserve">he total dose radiation effects </w:t>
      </w:r>
      <w:r w:rsidR="00273E61">
        <w:rPr>
          <w:sz w:val="20"/>
          <w:szCs w:val="20"/>
        </w:rPr>
        <w:t xml:space="preserve">on </w:t>
      </w:r>
      <w:r w:rsidR="00273E61" w:rsidRPr="00B41DE0">
        <w:rPr>
          <w:sz w:val="20"/>
          <w:szCs w:val="20"/>
        </w:rPr>
        <w:t xml:space="preserve">a MOS device may cause a shift in </w:t>
      </w:r>
      <w:r w:rsidR="00273E61">
        <w:rPr>
          <w:sz w:val="20"/>
          <w:szCs w:val="20"/>
        </w:rPr>
        <w:t xml:space="preserve">the </w:t>
      </w:r>
      <w:r w:rsidR="00F56646">
        <w:rPr>
          <w:sz w:val="20"/>
          <w:szCs w:val="20"/>
        </w:rPr>
        <w:t>position of the flat-</w:t>
      </w:r>
      <w:r w:rsidR="00273E61" w:rsidRPr="00B41DE0">
        <w:rPr>
          <w:sz w:val="20"/>
          <w:szCs w:val="20"/>
        </w:rPr>
        <w:t xml:space="preserve">band voltage of </w:t>
      </w:r>
      <w:r w:rsidR="00273E61">
        <w:rPr>
          <w:sz w:val="20"/>
          <w:szCs w:val="20"/>
        </w:rPr>
        <w:t>the</w:t>
      </w:r>
      <w:r w:rsidR="00273E61" w:rsidRPr="00B41DE0">
        <w:rPr>
          <w:sz w:val="20"/>
          <w:szCs w:val="20"/>
        </w:rPr>
        <w:t xml:space="preserve"> </w:t>
      </w:r>
      <w:r w:rsidR="00273E61">
        <w:rPr>
          <w:sz w:val="20"/>
          <w:szCs w:val="20"/>
        </w:rPr>
        <w:t>CV curve.</w:t>
      </w:r>
      <w:r w:rsidR="000E3D90" w:rsidRPr="00B41DE0">
        <w:rPr>
          <w:sz w:val="20"/>
          <w:szCs w:val="20"/>
        </w:rPr>
        <w:t xml:space="preserve"> </w:t>
      </w:r>
      <w:r w:rsidR="00273E61" w:rsidRPr="00B41DE0">
        <w:rPr>
          <w:sz w:val="20"/>
          <w:szCs w:val="20"/>
        </w:rPr>
        <w:t>The good agreement in the CV curves indicates that the two techniques measu</w:t>
      </w:r>
      <w:r w:rsidR="001B306D">
        <w:rPr>
          <w:sz w:val="20"/>
          <w:szCs w:val="20"/>
        </w:rPr>
        <w:t>re</w:t>
      </w:r>
      <w:r w:rsidR="00F56646">
        <w:rPr>
          <w:sz w:val="20"/>
          <w:szCs w:val="20"/>
        </w:rPr>
        <w:t xml:space="preserve"> the same pre-</w:t>
      </w:r>
      <w:r w:rsidR="00B1438F">
        <w:rPr>
          <w:sz w:val="20"/>
          <w:szCs w:val="20"/>
        </w:rPr>
        <w:t>ir</w:t>
      </w:r>
      <w:r w:rsidR="00F56646">
        <w:rPr>
          <w:sz w:val="20"/>
          <w:szCs w:val="20"/>
        </w:rPr>
        <w:t>radiation flat-</w:t>
      </w:r>
      <w:r w:rsidR="00273E61" w:rsidRPr="00B41DE0">
        <w:rPr>
          <w:sz w:val="20"/>
          <w:szCs w:val="20"/>
        </w:rPr>
        <w:t>band voltage</w:t>
      </w:r>
      <w:r w:rsidR="00273E61">
        <w:rPr>
          <w:rFonts w:hint="eastAsia"/>
          <w:sz w:val="20"/>
          <w:szCs w:val="20"/>
          <w:lang w:eastAsia="zh-CN"/>
        </w:rPr>
        <w:t xml:space="preserve">, which </w:t>
      </w:r>
      <w:r w:rsidR="00273E61">
        <w:rPr>
          <w:sz w:val="20"/>
          <w:szCs w:val="20"/>
          <w:lang w:eastAsia="zh-CN"/>
        </w:rPr>
        <w:t>provides</w:t>
      </w:r>
      <w:r w:rsidR="00273E61">
        <w:rPr>
          <w:rFonts w:hint="eastAsia"/>
          <w:sz w:val="20"/>
          <w:szCs w:val="20"/>
          <w:lang w:eastAsia="zh-CN"/>
        </w:rPr>
        <w:t xml:space="preserve"> a </w:t>
      </w:r>
      <w:r w:rsidR="009703CE">
        <w:rPr>
          <w:sz w:val="20"/>
          <w:szCs w:val="20"/>
          <w:lang w:eastAsia="zh-CN"/>
        </w:rPr>
        <w:t>definite reference</w:t>
      </w:r>
      <w:r w:rsidR="00273E61">
        <w:rPr>
          <w:rFonts w:hint="eastAsia"/>
          <w:sz w:val="20"/>
          <w:szCs w:val="20"/>
          <w:lang w:eastAsia="zh-CN"/>
        </w:rPr>
        <w:t xml:space="preserve"> </w:t>
      </w:r>
      <w:r w:rsidR="006C0B91">
        <w:rPr>
          <w:sz w:val="20"/>
          <w:szCs w:val="20"/>
          <w:lang w:eastAsia="zh-CN"/>
        </w:rPr>
        <w:t xml:space="preserve">point </w:t>
      </w:r>
      <w:r w:rsidR="00273E61">
        <w:rPr>
          <w:rFonts w:hint="eastAsia"/>
          <w:sz w:val="20"/>
          <w:szCs w:val="20"/>
          <w:lang w:eastAsia="zh-CN"/>
        </w:rPr>
        <w:t>for further</w:t>
      </w:r>
      <w:r w:rsidR="00273E61" w:rsidRPr="00B41DE0">
        <w:rPr>
          <w:sz w:val="20"/>
          <w:szCs w:val="20"/>
        </w:rPr>
        <w:t xml:space="preserve"> investigation of radiation-induced oxide charge trapping.</w:t>
      </w:r>
      <w:r w:rsidR="000E3D90" w:rsidRPr="00B41DE0">
        <w:rPr>
          <w:sz w:val="20"/>
          <w:szCs w:val="20"/>
        </w:rPr>
        <w:t xml:space="preserve"> </w:t>
      </w:r>
      <w:r w:rsidR="00D40B9B" w:rsidRPr="00B41DE0">
        <w:rPr>
          <w:sz w:val="20"/>
          <w:szCs w:val="20"/>
        </w:rPr>
        <w:t>When V</w:t>
      </w:r>
      <w:r w:rsidR="00D40B9B" w:rsidRPr="00671AC4">
        <w:rPr>
          <w:sz w:val="20"/>
          <w:szCs w:val="20"/>
          <w:vertAlign w:val="subscript"/>
        </w:rPr>
        <w:t>g</w:t>
      </w:r>
      <w:r w:rsidR="00D40B9B" w:rsidRPr="00B41DE0">
        <w:rPr>
          <w:sz w:val="20"/>
          <w:szCs w:val="20"/>
        </w:rPr>
        <w:t xml:space="preserve"> was ramped</w:t>
      </w:r>
      <w:r w:rsidR="00D40B9B">
        <w:rPr>
          <w:sz w:val="20"/>
          <w:szCs w:val="20"/>
        </w:rPr>
        <w:t xml:space="preserve"> down followed by the rising edge in a short time</w:t>
      </w:r>
      <w:r w:rsidR="00D40B9B" w:rsidRPr="00B41DE0">
        <w:rPr>
          <w:sz w:val="20"/>
          <w:szCs w:val="20"/>
        </w:rPr>
        <w:t>, a small hysteresis between the two extracted CV curves was observed to form a “loop width” as shown in the inset</w:t>
      </w:r>
      <w:r w:rsidR="00D40B9B">
        <w:rPr>
          <w:sz w:val="20"/>
          <w:szCs w:val="20"/>
        </w:rPr>
        <w:t xml:space="preserve"> of Fig. </w:t>
      </w:r>
      <w:r w:rsidR="001659CB">
        <w:rPr>
          <w:sz w:val="20"/>
          <w:szCs w:val="20"/>
        </w:rPr>
        <w:t>3</w:t>
      </w:r>
      <w:r w:rsidR="00D40B9B" w:rsidRPr="00B41DE0">
        <w:rPr>
          <w:sz w:val="20"/>
          <w:szCs w:val="20"/>
        </w:rPr>
        <w:t>.</w:t>
      </w:r>
      <w:r w:rsidR="00CD0542">
        <w:rPr>
          <w:sz w:val="20"/>
          <w:szCs w:val="20"/>
        </w:rPr>
        <w:t xml:space="preserve"> </w:t>
      </w:r>
      <w:r w:rsidR="00405422">
        <w:rPr>
          <w:sz w:val="20"/>
          <w:szCs w:val="20"/>
        </w:rPr>
        <w:t xml:space="preserve">The </w:t>
      </w:r>
      <w:r w:rsidR="00405422" w:rsidRPr="00B41DE0">
        <w:rPr>
          <w:sz w:val="20"/>
          <w:szCs w:val="20"/>
        </w:rPr>
        <w:t>loop width</w:t>
      </w:r>
      <w:r w:rsidR="00405422">
        <w:rPr>
          <w:sz w:val="20"/>
          <w:szCs w:val="20"/>
        </w:rPr>
        <w:t xml:space="preserve"> between the “up” and “down” CV curves can be defined as </w:t>
      </w:r>
      <w:r w:rsidR="001B306D">
        <w:rPr>
          <w:rFonts w:ascii="Gadugi" w:hAnsi="Gadugi"/>
          <w:sz w:val="20"/>
          <w:szCs w:val="20"/>
        </w:rPr>
        <w:sym w:font="Symbol" w:char="F044"/>
      </w:r>
      <w:r w:rsidR="00CD0542" w:rsidRPr="006A6066">
        <w:rPr>
          <w:sz w:val="20"/>
          <w:szCs w:val="20"/>
        </w:rPr>
        <w:t>V</w:t>
      </w:r>
      <w:r w:rsidR="00CD0542" w:rsidRPr="006A6066">
        <w:rPr>
          <w:sz w:val="20"/>
          <w:szCs w:val="20"/>
          <w:vertAlign w:val="subscript"/>
        </w:rPr>
        <w:t>FB</w:t>
      </w:r>
      <w:r w:rsidR="00CD0542">
        <w:rPr>
          <w:sz w:val="20"/>
          <w:szCs w:val="20"/>
        </w:rPr>
        <w:t xml:space="preserve"> (‘down’-‘up’)</w:t>
      </w:r>
      <w:r w:rsidR="00405422">
        <w:rPr>
          <w:sz w:val="20"/>
          <w:szCs w:val="20"/>
        </w:rPr>
        <w:t>.</w:t>
      </w:r>
      <w:r w:rsidR="00CD0542">
        <w:rPr>
          <w:sz w:val="20"/>
          <w:szCs w:val="20"/>
        </w:rPr>
        <w:t xml:space="preserve"> </w:t>
      </w:r>
      <w:r w:rsidR="00AB2B57" w:rsidRPr="00B41DE0">
        <w:rPr>
          <w:sz w:val="20"/>
          <w:szCs w:val="20"/>
        </w:rPr>
        <w:t xml:space="preserve">Zhao </w:t>
      </w:r>
      <w:r w:rsidR="00AB2B57" w:rsidRPr="00B41DE0">
        <w:rPr>
          <w:i/>
          <w:sz w:val="20"/>
          <w:szCs w:val="20"/>
        </w:rPr>
        <w:t>et al</w:t>
      </w:r>
      <w:r w:rsidR="00AB2B57" w:rsidRPr="00B41DE0">
        <w:rPr>
          <w:sz w:val="20"/>
          <w:szCs w:val="20"/>
        </w:rPr>
        <w:t xml:space="preserve">. </w:t>
      </w:r>
      <w:r w:rsidR="00945312" w:rsidRPr="00B41DE0">
        <w:rPr>
          <w:sz w:val="20"/>
          <w:szCs w:val="20"/>
        </w:rPr>
        <w:fldChar w:fldCharType="begin">
          <w:fldData xml:space="preserve">PEVuZE5vdGU+PENpdGU+PEF1dGhvcj5aaGFvPC9BdXRob3I+PFllYXI+MjAwODwvWWVhcj48UmVj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</w:fldData>
        </w:fldChar>
      </w:r>
      <w:r w:rsidR="00D81C78">
        <w:rPr>
          <w:sz w:val="20"/>
          <w:szCs w:val="20"/>
        </w:rPr>
        <w:instrText xml:space="preserve"> ADDIN EN.CITE </w:instrText>
      </w:r>
      <w:r w:rsidR="00D81C78">
        <w:rPr>
          <w:sz w:val="20"/>
          <w:szCs w:val="20"/>
        </w:rPr>
        <w:fldChar w:fldCharType="begin">
          <w:fldData xml:space="preserve">PEVuZE5vdGU+PENpdGU+PEF1dGhvcj5aaGFvPC9BdXRob3I+PFllYXI+MjAwODwvWWVhcj48UmVj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</w:fldData>
        </w:fldChar>
      </w:r>
      <w:r w:rsidR="00D81C78">
        <w:rPr>
          <w:sz w:val="20"/>
          <w:szCs w:val="20"/>
        </w:rPr>
        <w:instrText xml:space="preserve"> ADDIN EN.CITE.DATA </w:instrText>
      </w:r>
      <w:r w:rsidR="00D81C78">
        <w:rPr>
          <w:sz w:val="20"/>
          <w:szCs w:val="20"/>
        </w:rPr>
      </w:r>
      <w:r w:rsidR="00D81C78">
        <w:rPr>
          <w:sz w:val="20"/>
          <w:szCs w:val="20"/>
        </w:rPr>
        <w:fldChar w:fldCharType="end"/>
      </w:r>
      <w:r w:rsidR="00945312" w:rsidRPr="00B41DE0">
        <w:rPr>
          <w:sz w:val="20"/>
          <w:szCs w:val="20"/>
        </w:rPr>
      </w:r>
      <w:r w:rsidR="00945312" w:rsidRPr="00B41DE0">
        <w:rPr>
          <w:sz w:val="20"/>
          <w:szCs w:val="20"/>
        </w:rPr>
        <w:fldChar w:fldCharType="separate"/>
      </w:r>
      <w:r w:rsidR="00976ABF">
        <w:rPr>
          <w:noProof/>
          <w:sz w:val="20"/>
          <w:szCs w:val="20"/>
        </w:rPr>
        <w:t>[31, 32]</w:t>
      </w:r>
      <w:r w:rsidR="00945312" w:rsidRPr="00B41DE0">
        <w:rPr>
          <w:sz w:val="20"/>
          <w:szCs w:val="20"/>
        </w:rPr>
        <w:fldChar w:fldCharType="end"/>
      </w:r>
      <w:r w:rsidR="00AB2B57" w:rsidRPr="00B41DE0">
        <w:rPr>
          <w:sz w:val="20"/>
          <w:szCs w:val="20"/>
        </w:rPr>
        <w:t xml:space="preserve"> </w:t>
      </w:r>
      <w:r w:rsidR="009476A2" w:rsidRPr="00B41DE0">
        <w:rPr>
          <w:sz w:val="20"/>
          <w:szCs w:val="20"/>
        </w:rPr>
        <w:t xml:space="preserve">have reported </w:t>
      </w:r>
      <w:r w:rsidR="009476A2">
        <w:rPr>
          <w:sz w:val="20"/>
          <w:szCs w:val="20"/>
        </w:rPr>
        <w:t xml:space="preserve">that </w:t>
      </w:r>
      <w:r w:rsidR="009476A2" w:rsidRPr="00B41DE0">
        <w:rPr>
          <w:sz w:val="20"/>
          <w:szCs w:val="20"/>
        </w:rPr>
        <w:t xml:space="preserve">the loop width originates from part of the </w:t>
      </w:r>
      <w:r w:rsidR="009476A2">
        <w:rPr>
          <w:sz w:val="20"/>
          <w:szCs w:val="20"/>
        </w:rPr>
        <w:t>charge</w:t>
      </w:r>
      <w:r w:rsidR="009476A2" w:rsidRPr="00B41DE0">
        <w:rPr>
          <w:sz w:val="20"/>
          <w:szCs w:val="20"/>
        </w:rPr>
        <w:t>s in HfO</w:t>
      </w:r>
      <w:r w:rsidR="009476A2" w:rsidRPr="00B41DE0">
        <w:rPr>
          <w:sz w:val="20"/>
          <w:szCs w:val="20"/>
          <w:vertAlign w:val="subscript"/>
        </w:rPr>
        <w:t>2</w:t>
      </w:r>
      <w:r w:rsidR="009476A2" w:rsidRPr="00B41DE0">
        <w:rPr>
          <w:sz w:val="20"/>
          <w:szCs w:val="20"/>
        </w:rPr>
        <w:t xml:space="preserve"> dielectrics which can repeatedly be neutralized and recharged</w:t>
      </w:r>
      <w:r w:rsidR="009476A2">
        <w:rPr>
          <w:sz w:val="20"/>
          <w:szCs w:val="20"/>
        </w:rPr>
        <w:t xml:space="preserve"> by charge injection from the </w:t>
      </w:r>
      <w:r w:rsidR="009476A2" w:rsidRPr="006D31DE">
        <w:rPr>
          <w:sz w:val="20"/>
          <w:szCs w:val="20"/>
        </w:rPr>
        <w:t>substrate</w:t>
      </w:r>
      <w:r w:rsidR="009476A2" w:rsidRPr="00B41DE0">
        <w:rPr>
          <w:sz w:val="20"/>
          <w:szCs w:val="20"/>
        </w:rPr>
        <w:t>.</w:t>
      </w:r>
      <w:r w:rsidR="00B1592F" w:rsidRPr="00B41DE0">
        <w:rPr>
          <w:sz w:val="20"/>
          <w:szCs w:val="20"/>
        </w:rPr>
        <w:t xml:space="preserve"> </w:t>
      </w:r>
      <w:r w:rsidR="009476A2" w:rsidRPr="00B41DE0">
        <w:rPr>
          <w:sz w:val="20"/>
          <w:szCs w:val="20"/>
        </w:rPr>
        <w:t xml:space="preserve">It was also suggested that </w:t>
      </w:r>
      <w:r w:rsidR="009476A2">
        <w:rPr>
          <w:sz w:val="20"/>
          <w:szCs w:val="20"/>
        </w:rPr>
        <w:t xml:space="preserve">when the pulse width or stress time is longer than 1 s, </w:t>
      </w:r>
      <w:r w:rsidR="009476A2" w:rsidRPr="00B41DE0">
        <w:rPr>
          <w:sz w:val="20"/>
          <w:szCs w:val="20"/>
        </w:rPr>
        <w:t xml:space="preserve">the contribution of these cyclic </w:t>
      </w:r>
      <w:r w:rsidR="009476A2">
        <w:rPr>
          <w:sz w:val="20"/>
          <w:szCs w:val="20"/>
        </w:rPr>
        <w:t>charge</w:t>
      </w:r>
      <w:r w:rsidR="009476A2" w:rsidRPr="00B41DE0">
        <w:rPr>
          <w:sz w:val="20"/>
          <w:szCs w:val="20"/>
        </w:rPr>
        <w:t xml:space="preserve">s to </w:t>
      </w:r>
      <w:r w:rsidR="009476A2">
        <w:rPr>
          <w:sz w:val="20"/>
          <w:szCs w:val="20"/>
        </w:rPr>
        <w:t xml:space="preserve">the </w:t>
      </w:r>
      <w:r w:rsidR="001B306D">
        <w:rPr>
          <w:rFonts w:ascii="Gadugi" w:hAnsi="Gadugi"/>
          <w:sz w:val="20"/>
          <w:szCs w:val="20"/>
        </w:rPr>
        <w:sym w:font="Symbol" w:char="F044"/>
      </w:r>
      <w:r w:rsidR="009476A2" w:rsidRPr="00B41DE0">
        <w:rPr>
          <w:sz w:val="20"/>
          <w:szCs w:val="20"/>
        </w:rPr>
        <w:t>V</w:t>
      </w:r>
      <w:r w:rsidR="009476A2" w:rsidRPr="00B41DE0">
        <w:rPr>
          <w:sz w:val="20"/>
          <w:szCs w:val="20"/>
          <w:vertAlign w:val="subscript"/>
        </w:rPr>
        <w:t>FB</w:t>
      </w:r>
      <w:r w:rsidR="009476A2" w:rsidRPr="00B41DE0">
        <w:rPr>
          <w:sz w:val="20"/>
          <w:szCs w:val="20"/>
        </w:rPr>
        <w:t xml:space="preserve"> is negligible.</w:t>
      </w:r>
      <w:r w:rsidR="0075798D" w:rsidRPr="00B41DE0">
        <w:rPr>
          <w:sz w:val="20"/>
          <w:szCs w:val="20"/>
        </w:rPr>
        <w:t xml:space="preserve"> The</w:t>
      </w:r>
      <w:r w:rsidR="006805B2" w:rsidRPr="00B41DE0">
        <w:rPr>
          <w:sz w:val="20"/>
          <w:szCs w:val="20"/>
        </w:rPr>
        <w:t xml:space="preserve"> sensitivity of the loop width to bias</w:t>
      </w:r>
      <w:r w:rsidR="00EB3DCB">
        <w:rPr>
          <w:sz w:val="20"/>
          <w:szCs w:val="20"/>
        </w:rPr>
        <w:t>ed</w:t>
      </w:r>
      <w:r w:rsidR="006805B2" w:rsidRPr="00B41DE0">
        <w:rPr>
          <w:sz w:val="20"/>
          <w:szCs w:val="20"/>
        </w:rPr>
        <w:t xml:space="preserve"> irradiation </w:t>
      </w:r>
      <w:r w:rsidR="000A3EEB">
        <w:rPr>
          <w:rFonts w:hint="eastAsia"/>
          <w:sz w:val="20"/>
          <w:szCs w:val="20"/>
          <w:lang w:eastAsia="zh-CN"/>
        </w:rPr>
        <w:t xml:space="preserve">is investigated in the following part </w:t>
      </w:r>
      <w:r w:rsidR="006805B2" w:rsidRPr="00B41DE0">
        <w:rPr>
          <w:sz w:val="20"/>
          <w:szCs w:val="20"/>
        </w:rPr>
        <w:t xml:space="preserve">by performing long-term </w:t>
      </w:r>
      <w:r w:rsidR="00A33CFD">
        <w:rPr>
          <w:sz w:val="20"/>
          <w:szCs w:val="20"/>
        </w:rPr>
        <w:t xml:space="preserve">pulse </w:t>
      </w:r>
      <w:r w:rsidR="006805B2" w:rsidRPr="00B41DE0">
        <w:rPr>
          <w:sz w:val="20"/>
          <w:szCs w:val="20"/>
        </w:rPr>
        <w:t xml:space="preserve">CV measurements. </w:t>
      </w:r>
      <w:r w:rsidR="00FD732C" w:rsidRPr="00A729C0">
        <w:rPr>
          <w:sz w:val="20"/>
          <w:szCs w:val="20"/>
        </w:rPr>
        <w:t xml:space="preserve">There </w:t>
      </w:r>
      <w:r w:rsidR="00EE28FB">
        <w:rPr>
          <w:sz w:val="20"/>
          <w:szCs w:val="20"/>
        </w:rPr>
        <w:t>is</w:t>
      </w:r>
      <w:r w:rsidR="00FD732C" w:rsidRPr="00A729C0">
        <w:rPr>
          <w:sz w:val="20"/>
          <w:szCs w:val="20"/>
        </w:rPr>
        <w:t xml:space="preserve"> a fall in the capacitance value of </w:t>
      </w:r>
      <w:r w:rsidR="00F97BC1">
        <w:rPr>
          <w:sz w:val="20"/>
          <w:szCs w:val="20"/>
        </w:rPr>
        <w:t>the pulse C</w:t>
      </w:r>
      <w:r w:rsidR="00FD732C" w:rsidRPr="00A729C0">
        <w:rPr>
          <w:sz w:val="20"/>
          <w:szCs w:val="20"/>
        </w:rPr>
        <w:t xml:space="preserve">V measurement within the range of 1.5 V to 2 V. </w:t>
      </w:r>
      <w:r w:rsidR="0064694E" w:rsidRPr="00107DD4">
        <w:rPr>
          <w:noProof/>
          <w:lang w:val="en-GB" w:eastAsia="en-GB"/>
        </w:rPr>
        <w:lastRenderedPageBreak/>
        <w:drawing>
          <wp:anchor distT="0" distB="0" distL="114300" distR="114300" simplePos="0" relativeHeight="251947520" behindDoc="0" locked="0" layoutInCell="1" allowOverlap="1" wp14:anchorId="0D123367" wp14:editId="381063B7">
            <wp:simplePos x="0" y="0"/>
            <wp:positionH relativeFrom="margin">
              <wp:align>right</wp:align>
            </wp:positionH>
            <wp:positionV relativeFrom="margin">
              <wp:align>top</wp:align>
            </wp:positionV>
            <wp:extent cx="3196590" cy="2529205"/>
            <wp:effectExtent l="0" t="0" r="3810" b="4445"/>
            <wp:wrapTopAndBottom/>
            <wp:docPr id="1800" name="图片 1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96590" cy="2529205"/>
                    </a:xfrm>
                    <a:prstGeom prst="rect">
                      <a:avLst/>
                    </a:prstGeom>
                    <a:noFill/>
                    <a:ln>
                      <a:noFill/>
                    </a:ln>
                  </pic:spPr>
                </pic:pic>
              </a:graphicData>
            </a:graphic>
          </wp:anchor>
        </w:drawing>
      </w:r>
      <w:r w:rsidR="0064694E">
        <w:rPr>
          <w:noProof/>
          <w:lang w:val="en-GB" w:eastAsia="en-GB"/>
        </w:rPr>
        <mc:AlternateContent>
          <mc:Choice Requires="wps">
            <w:drawing>
              <wp:anchor distT="0" distB="0" distL="114300" distR="114300" simplePos="0" relativeHeight="251911680" behindDoc="0" locked="0" layoutInCell="1" allowOverlap="0" wp14:anchorId="5C250FD3" wp14:editId="5DABAFE5">
                <wp:simplePos x="0" y="0"/>
                <wp:positionH relativeFrom="margin">
                  <wp:align>left</wp:align>
                </wp:positionH>
                <wp:positionV relativeFrom="page">
                  <wp:posOffset>3312160</wp:posOffset>
                </wp:positionV>
                <wp:extent cx="3200400" cy="971550"/>
                <wp:effectExtent l="0" t="0" r="0" b="0"/>
                <wp:wrapTopAndBottom/>
                <wp:docPr id="5" name="文本框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00400" cy="971550"/>
                        </a:xfrm>
                        <a:prstGeom prst="rect">
                          <a:avLst/>
                        </a:prstGeom>
                        <a:solidFill>
                          <a:prstClr val="white"/>
                        </a:solidFill>
                        <a:ln>
                          <a:noFill/>
                        </a:ln>
                        <a:effectLst/>
                      </wps:spPr>
                      <wps:txbx>
                        <w:txbxContent>
                          <w:p w14:paraId="5BE7B81D" w14:textId="2E1393F5" w:rsidR="0064694E" w:rsidRDefault="0064694E" w:rsidP="002B5807">
                            <w:pPr>
                              <w:pStyle w:val="Caption"/>
                              <w:jc w:val="both"/>
                              <w:rPr>
                                <w:rFonts w:ascii="Times New Roman" w:hAnsi="Times New Roman" w:cs="Times New Roman"/>
                                <w:sz w:val="16"/>
                                <w:szCs w:val="16"/>
                              </w:rPr>
                            </w:pPr>
                            <w:r w:rsidRPr="00584131">
                              <w:rPr>
                                <w:rFonts w:ascii="Times New Roman" w:hAnsi="Times New Roman" w:cs="Times New Roman"/>
                                <w:sz w:val="16"/>
                                <w:szCs w:val="16"/>
                              </w:rPr>
                              <w:t xml:space="preserve">Fig. </w:t>
                            </w:r>
                            <w:r>
                              <w:rPr>
                                <w:rFonts w:ascii="Times New Roman" w:hAnsi="Times New Roman" w:cs="Times New Roman"/>
                                <w:sz w:val="16"/>
                                <w:szCs w:val="16"/>
                              </w:rPr>
                              <w:t>6</w:t>
                            </w:r>
                            <w:r w:rsidRPr="00584131">
                              <w:rPr>
                                <w:rFonts w:ascii="Times New Roman" w:hAnsi="Times New Roman" w:cs="Times New Roman"/>
                                <w:sz w:val="16"/>
                                <w:szCs w:val="16"/>
                              </w:rPr>
                              <w:t xml:space="preserve">. </w:t>
                            </w:r>
                            <w:r>
                              <w:rPr>
                                <w:rFonts w:ascii="Times New Roman" w:hAnsi="Times New Roman" w:cs="Times New Roman"/>
                                <w:sz w:val="16"/>
                                <w:szCs w:val="16"/>
                              </w:rPr>
                              <w:t xml:space="preserve">Comparison of </w:t>
                            </w:r>
                            <w:r w:rsidRPr="006D703B">
                              <w:rPr>
                                <w:rFonts w:ascii="Gadugi" w:hAnsi="Gadugi"/>
                                <w:sz w:val="16"/>
                                <w:szCs w:val="16"/>
                              </w:rPr>
                              <w:sym w:font="Symbol" w:char="F044"/>
                            </w:r>
                            <w:r w:rsidRPr="00584131">
                              <w:rPr>
                                <w:rFonts w:ascii="Times New Roman" w:hAnsi="Times New Roman" w:cs="Times New Roman"/>
                                <w:sz w:val="16"/>
                                <w:szCs w:val="16"/>
                              </w:rPr>
                              <w:t>V</w:t>
                            </w:r>
                            <w:r w:rsidRPr="00584131">
                              <w:rPr>
                                <w:rFonts w:ascii="Times New Roman" w:hAnsi="Times New Roman" w:cs="Times New Roman"/>
                                <w:sz w:val="16"/>
                                <w:szCs w:val="16"/>
                                <w:vertAlign w:val="subscript"/>
                              </w:rPr>
                              <w:t>FB</w:t>
                            </w:r>
                            <w:r w:rsidRPr="00584131">
                              <w:rPr>
                                <w:rFonts w:ascii="Times New Roman" w:hAnsi="Times New Roman" w:cs="Times New Roman"/>
                                <w:sz w:val="16"/>
                                <w:szCs w:val="16"/>
                              </w:rPr>
                              <w:t xml:space="preserve"> </w:t>
                            </w:r>
                            <w:r>
                              <w:rPr>
                                <w:rFonts w:ascii="Times New Roman" w:hAnsi="Times New Roman" w:cs="Times New Roman"/>
                                <w:sz w:val="16"/>
                                <w:szCs w:val="16"/>
                              </w:rPr>
                              <w:t xml:space="preserve">for the </w:t>
                            </w:r>
                            <w:r w:rsidRPr="00BA0E4E">
                              <w:rPr>
                                <w:rFonts w:ascii="Times New Roman" w:hAnsi="Times New Roman" w:cs="Times New Roman"/>
                                <w:sz w:val="16"/>
                                <w:szCs w:val="16"/>
                              </w:rPr>
                              <w:t>HfO</w:t>
                            </w:r>
                            <w:r w:rsidRPr="00BA0E4E">
                              <w:rPr>
                                <w:rFonts w:ascii="Times New Roman" w:hAnsi="Times New Roman" w:cs="Times New Roman"/>
                                <w:sz w:val="16"/>
                                <w:szCs w:val="16"/>
                                <w:vertAlign w:val="subscript"/>
                              </w:rPr>
                              <w:t>2</w:t>
                            </w:r>
                            <w:r w:rsidRPr="00BA0E4E">
                              <w:rPr>
                                <w:rFonts w:ascii="Times New Roman" w:hAnsi="Times New Roman" w:cs="Times New Roman"/>
                                <w:sz w:val="16"/>
                                <w:szCs w:val="16"/>
                                <w:lang w:eastAsia="zh-CN"/>
                              </w:rPr>
                              <w:t>/</w:t>
                            </w:r>
                            <w:r w:rsidRPr="00BA0E4E">
                              <w:rPr>
                                <w:rFonts w:ascii="Times New Roman" w:hAnsi="Times New Roman" w:cs="Times New Roman"/>
                                <w:sz w:val="16"/>
                                <w:szCs w:val="16"/>
                              </w:rPr>
                              <w:t>SiO</w:t>
                            </w:r>
                            <w:r w:rsidRPr="00BA0E4E">
                              <w:rPr>
                                <w:rFonts w:ascii="Times New Roman" w:hAnsi="Times New Roman" w:cs="Times New Roman"/>
                                <w:sz w:val="16"/>
                                <w:szCs w:val="16"/>
                                <w:vertAlign w:val="subscript"/>
                              </w:rPr>
                              <w:t>2</w:t>
                            </w:r>
                            <w:r w:rsidRPr="00BA0E4E">
                              <w:rPr>
                                <w:rFonts w:ascii="Times New Roman" w:hAnsi="Times New Roman" w:cs="Times New Roman"/>
                                <w:sz w:val="16"/>
                                <w:szCs w:val="16"/>
                              </w:rPr>
                              <w:t>-Si capacitor</w:t>
                            </w:r>
                            <w:r>
                              <w:rPr>
                                <w:rFonts w:ascii="Times New Roman" w:hAnsi="Times New Roman" w:cs="Times New Roman"/>
                                <w:sz w:val="16"/>
                                <w:szCs w:val="16"/>
                              </w:rPr>
                              <w:t>s measured by pulse CV and conventional CV technique, in which the pulse CV measurements were carried out under irradiation up to 40.5 krad (HfO</w:t>
                            </w:r>
                            <w:r>
                              <w:rPr>
                                <w:rFonts w:ascii="Times New Roman" w:hAnsi="Times New Roman" w:cs="Times New Roman"/>
                                <w:sz w:val="16"/>
                                <w:szCs w:val="16"/>
                                <w:vertAlign w:val="subscript"/>
                              </w:rPr>
                              <w:t>2</w:t>
                            </w:r>
                            <w:r>
                              <w:rPr>
                                <w:rFonts w:ascii="Times New Roman" w:hAnsi="Times New Roman" w:cs="Times New Roman"/>
                                <w:sz w:val="16"/>
                                <w:szCs w:val="16"/>
                              </w:rPr>
                              <w:t>) and without irradiation. In all cases, the electric</w:t>
                            </w:r>
                            <w:r w:rsidRPr="00BA0E4E">
                              <w:rPr>
                                <w:rFonts w:ascii="Times New Roman" w:hAnsi="Times New Roman" w:cs="Times New Roman"/>
                                <w:sz w:val="16"/>
                                <w:szCs w:val="16"/>
                              </w:rPr>
                              <w:t xml:space="preserve"> field </w:t>
                            </w:r>
                            <w:r>
                              <w:rPr>
                                <w:rFonts w:ascii="Times New Roman" w:hAnsi="Times New Roman" w:cs="Times New Roman"/>
                                <w:sz w:val="16"/>
                                <w:szCs w:val="16"/>
                              </w:rPr>
                              <w:t>applied to the gate</w:t>
                            </w:r>
                            <w:r w:rsidRPr="00BA0E4E">
                              <w:rPr>
                                <w:rFonts w:ascii="Times New Roman" w:hAnsi="Times New Roman" w:cs="Times New Roman"/>
                                <w:sz w:val="16"/>
                                <w:szCs w:val="16"/>
                              </w:rPr>
                              <w:t xml:space="preserve"> </w:t>
                            </w:r>
                            <w:r>
                              <w:rPr>
                                <w:rFonts w:ascii="Times New Roman" w:hAnsi="Times New Roman" w:cs="Times New Roman"/>
                                <w:sz w:val="16"/>
                                <w:szCs w:val="16"/>
                              </w:rPr>
                              <w:t>was</w:t>
                            </w:r>
                            <w:r w:rsidRPr="00BA0E4E">
                              <w:rPr>
                                <w:rFonts w:ascii="Times New Roman" w:hAnsi="Times New Roman" w:cs="Times New Roman"/>
                                <w:sz w:val="16"/>
                                <w:szCs w:val="16"/>
                              </w:rPr>
                              <w:t xml:space="preserve"> 0.5 MV/cm</w:t>
                            </w:r>
                            <w:r>
                              <w:rPr>
                                <w:rFonts w:ascii="Times New Roman" w:hAnsi="Times New Roman" w:cs="Times New Roman"/>
                                <w:sz w:val="16"/>
                                <w:szCs w:val="16"/>
                              </w:rPr>
                              <w:t>.</w:t>
                            </w:r>
                            <w:r w:rsidRPr="00BA0E4E">
                              <w:rPr>
                                <w:rFonts w:ascii="Times New Roman" w:hAnsi="Times New Roman" w:cs="Times New Roman"/>
                                <w:sz w:val="16"/>
                                <w:szCs w:val="16"/>
                              </w:rPr>
                              <w:t xml:space="preserve"> </w:t>
                            </w:r>
                            <w:r w:rsidRPr="00D47B3A">
                              <w:rPr>
                                <w:rFonts w:ascii="Times New Roman" w:hAnsi="Times New Roman" w:cs="Times New Roman"/>
                                <w:sz w:val="16"/>
                                <w:szCs w:val="16"/>
                              </w:rPr>
                              <w:t>The rising</w:t>
                            </w:r>
                            <w:r>
                              <w:rPr>
                                <w:rFonts w:ascii="Times New Roman" w:hAnsi="Times New Roman" w:cs="Times New Roman"/>
                                <w:sz w:val="16"/>
                                <w:szCs w:val="16"/>
                              </w:rPr>
                              <w:t>/</w:t>
                            </w:r>
                            <w:r w:rsidRPr="00D47B3A">
                              <w:rPr>
                                <w:rFonts w:ascii="Times New Roman" w:hAnsi="Times New Roman" w:cs="Times New Roman"/>
                                <w:sz w:val="16"/>
                                <w:szCs w:val="16"/>
                              </w:rPr>
                              <w:t xml:space="preserve">falling edge time of </w:t>
                            </w:r>
                            <w:r>
                              <w:rPr>
                                <w:rFonts w:ascii="Times New Roman" w:hAnsi="Times New Roman" w:cs="Times New Roman"/>
                                <w:sz w:val="16"/>
                                <w:szCs w:val="16"/>
                              </w:rPr>
                              <w:t xml:space="preserve">the </w:t>
                            </w:r>
                            <w:r w:rsidRPr="00D47B3A">
                              <w:rPr>
                                <w:rFonts w:ascii="Times New Roman" w:hAnsi="Times New Roman" w:cs="Times New Roman"/>
                                <w:sz w:val="16"/>
                                <w:szCs w:val="16"/>
                              </w:rPr>
                              <w:t xml:space="preserve">gate pulse was </w:t>
                            </w:r>
                            <w:r>
                              <w:rPr>
                                <w:rFonts w:ascii="Times New Roman" w:hAnsi="Times New Roman" w:cs="Times New Roman"/>
                                <w:sz w:val="16"/>
                                <w:szCs w:val="16"/>
                              </w:rPr>
                              <w:t>4</w:t>
                            </w:r>
                            <w:r w:rsidRPr="00D47B3A">
                              <w:rPr>
                                <w:rFonts w:ascii="Times New Roman" w:hAnsi="Times New Roman" w:cs="Times New Roman"/>
                                <w:sz w:val="16"/>
                                <w:szCs w:val="16"/>
                              </w:rPr>
                              <w:t xml:space="preserve">00 </w:t>
                            </w:r>
                            <w:r>
                              <w:rPr>
                                <w:rFonts w:ascii="Times New Roman" w:hAnsi="Times New Roman" w:cs="Times New Roman"/>
                                <w:sz w:val="16"/>
                                <w:szCs w:val="16"/>
                              </w:rPr>
                              <w:t>µ</w:t>
                            </w:r>
                            <w:r w:rsidRPr="00D47B3A">
                              <w:rPr>
                                <w:rFonts w:ascii="Times New Roman" w:hAnsi="Times New Roman" w:cs="Times New Roman"/>
                                <w:sz w:val="16"/>
                                <w:szCs w:val="16"/>
                              </w:rPr>
                              <w:t xml:space="preserve">s, and the pulse width was </w:t>
                            </w:r>
                            <w:r>
                              <w:rPr>
                                <w:rFonts w:ascii="Times New Roman" w:hAnsi="Times New Roman" w:cs="Times New Roman"/>
                                <w:sz w:val="16"/>
                                <w:szCs w:val="16"/>
                              </w:rPr>
                              <w:t>8</w:t>
                            </w:r>
                            <w:r w:rsidRPr="00D47B3A">
                              <w:rPr>
                                <w:rFonts w:ascii="Times New Roman" w:hAnsi="Times New Roman" w:cs="Times New Roman"/>
                                <w:sz w:val="16"/>
                                <w:szCs w:val="16"/>
                              </w:rPr>
                              <w:t xml:space="preserve">00 </w:t>
                            </w:r>
                            <w:r>
                              <w:rPr>
                                <w:rFonts w:ascii="Times New Roman" w:hAnsi="Times New Roman" w:cs="Times New Roman"/>
                                <w:sz w:val="16"/>
                                <w:szCs w:val="16"/>
                              </w:rPr>
                              <w:t>µ</w:t>
                            </w:r>
                            <w:r w:rsidRPr="00D47B3A">
                              <w:rPr>
                                <w:rFonts w:ascii="Times New Roman" w:hAnsi="Times New Roman" w:cs="Times New Roman"/>
                                <w:sz w:val="16"/>
                                <w:szCs w:val="16"/>
                              </w:rPr>
                              <w:t>s.</w:t>
                            </w:r>
                            <w:r>
                              <w:rPr>
                                <w:rFonts w:ascii="Times New Roman" w:hAnsi="Times New Roman" w:cs="Times New Roman"/>
                                <w:sz w:val="16"/>
                                <w:szCs w:val="16"/>
                              </w:rPr>
                              <w:t xml:space="preserve"> A large density of positive radiation-induced charges </w:t>
                            </w:r>
                            <w:r w:rsidR="00692194">
                              <w:rPr>
                                <w:rFonts w:ascii="Times New Roman" w:hAnsi="Times New Roman" w:cs="Times New Roman"/>
                                <w:sz w:val="16"/>
                                <w:szCs w:val="16"/>
                              </w:rPr>
                              <w:t>was</w:t>
                            </w:r>
                            <w:r>
                              <w:rPr>
                                <w:rFonts w:ascii="Times New Roman" w:hAnsi="Times New Roman" w:cs="Times New Roman"/>
                                <w:sz w:val="16"/>
                                <w:szCs w:val="16"/>
                              </w:rPr>
                              <w:t xml:space="preserve"> extracted by pulse CV under biased irradiation.</w:t>
                            </w:r>
                          </w:p>
                          <w:p w14:paraId="638F2772" w14:textId="77777777" w:rsidR="0064694E" w:rsidRPr="00063935" w:rsidRDefault="0064694E" w:rsidP="002B580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5C250FD3" id="文本框 5" o:spid="_x0000_s1038" type="#_x0000_t202" style="position:absolute;left:0;text-align:left;margin-left:0;margin-top:260.8pt;width:252pt;height:76.5pt;z-index:25191168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" o:allowoverlap="f" stroked="f">
                <v:path arrowok="t"/>
                <v:textbox style="mso-fit-shape-to-text:t" inset="0,0,0,0">
                  <w:txbxContent>
                    <w:p w14:paraId="5BE7B81D" w14:textId="2E1393F5" w:rsidR="0064694E" w:rsidRDefault="0064694E" w:rsidP="002B5807">
                      <w:pPr>
                        <w:pStyle w:val="af4"/>
                        <w:jc w:val="both"/>
                        <w:rPr>
                          <w:rFonts w:ascii="Times New Roman" w:hAnsi="Times New Roman" w:cs="Times New Roman"/>
                          <w:sz w:val="16"/>
                          <w:szCs w:val="16"/>
                        </w:rPr>
                      </w:pPr>
                      <w:r w:rsidRPr="00584131">
                        <w:rPr>
                          <w:rFonts w:ascii="Times New Roman" w:hAnsi="Times New Roman" w:cs="Times New Roman"/>
                          <w:sz w:val="16"/>
                          <w:szCs w:val="16"/>
                        </w:rPr>
                        <w:t xml:space="preserve">Fig. </w:t>
                      </w:r>
                      <w:r>
                        <w:rPr>
                          <w:rFonts w:ascii="Times New Roman" w:hAnsi="Times New Roman" w:cs="Times New Roman"/>
                          <w:sz w:val="16"/>
                          <w:szCs w:val="16"/>
                        </w:rPr>
                        <w:t>6</w:t>
                      </w:r>
                      <w:r w:rsidRPr="00584131">
                        <w:rPr>
                          <w:rFonts w:ascii="Times New Roman" w:hAnsi="Times New Roman" w:cs="Times New Roman"/>
                          <w:sz w:val="16"/>
                          <w:szCs w:val="16"/>
                        </w:rPr>
                        <w:t xml:space="preserve">. </w:t>
                      </w:r>
                      <w:r>
                        <w:rPr>
                          <w:rFonts w:ascii="Times New Roman" w:hAnsi="Times New Roman" w:cs="Times New Roman"/>
                          <w:sz w:val="16"/>
                          <w:szCs w:val="16"/>
                        </w:rPr>
                        <w:t xml:space="preserve">Comparison of </w:t>
                      </w:r>
                      <w:r w:rsidRPr="006D703B">
                        <w:rPr>
                          <w:rFonts w:ascii="Gadugi" w:hAnsi="Gadugi"/>
                          <w:sz w:val="16"/>
                          <w:szCs w:val="16"/>
                        </w:rPr>
                        <w:sym w:font="Symbol" w:char="F044"/>
                      </w:r>
                      <w:r w:rsidRPr="00584131">
                        <w:rPr>
                          <w:rFonts w:ascii="Times New Roman" w:hAnsi="Times New Roman" w:cs="Times New Roman"/>
                          <w:sz w:val="16"/>
                          <w:szCs w:val="16"/>
                        </w:rPr>
                        <w:t>V</w:t>
                      </w:r>
                      <w:r w:rsidRPr="00584131">
                        <w:rPr>
                          <w:rFonts w:ascii="Times New Roman" w:hAnsi="Times New Roman" w:cs="Times New Roman"/>
                          <w:sz w:val="16"/>
                          <w:szCs w:val="16"/>
                          <w:vertAlign w:val="subscript"/>
                        </w:rPr>
                        <w:t>FB</w:t>
                      </w:r>
                      <w:r w:rsidRPr="00584131">
                        <w:rPr>
                          <w:rFonts w:ascii="Times New Roman" w:hAnsi="Times New Roman" w:cs="Times New Roman"/>
                          <w:sz w:val="16"/>
                          <w:szCs w:val="16"/>
                        </w:rPr>
                        <w:t xml:space="preserve"> </w:t>
                      </w:r>
                      <w:r>
                        <w:rPr>
                          <w:rFonts w:ascii="Times New Roman" w:hAnsi="Times New Roman" w:cs="Times New Roman"/>
                          <w:sz w:val="16"/>
                          <w:szCs w:val="16"/>
                        </w:rPr>
                        <w:t xml:space="preserve">for the </w:t>
                      </w:r>
                      <w:r w:rsidRPr="00BA0E4E">
                        <w:rPr>
                          <w:rFonts w:ascii="Times New Roman" w:hAnsi="Times New Roman" w:cs="Times New Roman"/>
                          <w:sz w:val="16"/>
                          <w:szCs w:val="16"/>
                        </w:rPr>
                        <w:t>HfO</w:t>
                      </w:r>
                      <w:r w:rsidRPr="00BA0E4E">
                        <w:rPr>
                          <w:rFonts w:ascii="Times New Roman" w:hAnsi="Times New Roman" w:cs="Times New Roman"/>
                          <w:sz w:val="16"/>
                          <w:szCs w:val="16"/>
                          <w:vertAlign w:val="subscript"/>
                        </w:rPr>
                        <w:t>2</w:t>
                      </w:r>
                      <w:r w:rsidRPr="00BA0E4E">
                        <w:rPr>
                          <w:rFonts w:ascii="Times New Roman" w:hAnsi="Times New Roman" w:cs="Times New Roman"/>
                          <w:sz w:val="16"/>
                          <w:szCs w:val="16"/>
                          <w:lang w:eastAsia="zh-CN"/>
                        </w:rPr>
                        <w:t>/</w:t>
                      </w:r>
                      <w:r w:rsidRPr="00BA0E4E">
                        <w:rPr>
                          <w:rFonts w:ascii="Times New Roman" w:hAnsi="Times New Roman" w:cs="Times New Roman"/>
                          <w:sz w:val="16"/>
                          <w:szCs w:val="16"/>
                        </w:rPr>
                        <w:t>SiO</w:t>
                      </w:r>
                      <w:r w:rsidRPr="00BA0E4E">
                        <w:rPr>
                          <w:rFonts w:ascii="Times New Roman" w:hAnsi="Times New Roman" w:cs="Times New Roman"/>
                          <w:sz w:val="16"/>
                          <w:szCs w:val="16"/>
                          <w:vertAlign w:val="subscript"/>
                        </w:rPr>
                        <w:t>2</w:t>
                      </w:r>
                      <w:r w:rsidRPr="00BA0E4E">
                        <w:rPr>
                          <w:rFonts w:ascii="Times New Roman" w:hAnsi="Times New Roman" w:cs="Times New Roman"/>
                          <w:sz w:val="16"/>
                          <w:szCs w:val="16"/>
                        </w:rPr>
                        <w:t>-Si capacitor</w:t>
                      </w:r>
                      <w:r>
                        <w:rPr>
                          <w:rFonts w:ascii="Times New Roman" w:hAnsi="Times New Roman" w:cs="Times New Roman"/>
                          <w:sz w:val="16"/>
                          <w:szCs w:val="16"/>
                        </w:rPr>
                        <w:t>s measured by pulse CV and conventional CV technique, in which the pulse CV measurements were carried out under irradiation up to 40.5 krad (HfO</w:t>
                      </w:r>
                      <w:r>
                        <w:rPr>
                          <w:rFonts w:ascii="Times New Roman" w:hAnsi="Times New Roman" w:cs="Times New Roman"/>
                          <w:sz w:val="16"/>
                          <w:szCs w:val="16"/>
                          <w:vertAlign w:val="subscript"/>
                        </w:rPr>
                        <w:t>2</w:t>
                      </w:r>
                      <w:r>
                        <w:rPr>
                          <w:rFonts w:ascii="Times New Roman" w:hAnsi="Times New Roman" w:cs="Times New Roman"/>
                          <w:sz w:val="16"/>
                          <w:szCs w:val="16"/>
                        </w:rPr>
                        <w:t>) and without irradiation. In all cases, the electric</w:t>
                      </w:r>
                      <w:r w:rsidRPr="00BA0E4E">
                        <w:rPr>
                          <w:rFonts w:ascii="Times New Roman" w:hAnsi="Times New Roman" w:cs="Times New Roman"/>
                          <w:sz w:val="16"/>
                          <w:szCs w:val="16"/>
                        </w:rPr>
                        <w:t xml:space="preserve"> field </w:t>
                      </w:r>
                      <w:r>
                        <w:rPr>
                          <w:rFonts w:ascii="Times New Roman" w:hAnsi="Times New Roman" w:cs="Times New Roman"/>
                          <w:sz w:val="16"/>
                          <w:szCs w:val="16"/>
                        </w:rPr>
                        <w:t>applied to the gate</w:t>
                      </w:r>
                      <w:r w:rsidRPr="00BA0E4E">
                        <w:rPr>
                          <w:rFonts w:ascii="Times New Roman" w:hAnsi="Times New Roman" w:cs="Times New Roman"/>
                          <w:sz w:val="16"/>
                          <w:szCs w:val="16"/>
                        </w:rPr>
                        <w:t xml:space="preserve"> </w:t>
                      </w:r>
                      <w:r>
                        <w:rPr>
                          <w:rFonts w:ascii="Times New Roman" w:hAnsi="Times New Roman" w:cs="Times New Roman"/>
                          <w:sz w:val="16"/>
                          <w:szCs w:val="16"/>
                        </w:rPr>
                        <w:t>was</w:t>
                      </w:r>
                      <w:r w:rsidRPr="00BA0E4E">
                        <w:rPr>
                          <w:rFonts w:ascii="Times New Roman" w:hAnsi="Times New Roman" w:cs="Times New Roman"/>
                          <w:sz w:val="16"/>
                          <w:szCs w:val="16"/>
                        </w:rPr>
                        <w:t xml:space="preserve"> 0.5 MV/cm</w:t>
                      </w:r>
                      <w:r>
                        <w:rPr>
                          <w:rFonts w:ascii="Times New Roman" w:hAnsi="Times New Roman" w:cs="Times New Roman"/>
                          <w:sz w:val="16"/>
                          <w:szCs w:val="16"/>
                        </w:rPr>
                        <w:t>.</w:t>
                      </w:r>
                      <w:r w:rsidRPr="00BA0E4E">
                        <w:rPr>
                          <w:rFonts w:ascii="Times New Roman" w:hAnsi="Times New Roman" w:cs="Times New Roman"/>
                          <w:sz w:val="16"/>
                          <w:szCs w:val="16"/>
                        </w:rPr>
                        <w:t xml:space="preserve"> </w:t>
                      </w:r>
                      <w:r w:rsidRPr="00D47B3A">
                        <w:rPr>
                          <w:rFonts w:ascii="Times New Roman" w:hAnsi="Times New Roman" w:cs="Times New Roman"/>
                          <w:sz w:val="16"/>
                          <w:szCs w:val="16"/>
                        </w:rPr>
                        <w:t>The rising</w:t>
                      </w:r>
                      <w:r>
                        <w:rPr>
                          <w:rFonts w:ascii="Times New Roman" w:hAnsi="Times New Roman" w:cs="Times New Roman"/>
                          <w:sz w:val="16"/>
                          <w:szCs w:val="16"/>
                        </w:rPr>
                        <w:t>/</w:t>
                      </w:r>
                      <w:r w:rsidRPr="00D47B3A">
                        <w:rPr>
                          <w:rFonts w:ascii="Times New Roman" w:hAnsi="Times New Roman" w:cs="Times New Roman"/>
                          <w:sz w:val="16"/>
                          <w:szCs w:val="16"/>
                        </w:rPr>
                        <w:t xml:space="preserve">falling edge time of </w:t>
                      </w:r>
                      <w:r>
                        <w:rPr>
                          <w:rFonts w:ascii="Times New Roman" w:hAnsi="Times New Roman" w:cs="Times New Roman"/>
                          <w:sz w:val="16"/>
                          <w:szCs w:val="16"/>
                        </w:rPr>
                        <w:t xml:space="preserve">the </w:t>
                      </w:r>
                      <w:r w:rsidRPr="00D47B3A">
                        <w:rPr>
                          <w:rFonts w:ascii="Times New Roman" w:hAnsi="Times New Roman" w:cs="Times New Roman"/>
                          <w:sz w:val="16"/>
                          <w:szCs w:val="16"/>
                        </w:rPr>
                        <w:t xml:space="preserve">gate pulse was </w:t>
                      </w:r>
                      <w:r>
                        <w:rPr>
                          <w:rFonts w:ascii="Times New Roman" w:hAnsi="Times New Roman" w:cs="Times New Roman"/>
                          <w:sz w:val="16"/>
                          <w:szCs w:val="16"/>
                        </w:rPr>
                        <w:t>4</w:t>
                      </w:r>
                      <w:r w:rsidRPr="00D47B3A">
                        <w:rPr>
                          <w:rFonts w:ascii="Times New Roman" w:hAnsi="Times New Roman" w:cs="Times New Roman"/>
                          <w:sz w:val="16"/>
                          <w:szCs w:val="16"/>
                        </w:rPr>
                        <w:t xml:space="preserve">00 </w:t>
                      </w:r>
                      <w:r>
                        <w:rPr>
                          <w:rFonts w:ascii="Times New Roman" w:hAnsi="Times New Roman" w:cs="Times New Roman"/>
                          <w:sz w:val="16"/>
                          <w:szCs w:val="16"/>
                        </w:rPr>
                        <w:t>µ</w:t>
                      </w:r>
                      <w:r w:rsidRPr="00D47B3A">
                        <w:rPr>
                          <w:rFonts w:ascii="Times New Roman" w:hAnsi="Times New Roman" w:cs="Times New Roman"/>
                          <w:sz w:val="16"/>
                          <w:szCs w:val="16"/>
                        </w:rPr>
                        <w:t xml:space="preserve">s, and the pulse width was </w:t>
                      </w:r>
                      <w:r>
                        <w:rPr>
                          <w:rFonts w:ascii="Times New Roman" w:hAnsi="Times New Roman" w:cs="Times New Roman"/>
                          <w:sz w:val="16"/>
                          <w:szCs w:val="16"/>
                        </w:rPr>
                        <w:t>8</w:t>
                      </w:r>
                      <w:r w:rsidRPr="00D47B3A">
                        <w:rPr>
                          <w:rFonts w:ascii="Times New Roman" w:hAnsi="Times New Roman" w:cs="Times New Roman"/>
                          <w:sz w:val="16"/>
                          <w:szCs w:val="16"/>
                        </w:rPr>
                        <w:t xml:space="preserve">00 </w:t>
                      </w:r>
                      <w:r>
                        <w:rPr>
                          <w:rFonts w:ascii="Times New Roman" w:hAnsi="Times New Roman" w:cs="Times New Roman"/>
                          <w:sz w:val="16"/>
                          <w:szCs w:val="16"/>
                        </w:rPr>
                        <w:t>µ</w:t>
                      </w:r>
                      <w:r w:rsidRPr="00D47B3A">
                        <w:rPr>
                          <w:rFonts w:ascii="Times New Roman" w:hAnsi="Times New Roman" w:cs="Times New Roman"/>
                          <w:sz w:val="16"/>
                          <w:szCs w:val="16"/>
                        </w:rPr>
                        <w:t>s.</w:t>
                      </w:r>
                      <w:r>
                        <w:rPr>
                          <w:rFonts w:ascii="Times New Roman" w:hAnsi="Times New Roman" w:cs="Times New Roman"/>
                          <w:sz w:val="16"/>
                          <w:szCs w:val="16"/>
                        </w:rPr>
                        <w:t xml:space="preserve"> A large density of positive radiation-induced charges </w:t>
                      </w:r>
                      <w:r w:rsidR="00692194">
                        <w:rPr>
                          <w:rFonts w:ascii="Times New Roman" w:hAnsi="Times New Roman" w:cs="Times New Roman"/>
                          <w:sz w:val="16"/>
                          <w:szCs w:val="16"/>
                        </w:rPr>
                        <w:t>was</w:t>
                      </w:r>
                      <w:r>
                        <w:rPr>
                          <w:rFonts w:ascii="Times New Roman" w:hAnsi="Times New Roman" w:cs="Times New Roman"/>
                          <w:sz w:val="16"/>
                          <w:szCs w:val="16"/>
                        </w:rPr>
                        <w:t xml:space="preserve"> extracted by pulse CV under biased irradiation.</w:t>
                      </w:r>
                    </w:p>
                    <w:p w14:paraId="638F2772" w14:textId="77777777" w:rsidR="0064694E" w:rsidRPr="00063935" w:rsidRDefault="0064694E" w:rsidP="002B5807"/>
                  </w:txbxContent>
                </v:textbox>
                <w10:wrap type="topAndBottom" anchorx="margin" anchory="page"/>
              </v:shape>
            </w:pict>
          </mc:Fallback>
        </mc:AlternateContent>
      </w:r>
      <w:r w:rsidR="000E43B2" w:rsidRPr="002B5ADB">
        <w:rPr>
          <w:noProof/>
          <w:lang w:val="en-GB" w:eastAsia="en-GB"/>
        </w:rPr>
        <w:drawing>
          <wp:anchor distT="0" distB="0" distL="114300" distR="114300" simplePos="0" relativeHeight="251919872" behindDoc="0" locked="0" layoutInCell="1" allowOverlap="0" wp14:anchorId="34B5C8F5" wp14:editId="4FFA7E31">
            <wp:simplePos x="0" y="0"/>
            <wp:positionH relativeFrom="column">
              <wp:posOffset>863</wp:posOffset>
            </wp:positionH>
            <wp:positionV relativeFrom="page">
              <wp:posOffset>638355</wp:posOffset>
            </wp:positionV>
            <wp:extent cx="3200400" cy="2609850"/>
            <wp:effectExtent l="0" t="0" r="0" b="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00400" cy="2609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D732C" w:rsidRPr="00A729C0">
        <w:rPr>
          <w:sz w:val="20"/>
          <w:szCs w:val="20"/>
        </w:rPr>
        <w:t>The phenomenon is mainly due to the response time of the oscilloscope and the capacitance charging and discharging issues</w:t>
      </w:r>
      <w:r w:rsidR="00E57711">
        <w:rPr>
          <w:sz w:val="20"/>
          <w:szCs w:val="20"/>
        </w:rPr>
        <w:t xml:space="preserve"> </w:t>
      </w:r>
      <w:r w:rsidR="00945312">
        <w:rPr>
          <w:sz w:val="20"/>
          <w:szCs w:val="20"/>
        </w:rPr>
        <w:fldChar w:fldCharType="begin">
          <w:fldData xml:space="preserve">PEVuZE5vdGU+PENpdGU+PEF1dGhvcj5aaGFvPC9BdXRob3I+PFllYXI+MjAxNDwvWWVhcj48UmVj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</w:fldData>
        </w:fldChar>
      </w:r>
      <w:r w:rsidR="00D81C78">
        <w:rPr>
          <w:sz w:val="20"/>
          <w:szCs w:val="20"/>
        </w:rPr>
        <w:instrText xml:space="preserve"> ADDIN EN.CITE </w:instrText>
      </w:r>
      <w:r w:rsidR="00D81C78">
        <w:rPr>
          <w:sz w:val="20"/>
          <w:szCs w:val="20"/>
        </w:rPr>
        <w:fldChar w:fldCharType="begin">
          <w:fldData xml:space="preserve">PEVuZE5vdGU+PENpdGU+PEF1dGhvcj5aaGFvPC9BdXRob3I+PFllYXI+MjAxNDwvWWVhcj48UmVj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</w:fldData>
        </w:fldChar>
      </w:r>
      <w:r w:rsidR="00D81C78">
        <w:rPr>
          <w:sz w:val="20"/>
          <w:szCs w:val="20"/>
        </w:rPr>
        <w:instrText xml:space="preserve"> ADDIN EN.CITE.DATA </w:instrText>
      </w:r>
      <w:r w:rsidR="00D81C78">
        <w:rPr>
          <w:sz w:val="20"/>
          <w:szCs w:val="20"/>
        </w:rPr>
      </w:r>
      <w:r w:rsidR="00D81C78">
        <w:rPr>
          <w:sz w:val="20"/>
          <w:szCs w:val="20"/>
        </w:rPr>
        <w:fldChar w:fldCharType="end"/>
      </w:r>
      <w:r w:rsidR="00945312">
        <w:rPr>
          <w:sz w:val="20"/>
          <w:szCs w:val="20"/>
        </w:rPr>
      </w:r>
      <w:r w:rsidR="00945312">
        <w:rPr>
          <w:sz w:val="20"/>
          <w:szCs w:val="20"/>
        </w:rPr>
        <w:fldChar w:fldCharType="separate"/>
      </w:r>
      <w:r w:rsidR="00976ABF">
        <w:rPr>
          <w:noProof/>
          <w:sz w:val="20"/>
          <w:szCs w:val="20"/>
        </w:rPr>
        <w:t>[30]</w:t>
      </w:r>
      <w:r w:rsidR="00945312">
        <w:rPr>
          <w:sz w:val="20"/>
          <w:szCs w:val="20"/>
        </w:rPr>
        <w:fldChar w:fldCharType="end"/>
      </w:r>
      <w:r w:rsidR="00FD732C" w:rsidRPr="00A729C0">
        <w:rPr>
          <w:sz w:val="20"/>
          <w:szCs w:val="20"/>
        </w:rPr>
        <w:t>.</w:t>
      </w:r>
    </w:p>
    <w:p w14:paraId="4BCAAA5E" w14:textId="279E3726" w:rsidR="003A4895" w:rsidRDefault="003A4895" w:rsidP="001659CB">
      <w:pPr>
        <w:ind w:firstLine="202"/>
        <w:jc w:val="both"/>
      </w:pPr>
      <w:r w:rsidRPr="00E11E1C">
        <w:rPr>
          <w:rFonts w:hint="eastAsia"/>
          <w:lang w:eastAsia="zh-CN"/>
        </w:rPr>
        <w:t xml:space="preserve">To assess </w:t>
      </w:r>
      <w:r>
        <w:rPr>
          <w:lang w:eastAsia="zh-CN"/>
        </w:rPr>
        <w:t xml:space="preserve">the radiation-induced charge trapping in </w:t>
      </w:r>
      <w:r w:rsidRPr="00E11E1C">
        <w:rPr>
          <w:lang w:eastAsia="zh-CN"/>
        </w:rPr>
        <w:t>HfO</w:t>
      </w:r>
      <w:r w:rsidRPr="00AC5059">
        <w:rPr>
          <w:vertAlign w:val="subscript"/>
          <w:lang w:eastAsia="zh-CN"/>
        </w:rPr>
        <w:t>2</w:t>
      </w:r>
      <w:r w:rsidRPr="00E11E1C">
        <w:rPr>
          <w:lang w:eastAsia="zh-CN"/>
        </w:rPr>
        <w:t xml:space="preserve"> dielectrics</w:t>
      </w:r>
      <w:r>
        <w:rPr>
          <w:lang w:eastAsia="zh-CN"/>
        </w:rPr>
        <w:t xml:space="preserve">, we use both the </w:t>
      </w:r>
      <w:r w:rsidRPr="00E11E1C">
        <w:rPr>
          <w:lang w:eastAsia="zh-CN"/>
        </w:rPr>
        <w:t xml:space="preserve">high-frequency </w:t>
      </w:r>
      <w:bookmarkStart w:id="17" w:name="OLE_LINK7"/>
      <w:r w:rsidRPr="00E11E1C">
        <w:rPr>
          <w:lang w:eastAsia="zh-CN"/>
        </w:rPr>
        <w:t xml:space="preserve">conventional </w:t>
      </w:r>
      <w:r>
        <w:rPr>
          <w:lang w:eastAsia="zh-CN"/>
        </w:rPr>
        <w:t>CV</w:t>
      </w:r>
      <w:bookmarkEnd w:id="17"/>
      <w:r>
        <w:rPr>
          <w:lang w:eastAsia="zh-CN"/>
        </w:rPr>
        <w:t xml:space="preserve"> and pulse </w:t>
      </w:r>
      <w:r w:rsidRPr="00E11E1C">
        <w:rPr>
          <w:lang w:eastAsia="zh-CN"/>
        </w:rPr>
        <w:t>CV measurements</w:t>
      </w:r>
      <w:r>
        <w:rPr>
          <w:lang w:eastAsia="zh-CN"/>
        </w:rPr>
        <w:t>.</w:t>
      </w:r>
      <w:r w:rsidRPr="000E3883">
        <w:rPr>
          <w:lang w:eastAsia="zh-CN"/>
        </w:rPr>
        <w:t xml:space="preserve"> </w:t>
      </w:r>
      <w:hyperlink w:anchor="Fig3" w:history="1">
        <w:r w:rsidR="001659CB" w:rsidRPr="006819B3">
          <w:rPr>
            <w:rStyle w:val="Hyperlink"/>
            <w:color w:val="000000" w:themeColor="text1"/>
            <w:u w:val="none"/>
            <w:lang w:eastAsia="zh-CN"/>
          </w:rPr>
          <w:t xml:space="preserve">Fig. </w:t>
        </w:r>
        <w:r w:rsidR="001659CB">
          <w:rPr>
            <w:rStyle w:val="Hyperlink"/>
            <w:color w:val="000000" w:themeColor="text1"/>
            <w:u w:val="none"/>
            <w:lang w:eastAsia="zh-CN"/>
          </w:rPr>
          <w:t>4</w:t>
        </w:r>
      </w:hyperlink>
      <w:r w:rsidR="001659CB">
        <w:rPr>
          <w:lang w:eastAsia="zh-CN"/>
        </w:rPr>
        <w:t xml:space="preserve"> </w:t>
      </w:r>
      <w:r>
        <w:rPr>
          <w:lang w:eastAsia="zh-CN"/>
        </w:rPr>
        <w:t>illustrates representative CV curves before and after radiation exposure of 1.1, 10.5, 15.2, and 45.5 krad (HfO</w:t>
      </w:r>
      <w:r>
        <w:rPr>
          <w:vertAlign w:val="subscript"/>
          <w:lang w:eastAsia="zh-CN"/>
        </w:rPr>
        <w:t>2</w:t>
      </w:r>
      <w:r>
        <w:rPr>
          <w:lang w:eastAsia="zh-CN"/>
        </w:rPr>
        <w:t xml:space="preserve">) </w:t>
      </w:r>
      <w:r>
        <w:rPr>
          <w:rFonts w:hint="eastAsia"/>
          <w:lang w:eastAsia="zh-CN"/>
        </w:rPr>
        <w:t xml:space="preserve">respectively </w:t>
      </w:r>
      <w:r>
        <w:rPr>
          <w:lang w:eastAsia="zh-CN"/>
        </w:rPr>
        <w:t xml:space="preserve">with the </w:t>
      </w:r>
      <w:r>
        <w:t>electric</w:t>
      </w:r>
      <w:r w:rsidRPr="00A20BF9">
        <w:t xml:space="preserve"> field of 0.5 MV/cm</w:t>
      </w:r>
      <w:r>
        <w:rPr>
          <w:lang w:eastAsia="zh-CN"/>
        </w:rPr>
        <w:t xml:space="preserve"> measured by the </w:t>
      </w:r>
      <w:r w:rsidRPr="00E11E1C">
        <w:rPr>
          <w:lang w:eastAsia="zh-CN"/>
        </w:rPr>
        <w:t>conventional</w:t>
      </w:r>
      <w:r>
        <w:rPr>
          <w:lang w:eastAsia="zh-CN"/>
        </w:rPr>
        <w:t xml:space="preserve"> CV technique. After a total dose of 45.5 krad (HfO</w:t>
      </w:r>
      <w:r>
        <w:rPr>
          <w:vertAlign w:val="subscript"/>
          <w:lang w:eastAsia="zh-CN"/>
        </w:rPr>
        <w:t>2</w:t>
      </w:r>
      <w:r>
        <w:rPr>
          <w:lang w:eastAsia="zh-CN"/>
        </w:rPr>
        <w:t>), we observed that the CV curves</w:t>
      </w:r>
      <w:r w:rsidRPr="006A6066">
        <w:rPr>
          <w:rFonts w:ascii="Gadugi" w:hAnsi="Gadugi"/>
        </w:rPr>
        <w:t xml:space="preserve"> </w:t>
      </w:r>
      <w:r>
        <w:rPr>
          <w:rFonts w:hint="cs"/>
        </w:rPr>
        <w:t xml:space="preserve">have </w:t>
      </w:r>
      <w:r>
        <w:t xml:space="preserve">a negative </w:t>
      </w:r>
      <w:r>
        <w:rPr>
          <w:rFonts w:ascii="Gadugi" w:hAnsi="Gadugi"/>
        </w:rPr>
        <w:sym w:font="Symbol" w:char="F044"/>
      </w:r>
      <w:r w:rsidRPr="006A6066">
        <w:t>V</w:t>
      </w:r>
      <w:r w:rsidRPr="006A6066">
        <w:rPr>
          <w:vertAlign w:val="subscript"/>
        </w:rPr>
        <w:t>FB</w:t>
      </w:r>
      <w:r>
        <w:t xml:space="preserve"> up to -0.15 V. </w:t>
      </w:r>
      <w:r>
        <w:rPr>
          <w:lang w:eastAsia="zh-CN"/>
        </w:rPr>
        <w:t xml:space="preserve">Since the distribution of oxide trapped charges in the </w:t>
      </w:r>
      <w:r>
        <w:t>HfO</w:t>
      </w:r>
      <w:r>
        <w:rPr>
          <w:vertAlign w:val="subscript"/>
        </w:rPr>
        <w:t>2</w:t>
      </w:r>
      <w:r>
        <w:t>/SiO</w:t>
      </w:r>
      <w:r>
        <w:rPr>
          <w:vertAlign w:val="subscript"/>
        </w:rPr>
        <w:t>2</w:t>
      </w:r>
      <w:r>
        <w:rPr>
          <w:lang w:eastAsia="zh-CN"/>
        </w:rPr>
        <w:t xml:space="preserve"> is not known, </w:t>
      </w:r>
      <w:r>
        <w:t>the trapped charges in the HfO</w:t>
      </w:r>
      <w:r>
        <w:rPr>
          <w:vertAlign w:val="subscript"/>
        </w:rPr>
        <w:t>2</w:t>
      </w:r>
      <w:r>
        <w:t xml:space="preserve"> and SiO</w:t>
      </w:r>
      <w:r>
        <w:rPr>
          <w:vertAlign w:val="subscript"/>
        </w:rPr>
        <w:t>2</w:t>
      </w:r>
      <w:r>
        <w:t xml:space="preserve"> layers can be considered </w:t>
      </w:r>
      <w:r>
        <w:rPr>
          <w:noProof/>
          <w:lang w:val="en-GB" w:eastAsia="en-GB"/>
        </w:rPr>
        <mc:AlternateContent>
          <mc:Choice Requires="wps">
            <w:drawing>
              <wp:anchor distT="0" distB="0" distL="114300" distR="114300" simplePos="0" relativeHeight="251917824" behindDoc="0" locked="1" layoutInCell="1" allowOverlap="0" wp14:anchorId="7EFDCA0A" wp14:editId="76FED785">
                <wp:simplePos x="0" y="0"/>
                <wp:positionH relativeFrom="margin">
                  <wp:align>right</wp:align>
                </wp:positionH>
                <wp:positionV relativeFrom="page">
                  <wp:posOffset>3289935</wp:posOffset>
                </wp:positionV>
                <wp:extent cx="3200400" cy="971550"/>
                <wp:effectExtent l="0" t="0" r="0" b="0"/>
                <wp:wrapTopAndBottom/>
                <wp:docPr id="20" name="文本框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00400" cy="971550"/>
                        </a:xfrm>
                        <a:prstGeom prst="rect">
                          <a:avLst/>
                        </a:prstGeom>
                        <a:solidFill>
                          <a:prstClr val="white"/>
                        </a:solidFill>
                        <a:ln>
                          <a:noFill/>
                        </a:ln>
                        <a:effectLst/>
                      </wps:spPr>
                      <wps:txbx>
                        <w:txbxContent>
                          <w:p w14:paraId="0F78AA1D" w14:textId="7AFBBFC7" w:rsidR="0064694E" w:rsidRPr="00BA0E4E" w:rsidRDefault="0064694E" w:rsidP="003A4895">
                            <w:pPr>
                              <w:pStyle w:val="Caption"/>
                              <w:widowControl w:val="0"/>
                              <w:jc w:val="both"/>
                              <w:rPr>
                                <w:rFonts w:ascii="Times New Roman" w:hAnsi="Times New Roman" w:cs="Times New Roman"/>
                                <w:sz w:val="16"/>
                                <w:szCs w:val="16"/>
                              </w:rPr>
                            </w:pPr>
                            <w:r w:rsidRPr="00F75712">
                              <w:rPr>
                                <w:rFonts w:ascii="Times New Roman" w:hAnsi="Times New Roman" w:cs="Times New Roman"/>
                                <w:sz w:val="16"/>
                                <w:szCs w:val="16"/>
                              </w:rPr>
                              <w:t>Fig</w:t>
                            </w:r>
                            <w:r>
                              <w:rPr>
                                <w:rFonts w:ascii="Times New Roman" w:hAnsi="Times New Roman" w:cs="Times New Roman"/>
                                <w:sz w:val="16"/>
                                <w:szCs w:val="16"/>
                              </w:rPr>
                              <w:t>. 5.</w:t>
                            </w:r>
                            <w:r w:rsidRPr="00F75712">
                              <w:rPr>
                                <w:rFonts w:ascii="Times New Roman" w:hAnsi="Times New Roman" w:cs="Times New Roman"/>
                                <w:sz w:val="16"/>
                                <w:szCs w:val="16"/>
                              </w:rPr>
                              <w:t xml:space="preserve"> </w:t>
                            </w:r>
                            <w:r>
                              <w:rPr>
                                <w:rFonts w:ascii="Times New Roman" w:hAnsi="Times New Roman" w:cs="Times New Roman"/>
                                <w:sz w:val="16"/>
                                <w:szCs w:val="16"/>
                              </w:rPr>
                              <w:t>Pulse</w:t>
                            </w:r>
                            <w:r w:rsidRPr="00BA0E4E">
                              <w:rPr>
                                <w:rFonts w:ascii="Times New Roman" w:hAnsi="Times New Roman" w:cs="Times New Roman"/>
                                <w:sz w:val="16"/>
                                <w:szCs w:val="16"/>
                              </w:rPr>
                              <w:t xml:space="preserve"> CV measurements </w:t>
                            </w:r>
                            <w:r>
                              <w:rPr>
                                <w:rFonts w:ascii="Times New Roman" w:hAnsi="Times New Roman" w:cs="Times New Roman"/>
                                <w:sz w:val="16"/>
                                <w:szCs w:val="16"/>
                              </w:rPr>
                              <w:t>from</w:t>
                            </w:r>
                            <w:r w:rsidRPr="00BA0E4E">
                              <w:rPr>
                                <w:rFonts w:ascii="Times New Roman" w:hAnsi="Times New Roman" w:cs="Times New Roman"/>
                                <w:sz w:val="16"/>
                                <w:szCs w:val="16"/>
                              </w:rPr>
                              <w:t xml:space="preserve"> a</w:t>
                            </w:r>
                            <w:r>
                              <w:rPr>
                                <w:rFonts w:ascii="Times New Roman" w:hAnsi="Times New Roman" w:cs="Times New Roman"/>
                                <w:sz w:val="16"/>
                                <w:szCs w:val="16"/>
                              </w:rPr>
                              <w:t xml:space="preserve">n </w:t>
                            </w:r>
                            <w:r w:rsidRPr="00BA0E4E">
                              <w:rPr>
                                <w:rFonts w:ascii="Times New Roman" w:hAnsi="Times New Roman" w:cs="Times New Roman"/>
                                <w:sz w:val="16"/>
                                <w:szCs w:val="16"/>
                              </w:rPr>
                              <w:t>irradiated HfO</w:t>
                            </w:r>
                            <w:r w:rsidRPr="00BA0E4E">
                              <w:rPr>
                                <w:rFonts w:ascii="Times New Roman" w:hAnsi="Times New Roman" w:cs="Times New Roman"/>
                                <w:sz w:val="16"/>
                                <w:szCs w:val="16"/>
                                <w:vertAlign w:val="subscript"/>
                              </w:rPr>
                              <w:t>2</w:t>
                            </w:r>
                            <w:r w:rsidRPr="00BA0E4E">
                              <w:rPr>
                                <w:rFonts w:ascii="Times New Roman" w:hAnsi="Times New Roman" w:cs="Times New Roman"/>
                                <w:sz w:val="16"/>
                                <w:szCs w:val="16"/>
                                <w:lang w:eastAsia="zh-CN"/>
                              </w:rPr>
                              <w:t>/</w:t>
                            </w:r>
                            <w:r w:rsidRPr="00BA0E4E">
                              <w:rPr>
                                <w:rFonts w:ascii="Times New Roman" w:hAnsi="Times New Roman" w:cs="Times New Roman"/>
                                <w:sz w:val="16"/>
                                <w:szCs w:val="16"/>
                              </w:rPr>
                              <w:t>SiO</w:t>
                            </w:r>
                            <w:r w:rsidRPr="00BA0E4E">
                              <w:rPr>
                                <w:rFonts w:ascii="Times New Roman" w:hAnsi="Times New Roman" w:cs="Times New Roman"/>
                                <w:sz w:val="16"/>
                                <w:szCs w:val="16"/>
                                <w:vertAlign w:val="subscript"/>
                              </w:rPr>
                              <w:t>2</w:t>
                            </w:r>
                            <w:r w:rsidRPr="00BA0E4E">
                              <w:rPr>
                                <w:rFonts w:ascii="Times New Roman" w:hAnsi="Times New Roman" w:cs="Times New Roman"/>
                                <w:sz w:val="16"/>
                                <w:szCs w:val="16"/>
                              </w:rPr>
                              <w:t xml:space="preserve">-Si capacitor </w:t>
                            </w:r>
                            <w:r>
                              <w:rPr>
                                <w:rFonts w:ascii="Times New Roman" w:hAnsi="Times New Roman" w:cs="Times New Roman"/>
                                <w:sz w:val="16"/>
                                <w:szCs w:val="16"/>
                              </w:rPr>
                              <w:t>with an electric</w:t>
                            </w:r>
                            <w:r w:rsidRPr="00BA0E4E">
                              <w:rPr>
                                <w:rFonts w:ascii="Times New Roman" w:hAnsi="Times New Roman" w:cs="Times New Roman"/>
                                <w:sz w:val="16"/>
                                <w:szCs w:val="16"/>
                              </w:rPr>
                              <w:t xml:space="preserve"> field of 0.5 MV/cm </w:t>
                            </w:r>
                            <w:r>
                              <w:rPr>
                                <w:rFonts w:ascii="Times New Roman" w:hAnsi="Times New Roman" w:cs="Times New Roman"/>
                                <w:sz w:val="16"/>
                                <w:szCs w:val="16"/>
                              </w:rPr>
                              <w:t>applied to the gate</w:t>
                            </w:r>
                            <w:r w:rsidRPr="00BA0E4E">
                              <w:rPr>
                                <w:rFonts w:ascii="Times New Roman" w:hAnsi="Times New Roman" w:cs="Times New Roman"/>
                                <w:sz w:val="16"/>
                                <w:szCs w:val="16"/>
                              </w:rPr>
                              <w:t xml:space="preserve">. </w:t>
                            </w:r>
                            <w:r w:rsidRPr="00D47B3A">
                              <w:rPr>
                                <w:rFonts w:ascii="Times New Roman" w:hAnsi="Times New Roman" w:cs="Times New Roman"/>
                                <w:sz w:val="16"/>
                                <w:szCs w:val="16"/>
                              </w:rPr>
                              <w:t>The rising</w:t>
                            </w:r>
                            <w:r>
                              <w:rPr>
                                <w:rFonts w:ascii="Times New Roman" w:hAnsi="Times New Roman" w:cs="Times New Roman"/>
                                <w:sz w:val="16"/>
                                <w:szCs w:val="16"/>
                              </w:rPr>
                              <w:t>/</w:t>
                            </w:r>
                            <w:r w:rsidRPr="00D47B3A">
                              <w:rPr>
                                <w:rFonts w:ascii="Times New Roman" w:hAnsi="Times New Roman" w:cs="Times New Roman"/>
                                <w:sz w:val="16"/>
                                <w:szCs w:val="16"/>
                              </w:rPr>
                              <w:t xml:space="preserve"> falling edge time of gate pulse was 900 </w:t>
                            </w:r>
                            <w:r>
                              <w:rPr>
                                <w:rFonts w:ascii="Times New Roman" w:hAnsi="Times New Roman" w:cs="Times New Roman"/>
                                <w:sz w:val="16"/>
                                <w:szCs w:val="16"/>
                              </w:rPr>
                              <w:t>µ</w:t>
                            </w:r>
                            <w:r w:rsidRPr="00D47B3A">
                              <w:rPr>
                                <w:rFonts w:ascii="Times New Roman" w:hAnsi="Times New Roman" w:cs="Times New Roman"/>
                                <w:sz w:val="16"/>
                                <w:szCs w:val="16"/>
                              </w:rPr>
                              <w:t xml:space="preserve">s, and the pulse width was 1300 </w:t>
                            </w:r>
                            <w:r>
                              <w:rPr>
                                <w:rFonts w:ascii="Times New Roman" w:hAnsi="Times New Roman" w:cs="Times New Roman"/>
                                <w:sz w:val="16"/>
                                <w:szCs w:val="16"/>
                              </w:rPr>
                              <w:t>µ</w:t>
                            </w:r>
                            <w:r w:rsidRPr="00D47B3A">
                              <w:rPr>
                                <w:rFonts w:ascii="Times New Roman" w:hAnsi="Times New Roman" w:cs="Times New Roman"/>
                                <w:sz w:val="16"/>
                                <w:szCs w:val="16"/>
                              </w:rPr>
                              <w:t xml:space="preserve">s. </w:t>
                            </w:r>
                            <w:r>
                              <w:rPr>
                                <w:rFonts w:ascii="Times New Roman" w:hAnsi="Times New Roman" w:cs="Times New Roman"/>
                                <w:sz w:val="16"/>
                                <w:szCs w:val="16"/>
                              </w:rPr>
                              <w:t xml:space="preserve">A very large, </w:t>
                            </w:r>
                            <w:r>
                              <w:rPr>
                                <w:rFonts w:ascii="Times New Roman" w:hAnsi="Times New Roman" w:cs="Times New Roman"/>
                                <w:sz w:val="16"/>
                                <w:szCs w:val="16"/>
                              </w:rPr>
                              <w:sym w:font="Symbol" w:char="F02D"/>
                            </w:r>
                            <w:r>
                              <w:rPr>
                                <w:rFonts w:ascii="Times New Roman" w:hAnsi="Times New Roman" w:cs="Times New Roman"/>
                                <w:sz w:val="16"/>
                                <w:szCs w:val="16"/>
                              </w:rPr>
                              <w:t>0.67 V, negative flat-band voltage shift was observed in the CV curves at total dose of 40.5 krad (HfO</w:t>
                            </w:r>
                            <w:r>
                              <w:rPr>
                                <w:rFonts w:ascii="Times New Roman" w:hAnsi="Times New Roman" w:cs="Times New Roman"/>
                                <w:sz w:val="16"/>
                                <w:szCs w:val="16"/>
                                <w:vertAlign w:val="subscript"/>
                              </w:rPr>
                              <w:t>2</w:t>
                            </w:r>
                            <w:r>
                              <w:rPr>
                                <w:rFonts w:ascii="Times New Roman" w:hAnsi="Times New Roman" w:cs="Times New Roman"/>
                                <w:sz w:val="16"/>
                                <w:szCs w:val="16"/>
                              </w:rPr>
                              <w:t>), which indicated a large concentration of positive charges being generated in the oxide.</w:t>
                            </w:r>
                            <w:r w:rsidRPr="00BA0E4E">
                              <w:rPr>
                                <w:rFonts w:ascii="Times New Roman" w:hAnsi="Times New Roman" w:cs="Times New Roman"/>
                                <w:sz w:val="16"/>
                                <w:szCs w:val="16"/>
                              </w:rPr>
                              <w:t xml:space="preserve"> The </w:t>
                            </w:r>
                            <w:r>
                              <w:rPr>
                                <w:rFonts w:ascii="Times New Roman" w:hAnsi="Times New Roman" w:cs="Times New Roman"/>
                                <w:sz w:val="16"/>
                                <w:szCs w:val="16"/>
                              </w:rPr>
                              <w:t xml:space="preserve">inset </w:t>
                            </w:r>
                            <w:r w:rsidR="00692194">
                              <w:rPr>
                                <w:rFonts w:ascii="Times New Roman" w:hAnsi="Times New Roman" w:cs="Times New Roman"/>
                                <w:sz w:val="16"/>
                                <w:szCs w:val="16"/>
                              </w:rPr>
                              <w:t>shows the</w:t>
                            </w:r>
                            <w:r>
                              <w:rPr>
                                <w:rFonts w:ascii="Times New Roman" w:hAnsi="Times New Roman" w:cs="Times New Roman"/>
                                <w:sz w:val="16"/>
                                <w:szCs w:val="16"/>
                              </w:rPr>
                              <w:t xml:space="preserve"> </w:t>
                            </w:r>
                            <w:r w:rsidRPr="00BA0E4E">
                              <w:rPr>
                                <w:rFonts w:ascii="Times New Roman" w:hAnsi="Times New Roman" w:cs="Times New Roman"/>
                                <w:sz w:val="16"/>
                                <w:szCs w:val="16"/>
                              </w:rPr>
                              <w:t>l</w:t>
                            </w:r>
                            <w:r>
                              <w:rPr>
                                <w:rFonts w:ascii="Times New Roman" w:hAnsi="Times New Roman" w:cs="Times New Roman"/>
                                <w:sz w:val="16"/>
                                <w:szCs w:val="16"/>
                              </w:rPr>
                              <w:t xml:space="preserve">oop width versus the total dose, suggesting no </w:t>
                            </w:r>
                            <w:r w:rsidRPr="00584131">
                              <w:rPr>
                                <w:rFonts w:ascii="Times New Roman" w:hAnsi="Times New Roman" w:cs="Times New Roman"/>
                                <w:sz w:val="16"/>
                                <w:szCs w:val="16"/>
                              </w:rPr>
                              <w:t>significant</w:t>
                            </w:r>
                            <w:r>
                              <w:rPr>
                                <w:rFonts w:ascii="Times New Roman" w:hAnsi="Times New Roman" w:cs="Times New Roman"/>
                                <w:sz w:val="16"/>
                                <w:szCs w:val="16"/>
                              </w:rPr>
                              <w:t xml:space="preserve"> </w:t>
                            </w:r>
                            <w:r w:rsidRPr="0084508D">
                              <w:rPr>
                                <w:rFonts w:ascii="Times New Roman" w:hAnsi="Times New Roman" w:cs="Times New Roman"/>
                                <w:sz w:val="16"/>
                                <w:szCs w:val="16"/>
                              </w:rPr>
                              <w:t>variation</w:t>
                            </w:r>
                            <w:r>
                              <w:rPr>
                                <w:rFonts w:ascii="Times New Roman" w:hAnsi="Times New Roman" w:cs="Times New Roman"/>
                                <w:sz w:val="16"/>
                                <w:szCs w:val="16"/>
                              </w:rPr>
                              <w:t>s of loop width.</w:t>
                            </w:r>
                          </w:p>
                          <w:p w14:paraId="2322CF83" w14:textId="77777777" w:rsidR="0064694E" w:rsidRPr="00AD671F" w:rsidRDefault="0064694E" w:rsidP="003A4895">
                            <w:pPr>
                              <w:pStyle w:val="Caption"/>
                              <w:rPr>
                                <w:rFonts w:ascii="Times New Roman" w:eastAsia="SimSu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7EFDCA0A" id="文本框 20" o:spid="_x0000_s1039" type="#_x0000_t202" style="position:absolute;left:0;text-align:left;margin-left:200.8pt;margin-top:259.05pt;width:252pt;height:76.5pt;z-index:251917824;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" o:allowoverlap="f" stroked="f">
                <v:path arrowok="t"/>
                <v:textbox style="mso-fit-shape-to-text:t" inset="0,0,0,0">
                  <w:txbxContent>
                    <w:p w14:paraId="0F78AA1D" w14:textId="7AFBBFC7" w:rsidR="0064694E" w:rsidRPr="00BA0E4E" w:rsidRDefault="0064694E" w:rsidP="003A4895">
                      <w:pPr>
                        <w:pStyle w:val="af4"/>
                        <w:widowControl w:val="0"/>
                        <w:jc w:val="both"/>
                        <w:rPr>
                          <w:rFonts w:ascii="Times New Roman" w:hAnsi="Times New Roman" w:cs="Times New Roman"/>
                          <w:sz w:val="16"/>
                          <w:szCs w:val="16"/>
                        </w:rPr>
                      </w:pPr>
                      <w:r w:rsidRPr="00F75712">
                        <w:rPr>
                          <w:rFonts w:ascii="Times New Roman" w:hAnsi="Times New Roman" w:cs="Times New Roman"/>
                          <w:sz w:val="16"/>
                          <w:szCs w:val="16"/>
                        </w:rPr>
                        <w:t>Fig</w:t>
                      </w:r>
                      <w:r>
                        <w:rPr>
                          <w:rFonts w:ascii="Times New Roman" w:hAnsi="Times New Roman" w:cs="Times New Roman"/>
                          <w:sz w:val="16"/>
                          <w:szCs w:val="16"/>
                        </w:rPr>
                        <w:t>. 5.</w:t>
                      </w:r>
                      <w:r w:rsidRPr="00F75712">
                        <w:rPr>
                          <w:rFonts w:ascii="Times New Roman" w:hAnsi="Times New Roman" w:cs="Times New Roman"/>
                          <w:sz w:val="16"/>
                          <w:szCs w:val="16"/>
                        </w:rPr>
                        <w:t xml:space="preserve"> </w:t>
                      </w:r>
                      <w:r>
                        <w:rPr>
                          <w:rFonts w:ascii="Times New Roman" w:hAnsi="Times New Roman" w:cs="Times New Roman"/>
                          <w:sz w:val="16"/>
                          <w:szCs w:val="16"/>
                        </w:rPr>
                        <w:t>Pulse</w:t>
                      </w:r>
                      <w:r w:rsidRPr="00BA0E4E">
                        <w:rPr>
                          <w:rFonts w:ascii="Times New Roman" w:hAnsi="Times New Roman" w:cs="Times New Roman"/>
                          <w:sz w:val="16"/>
                          <w:szCs w:val="16"/>
                        </w:rPr>
                        <w:t xml:space="preserve"> CV measurements </w:t>
                      </w:r>
                      <w:r>
                        <w:rPr>
                          <w:rFonts w:ascii="Times New Roman" w:hAnsi="Times New Roman" w:cs="Times New Roman"/>
                          <w:sz w:val="16"/>
                          <w:szCs w:val="16"/>
                        </w:rPr>
                        <w:t>from</w:t>
                      </w:r>
                      <w:r w:rsidRPr="00BA0E4E">
                        <w:rPr>
                          <w:rFonts w:ascii="Times New Roman" w:hAnsi="Times New Roman" w:cs="Times New Roman"/>
                          <w:sz w:val="16"/>
                          <w:szCs w:val="16"/>
                        </w:rPr>
                        <w:t xml:space="preserve"> a</w:t>
                      </w:r>
                      <w:r>
                        <w:rPr>
                          <w:rFonts w:ascii="Times New Roman" w:hAnsi="Times New Roman" w:cs="Times New Roman"/>
                          <w:sz w:val="16"/>
                          <w:szCs w:val="16"/>
                        </w:rPr>
                        <w:t xml:space="preserve">n </w:t>
                      </w:r>
                      <w:r w:rsidRPr="00BA0E4E">
                        <w:rPr>
                          <w:rFonts w:ascii="Times New Roman" w:hAnsi="Times New Roman" w:cs="Times New Roman"/>
                          <w:sz w:val="16"/>
                          <w:szCs w:val="16"/>
                        </w:rPr>
                        <w:t>irradiated HfO</w:t>
                      </w:r>
                      <w:r w:rsidRPr="00BA0E4E">
                        <w:rPr>
                          <w:rFonts w:ascii="Times New Roman" w:hAnsi="Times New Roman" w:cs="Times New Roman"/>
                          <w:sz w:val="16"/>
                          <w:szCs w:val="16"/>
                          <w:vertAlign w:val="subscript"/>
                        </w:rPr>
                        <w:t>2</w:t>
                      </w:r>
                      <w:r w:rsidRPr="00BA0E4E">
                        <w:rPr>
                          <w:rFonts w:ascii="Times New Roman" w:hAnsi="Times New Roman" w:cs="Times New Roman"/>
                          <w:sz w:val="16"/>
                          <w:szCs w:val="16"/>
                          <w:lang w:eastAsia="zh-CN"/>
                        </w:rPr>
                        <w:t>/</w:t>
                      </w:r>
                      <w:r w:rsidRPr="00BA0E4E">
                        <w:rPr>
                          <w:rFonts w:ascii="Times New Roman" w:hAnsi="Times New Roman" w:cs="Times New Roman"/>
                          <w:sz w:val="16"/>
                          <w:szCs w:val="16"/>
                        </w:rPr>
                        <w:t>SiO</w:t>
                      </w:r>
                      <w:r w:rsidRPr="00BA0E4E">
                        <w:rPr>
                          <w:rFonts w:ascii="Times New Roman" w:hAnsi="Times New Roman" w:cs="Times New Roman"/>
                          <w:sz w:val="16"/>
                          <w:szCs w:val="16"/>
                          <w:vertAlign w:val="subscript"/>
                        </w:rPr>
                        <w:t>2</w:t>
                      </w:r>
                      <w:r w:rsidRPr="00BA0E4E">
                        <w:rPr>
                          <w:rFonts w:ascii="Times New Roman" w:hAnsi="Times New Roman" w:cs="Times New Roman"/>
                          <w:sz w:val="16"/>
                          <w:szCs w:val="16"/>
                        </w:rPr>
                        <w:t xml:space="preserve">-Si capacitor </w:t>
                      </w:r>
                      <w:r>
                        <w:rPr>
                          <w:rFonts w:ascii="Times New Roman" w:hAnsi="Times New Roman" w:cs="Times New Roman"/>
                          <w:sz w:val="16"/>
                          <w:szCs w:val="16"/>
                        </w:rPr>
                        <w:t>with an electric</w:t>
                      </w:r>
                      <w:r w:rsidRPr="00BA0E4E">
                        <w:rPr>
                          <w:rFonts w:ascii="Times New Roman" w:hAnsi="Times New Roman" w:cs="Times New Roman"/>
                          <w:sz w:val="16"/>
                          <w:szCs w:val="16"/>
                        </w:rPr>
                        <w:t xml:space="preserve"> field of 0.5 MV/cm </w:t>
                      </w:r>
                      <w:r>
                        <w:rPr>
                          <w:rFonts w:ascii="Times New Roman" w:hAnsi="Times New Roman" w:cs="Times New Roman"/>
                          <w:sz w:val="16"/>
                          <w:szCs w:val="16"/>
                        </w:rPr>
                        <w:t>applied to the gate</w:t>
                      </w:r>
                      <w:r w:rsidRPr="00BA0E4E">
                        <w:rPr>
                          <w:rFonts w:ascii="Times New Roman" w:hAnsi="Times New Roman" w:cs="Times New Roman"/>
                          <w:sz w:val="16"/>
                          <w:szCs w:val="16"/>
                        </w:rPr>
                        <w:t xml:space="preserve">. </w:t>
                      </w:r>
                      <w:r w:rsidRPr="00D47B3A">
                        <w:rPr>
                          <w:rFonts w:ascii="Times New Roman" w:hAnsi="Times New Roman" w:cs="Times New Roman"/>
                          <w:sz w:val="16"/>
                          <w:szCs w:val="16"/>
                        </w:rPr>
                        <w:t>The rising</w:t>
                      </w:r>
                      <w:r>
                        <w:rPr>
                          <w:rFonts w:ascii="Times New Roman" w:hAnsi="Times New Roman" w:cs="Times New Roman"/>
                          <w:sz w:val="16"/>
                          <w:szCs w:val="16"/>
                        </w:rPr>
                        <w:t>/</w:t>
                      </w:r>
                      <w:r w:rsidRPr="00D47B3A">
                        <w:rPr>
                          <w:rFonts w:ascii="Times New Roman" w:hAnsi="Times New Roman" w:cs="Times New Roman"/>
                          <w:sz w:val="16"/>
                          <w:szCs w:val="16"/>
                        </w:rPr>
                        <w:t xml:space="preserve"> falling edge time of gate pulse was 900 </w:t>
                      </w:r>
                      <w:r>
                        <w:rPr>
                          <w:rFonts w:ascii="Times New Roman" w:hAnsi="Times New Roman" w:cs="Times New Roman"/>
                          <w:sz w:val="16"/>
                          <w:szCs w:val="16"/>
                        </w:rPr>
                        <w:t>µ</w:t>
                      </w:r>
                      <w:r w:rsidRPr="00D47B3A">
                        <w:rPr>
                          <w:rFonts w:ascii="Times New Roman" w:hAnsi="Times New Roman" w:cs="Times New Roman"/>
                          <w:sz w:val="16"/>
                          <w:szCs w:val="16"/>
                        </w:rPr>
                        <w:t xml:space="preserve">s, and the pulse width was 1300 </w:t>
                      </w:r>
                      <w:r>
                        <w:rPr>
                          <w:rFonts w:ascii="Times New Roman" w:hAnsi="Times New Roman" w:cs="Times New Roman"/>
                          <w:sz w:val="16"/>
                          <w:szCs w:val="16"/>
                        </w:rPr>
                        <w:t>µ</w:t>
                      </w:r>
                      <w:r w:rsidRPr="00D47B3A">
                        <w:rPr>
                          <w:rFonts w:ascii="Times New Roman" w:hAnsi="Times New Roman" w:cs="Times New Roman"/>
                          <w:sz w:val="16"/>
                          <w:szCs w:val="16"/>
                        </w:rPr>
                        <w:t xml:space="preserve">s. </w:t>
                      </w:r>
                      <w:r>
                        <w:rPr>
                          <w:rFonts w:ascii="Times New Roman" w:hAnsi="Times New Roman" w:cs="Times New Roman"/>
                          <w:sz w:val="16"/>
                          <w:szCs w:val="16"/>
                        </w:rPr>
                        <w:t xml:space="preserve">A very large, </w:t>
                      </w:r>
                      <w:r>
                        <w:rPr>
                          <w:rFonts w:ascii="Times New Roman" w:hAnsi="Times New Roman" w:cs="Times New Roman"/>
                          <w:sz w:val="16"/>
                          <w:szCs w:val="16"/>
                        </w:rPr>
                        <w:sym w:font="Symbol" w:char="F02D"/>
                      </w:r>
                      <w:r>
                        <w:rPr>
                          <w:rFonts w:ascii="Times New Roman" w:hAnsi="Times New Roman" w:cs="Times New Roman"/>
                          <w:sz w:val="16"/>
                          <w:szCs w:val="16"/>
                        </w:rPr>
                        <w:t>0.67 V, negative flat-band voltage shift was observed in the CV curves at total dose of 40.5 krad (HfO</w:t>
                      </w:r>
                      <w:r>
                        <w:rPr>
                          <w:rFonts w:ascii="Times New Roman" w:hAnsi="Times New Roman" w:cs="Times New Roman"/>
                          <w:sz w:val="16"/>
                          <w:szCs w:val="16"/>
                          <w:vertAlign w:val="subscript"/>
                        </w:rPr>
                        <w:t>2</w:t>
                      </w:r>
                      <w:r>
                        <w:rPr>
                          <w:rFonts w:ascii="Times New Roman" w:hAnsi="Times New Roman" w:cs="Times New Roman"/>
                          <w:sz w:val="16"/>
                          <w:szCs w:val="16"/>
                        </w:rPr>
                        <w:t>), which indicated a large concentration of positive charges being generated in the oxide.</w:t>
                      </w:r>
                      <w:r w:rsidRPr="00BA0E4E">
                        <w:rPr>
                          <w:rFonts w:ascii="Times New Roman" w:hAnsi="Times New Roman" w:cs="Times New Roman"/>
                          <w:sz w:val="16"/>
                          <w:szCs w:val="16"/>
                        </w:rPr>
                        <w:t xml:space="preserve"> The </w:t>
                      </w:r>
                      <w:r>
                        <w:rPr>
                          <w:rFonts w:ascii="Times New Roman" w:hAnsi="Times New Roman" w:cs="Times New Roman"/>
                          <w:sz w:val="16"/>
                          <w:szCs w:val="16"/>
                        </w:rPr>
                        <w:t xml:space="preserve">inset </w:t>
                      </w:r>
                      <w:r w:rsidR="00692194">
                        <w:rPr>
                          <w:rFonts w:ascii="Times New Roman" w:hAnsi="Times New Roman" w:cs="Times New Roman"/>
                          <w:sz w:val="16"/>
                          <w:szCs w:val="16"/>
                        </w:rPr>
                        <w:t>shows the</w:t>
                      </w:r>
                      <w:r>
                        <w:rPr>
                          <w:rFonts w:ascii="Times New Roman" w:hAnsi="Times New Roman" w:cs="Times New Roman"/>
                          <w:sz w:val="16"/>
                          <w:szCs w:val="16"/>
                        </w:rPr>
                        <w:t xml:space="preserve"> </w:t>
                      </w:r>
                      <w:r w:rsidRPr="00BA0E4E">
                        <w:rPr>
                          <w:rFonts w:ascii="Times New Roman" w:hAnsi="Times New Roman" w:cs="Times New Roman"/>
                          <w:sz w:val="16"/>
                          <w:szCs w:val="16"/>
                        </w:rPr>
                        <w:t>l</w:t>
                      </w:r>
                      <w:r>
                        <w:rPr>
                          <w:rFonts w:ascii="Times New Roman" w:hAnsi="Times New Roman" w:cs="Times New Roman"/>
                          <w:sz w:val="16"/>
                          <w:szCs w:val="16"/>
                        </w:rPr>
                        <w:t xml:space="preserve">oop width versus the total dose, suggesting no </w:t>
                      </w:r>
                      <w:r w:rsidRPr="00584131">
                        <w:rPr>
                          <w:rFonts w:ascii="Times New Roman" w:hAnsi="Times New Roman" w:cs="Times New Roman"/>
                          <w:sz w:val="16"/>
                          <w:szCs w:val="16"/>
                        </w:rPr>
                        <w:t>significant</w:t>
                      </w:r>
                      <w:r>
                        <w:rPr>
                          <w:rFonts w:ascii="Times New Roman" w:hAnsi="Times New Roman" w:cs="Times New Roman"/>
                          <w:sz w:val="16"/>
                          <w:szCs w:val="16"/>
                        </w:rPr>
                        <w:t xml:space="preserve"> </w:t>
                      </w:r>
                      <w:r w:rsidRPr="0084508D">
                        <w:rPr>
                          <w:rFonts w:ascii="Times New Roman" w:hAnsi="Times New Roman" w:cs="Times New Roman"/>
                          <w:sz w:val="16"/>
                          <w:szCs w:val="16"/>
                        </w:rPr>
                        <w:t>variation</w:t>
                      </w:r>
                      <w:r>
                        <w:rPr>
                          <w:rFonts w:ascii="Times New Roman" w:hAnsi="Times New Roman" w:cs="Times New Roman"/>
                          <w:sz w:val="16"/>
                          <w:szCs w:val="16"/>
                        </w:rPr>
                        <w:t>s of loop width.</w:t>
                      </w:r>
                    </w:p>
                    <w:p w14:paraId="2322CF83" w14:textId="77777777" w:rsidR="0064694E" w:rsidRPr="00AD671F" w:rsidRDefault="0064694E" w:rsidP="003A4895">
                      <w:pPr>
                        <w:pStyle w:val="af4"/>
                        <w:rPr>
                          <w:rFonts w:ascii="Times New Roman" w:eastAsia="宋体" w:hAnsi="Times New Roman" w:cs="Times New Roman"/>
                        </w:rPr>
                      </w:pPr>
                    </w:p>
                  </w:txbxContent>
                </v:textbox>
                <w10:wrap type="topAndBottom" anchorx="margin" anchory="page"/>
                <w10:anchorlock/>
              </v:shape>
            </w:pict>
          </mc:Fallback>
        </mc:AlternateContent>
      </w:r>
      <w:r w:rsidRPr="00FD6BE0">
        <w:rPr>
          <w:noProof/>
          <w:lang w:eastAsia="zh-CN"/>
        </w:rPr>
        <w:t xml:space="preserve"> </w:t>
      </w:r>
      <w:r>
        <w:t>as equivalent charges projected to the interface of HfO</w:t>
      </w:r>
      <w:r>
        <w:rPr>
          <w:vertAlign w:val="subscript"/>
        </w:rPr>
        <w:t>2</w:t>
      </w:r>
      <w:r>
        <w:t>/SiO</w:t>
      </w:r>
      <w:r>
        <w:rPr>
          <w:vertAlign w:val="subscript"/>
        </w:rPr>
        <w:t>2</w:t>
      </w:r>
      <w:r>
        <w:t xml:space="preserve"> and SiO</w:t>
      </w:r>
      <w:r>
        <w:rPr>
          <w:vertAlign w:val="subscript"/>
        </w:rPr>
        <w:t>2</w:t>
      </w:r>
      <w:r>
        <w:t xml:space="preserve">/Si with effective charge densities of </w:t>
      </w:r>
      <w:r w:rsidRPr="00823CED">
        <w:rPr>
          <w:i/>
        </w:rPr>
        <w:t>Q</w:t>
      </w:r>
      <w:r w:rsidRPr="00823CED">
        <w:rPr>
          <w:i/>
          <w:vertAlign w:val="subscript"/>
        </w:rPr>
        <w:t>ox</w:t>
      </w:r>
      <w:r>
        <w:t xml:space="preserve"> and </w:t>
      </w:r>
      <w:r w:rsidRPr="00823CED">
        <w:rPr>
          <w:i/>
        </w:rPr>
        <w:t>Q</w:t>
      </w:r>
      <w:r w:rsidRPr="00823CED">
        <w:rPr>
          <w:i/>
          <w:vertAlign w:val="subscript"/>
        </w:rPr>
        <w:t>in</w:t>
      </w:r>
      <w:r>
        <w:t xml:space="preserve">, respectively. As a result, </w:t>
      </w:r>
      <w:r>
        <w:rPr>
          <w:lang w:eastAsia="zh-CN"/>
        </w:rPr>
        <w:t>the flat-band voltage shift due to the</w:t>
      </w:r>
      <w:r>
        <w:t xml:space="preserve"> oxide trapped charges is calculated as:</w:t>
      </w:r>
    </w:p>
    <w:p w14:paraId="258AAF50" w14:textId="4187FEA7" w:rsidR="00B25830" w:rsidRDefault="003A4895" w:rsidP="003A4895">
      <w:pPr>
        <w:pStyle w:val="FootnoteText"/>
        <w:widowControl w:val="0"/>
        <w:ind w:firstLine="204"/>
        <w:rPr>
          <w:sz w:val="20"/>
          <w:szCs w:val="20"/>
        </w:rPr>
      </w:pPr>
      <w:r>
        <w:rPr>
          <w:noProof/>
          <w:lang w:eastAsia="zh-CN"/>
        </w:rPr>
        <w:t xml:space="preserve"> </w:t>
      </w:r>
    </w:p>
    <w:p w14:paraId="100FC01A" w14:textId="1352EBB4" w:rsidR="00B25830" w:rsidRDefault="00F97BC1" w:rsidP="00F97BC1">
      <w:pPr>
        <w:pStyle w:val="FootnoteText"/>
        <w:ind w:firstLine="0"/>
        <w:rPr>
          <w:sz w:val="20"/>
          <w:szCs w:val="20"/>
        </w:rPr>
      </w:pPr>
      <m:oMath>
        <m:r>
          <m:rPr>
            <m:sty m:val="p"/>
          </m:rPr>
          <w:rPr>
            <w:rFonts w:ascii="Gadugi" w:hAnsi="Gadugi" w:cs="Gadugi"/>
            <w:sz w:val="20"/>
            <w:szCs w:val="20"/>
          </w:rPr>
          <m:t>ᐃ</m:t>
        </m:r>
        <m:sSub>
          <m:sSubPr>
            <m:ctrlPr>
              <w:rPr>
                <w:rFonts w:ascii="Cambria Math" w:hAnsi="Cambria Math"/>
                <w:sz w:val="20"/>
                <w:szCs w:val="20"/>
              </w:rPr>
            </m:ctrlPr>
          </m:sSubPr>
          <m:e>
            <m:r>
              <w:rPr>
                <w:rFonts w:ascii="Cambria Math" w:hAnsi="Cambria Math"/>
                <w:sz w:val="20"/>
                <w:szCs w:val="20"/>
              </w:rPr>
              <m:t>V</m:t>
            </m:r>
          </m:e>
          <m:sub>
            <m:r>
              <w:rPr>
                <w:rFonts w:ascii="Cambria Math" w:hAnsi="Cambria Math"/>
                <w:sz w:val="20"/>
                <w:szCs w:val="20"/>
              </w:rPr>
              <m:t>FB</m:t>
            </m:r>
          </m:sub>
        </m:sSub>
        <m:r>
          <w:rPr>
            <w:rFonts w:ascii="Cambria Math" w:hAnsi="Cambria Math"/>
            <w:sz w:val="20"/>
            <w:szCs w:val="20"/>
          </w:rPr>
          <m:t>=-qA(</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ox</m:t>
                </m:r>
              </m:sub>
            </m:sSub>
          </m:num>
          <m:den>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ox</m:t>
                </m:r>
              </m:sub>
            </m:sSub>
          </m:den>
        </m:f>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n</m:t>
                </m:r>
              </m:sub>
            </m:sSub>
          </m:num>
          <m:den>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n</m:t>
                </m:r>
              </m:sub>
            </m:sSub>
          </m:den>
        </m:f>
        <m:r>
          <w:rPr>
            <w:rFonts w:ascii="Cambria Math" w:hAnsi="Cambria Math"/>
            <w:sz w:val="20"/>
            <w:szCs w:val="20"/>
          </w:rPr>
          <m:t>)</m:t>
        </m:r>
      </m:oMath>
      <w:r>
        <w:rPr>
          <w:rFonts w:hint="eastAsia"/>
          <w:sz w:val="20"/>
          <w:szCs w:val="20"/>
          <w:lang w:eastAsia="zh-CN"/>
        </w:rPr>
        <w:t>.</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1)</w:t>
      </w:r>
    </w:p>
    <w:p w14:paraId="47496DFA" w14:textId="4E0AE14D" w:rsidR="00636935" w:rsidRDefault="000E43B2" w:rsidP="00A12BE4">
      <w:pPr>
        <w:pStyle w:val="FootnoteText"/>
        <w:ind w:firstLine="0"/>
        <w:rPr>
          <w:sz w:val="20"/>
          <w:szCs w:val="20"/>
        </w:rPr>
      </w:pPr>
      <w:r w:rsidRPr="00FD6BE0">
        <w:rPr>
          <w:noProof/>
          <w:lang w:val="en-GB" w:eastAsia="en-GB"/>
        </w:rPr>
        <w:drawing>
          <wp:anchor distT="0" distB="0" distL="114300" distR="114300" simplePos="0" relativeHeight="251950592" behindDoc="0" locked="0" layoutInCell="1" allowOverlap="0" wp14:anchorId="314FB218" wp14:editId="1F0F7A81">
            <wp:simplePos x="0" y="0"/>
            <wp:positionH relativeFrom="column">
              <wp:posOffset>-3387090</wp:posOffset>
            </wp:positionH>
            <wp:positionV relativeFrom="margin">
              <wp:posOffset>10539095</wp:posOffset>
            </wp:positionV>
            <wp:extent cx="3200573" cy="2588400"/>
            <wp:effectExtent l="0" t="0" r="0" b="2540"/>
            <wp:wrapTopAndBottom/>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00573" cy="2588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73660">
        <w:rPr>
          <w:sz w:val="20"/>
          <w:szCs w:val="20"/>
        </w:rPr>
        <w:t>w</w:t>
      </w:r>
      <w:r w:rsidR="00F97BC1">
        <w:rPr>
          <w:sz w:val="20"/>
          <w:szCs w:val="20"/>
        </w:rPr>
        <w:t xml:space="preserve">here </w:t>
      </w:r>
      <w:r w:rsidR="00F97BC1" w:rsidRPr="002E0C5F">
        <w:rPr>
          <w:i/>
          <w:sz w:val="20"/>
          <w:szCs w:val="20"/>
        </w:rPr>
        <w:t>A</w:t>
      </w:r>
      <w:r w:rsidR="00F97BC1">
        <w:rPr>
          <w:sz w:val="20"/>
          <w:szCs w:val="20"/>
        </w:rPr>
        <w:t xml:space="preserve"> is the area of </w:t>
      </w:r>
      <w:r w:rsidR="00073660">
        <w:rPr>
          <w:sz w:val="20"/>
          <w:szCs w:val="20"/>
        </w:rPr>
        <w:t>the capacitor;</w:t>
      </w:r>
      <w:r w:rsidR="00F97BC1">
        <w:rPr>
          <w:sz w:val="20"/>
          <w:szCs w:val="20"/>
        </w:rPr>
        <w:t xml:space="preserve"> </w:t>
      </w:r>
      <w:r w:rsidR="00CF09AF" w:rsidRPr="002E0C5F">
        <w:rPr>
          <w:i/>
          <w:sz w:val="20"/>
          <w:szCs w:val="20"/>
        </w:rPr>
        <w:t>-q</w:t>
      </w:r>
      <w:r w:rsidR="00073660">
        <w:rPr>
          <w:sz w:val="20"/>
          <w:szCs w:val="20"/>
        </w:rPr>
        <w:t xml:space="preserve"> is the electronic charge;</w:t>
      </w:r>
      <w:r w:rsidR="00CF09AF">
        <w:rPr>
          <w:sz w:val="20"/>
          <w:szCs w:val="20"/>
        </w:rPr>
        <w:t xml:space="preserve"> </w:t>
      </w:r>
      <w:r w:rsidR="00CF09AF" w:rsidRPr="002E0C5F">
        <w:rPr>
          <w:i/>
          <w:sz w:val="20"/>
          <w:szCs w:val="20"/>
        </w:rPr>
        <w:t>C</w:t>
      </w:r>
      <w:r w:rsidR="00CF09AF" w:rsidRPr="002E0C5F">
        <w:rPr>
          <w:i/>
          <w:sz w:val="20"/>
          <w:szCs w:val="20"/>
          <w:vertAlign w:val="subscript"/>
        </w:rPr>
        <w:t>ox</w:t>
      </w:r>
      <w:r w:rsidR="00CF09AF">
        <w:rPr>
          <w:sz w:val="20"/>
          <w:szCs w:val="20"/>
        </w:rPr>
        <w:t xml:space="preserve"> </w:t>
      </w:r>
      <w:r w:rsidR="002E0C5F">
        <w:rPr>
          <w:sz w:val="20"/>
          <w:szCs w:val="20"/>
        </w:rPr>
        <w:t xml:space="preserve">and </w:t>
      </w:r>
      <w:r w:rsidR="002E0C5F" w:rsidRPr="002E0C5F">
        <w:rPr>
          <w:i/>
          <w:sz w:val="20"/>
          <w:szCs w:val="20"/>
        </w:rPr>
        <w:t>C</w:t>
      </w:r>
      <w:r w:rsidR="002E0C5F" w:rsidRPr="002E0C5F">
        <w:rPr>
          <w:i/>
          <w:sz w:val="20"/>
          <w:szCs w:val="20"/>
          <w:vertAlign w:val="subscript"/>
        </w:rPr>
        <w:t>in</w:t>
      </w:r>
      <w:r w:rsidR="002E0C5F">
        <w:rPr>
          <w:sz w:val="20"/>
          <w:szCs w:val="20"/>
        </w:rPr>
        <w:t xml:space="preserve"> are</w:t>
      </w:r>
      <w:r w:rsidR="00CF09AF">
        <w:rPr>
          <w:sz w:val="20"/>
          <w:szCs w:val="20"/>
        </w:rPr>
        <w:t xml:space="preserve"> the </w:t>
      </w:r>
      <w:r w:rsidR="002E0C5F">
        <w:rPr>
          <w:sz w:val="20"/>
          <w:szCs w:val="20"/>
        </w:rPr>
        <w:t>capacitance</w:t>
      </w:r>
      <w:r w:rsidR="00073660">
        <w:rPr>
          <w:sz w:val="20"/>
          <w:szCs w:val="20"/>
        </w:rPr>
        <w:t>s</w:t>
      </w:r>
      <w:r w:rsidR="002E0C5F">
        <w:rPr>
          <w:sz w:val="20"/>
          <w:szCs w:val="20"/>
        </w:rPr>
        <w:t xml:space="preserve"> of HfO</w:t>
      </w:r>
      <w:r w:rsidR="002E0C5F">
        <w:rPr>
          <w:sz w:val="20"/>
          <w:szCs w:val="20"/>
          <w:vertAlign w:val="subscript"/>
        </w:rPr>
        <w:t>2</w:t>
      </w:r>
      <w:r w:rsidR="002E0C5F">
        <w:rPr>
          <w:sz w:val="20"/>
          <w:szCs w:val="20"/>
        </w:rPr>
        <w:t xml:space="preserve"> and SiO</w:t>
      </w:r>
      <w:r w:rsidR="002E0C5F">
        <w:rPr>
          <w:sz w:val="20"/>
          <w:szCs w:val="20"/>
          <w:vertAlign w:val="subscript"/>
        </w:rPr>
        <w:t>2</w:t>
      </w:r>
      <w:r w:rsidR="0099775A">
        <w:rPr>
          <w:sz w:val="20"/>
          <w:szCs w:val="20"/>
        </w:rPr>
        <w:t xml:space="preserve"> </w:t>
      </w:r>
      <w:r w:rsidR="00945312">
        <w:rPr>
          <w:sz w:val="20"/>
          <w:szCs w:val="20"/>
        </w:rPr>
        <w:fldChar w:fldCharType="begin">
          <w:fldData xml:space="preserve">PEVuZE5vdGU+PENpdGU+PEF1dGhvcj5SYXBhcmxhPC9BdXRob3I+PFllYXI+MjAwMzwvWWVhcj48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</w:fldData>
        </w:fldChar>
      </w:r>
      <w:r w:rsidR="00D81C78">
        <w:rPr>
          <w:sz w:val="20"/>
          <w:szCs w:val="20"/>
        </w:rPr>
        <w:instrText xml:space="preserve"> ADDIN EN.CITE </w:instrText>
      </w:r>
      <w:r w:rsidR="00D81C78">
        <w:rPr>
          <w:sz w:val="20"/>
          <w:szCs w:val="20"/>
        </w:rPr>
        <w:fldChar w:fldCharType="begin">
          <w:fldData xml:space="preserve">PEVuZE5vdGU+PENpdGU+PEF1dGhvcj5SYXBhcmxhPC9BdXRob3I+PFllYXI+MjAwMzwvWWVhcj48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</w:fldData>
        </w:fldChar>
      </w:r>
      <w:r w:rsidR="00D81C78">
        <w:rPr>
          <w:sz w:val="20"/>
          <w:szCs w:val="20"/>
        </w:rPr>
        <w:instrText xml:space="preserve"> ADDIN EN.CITE.DATA </w:instrText>
      </w:r>
      <w:r w:rsidR="00D81C78">
        <w:rPr>
          <w:sz w:val="20"/>
          <w:szCs w:val="20"/>
        </w:rPr>
      </w:r>
      <w:r w:rsidR="00D81C78">
        <w:rPr>
          <w:sz w:val="20"/>
          <w:szCs w:val="20"/>
        </w:rPr>
        <w:fldChar w:fldCharType="end"/>
      </w:r>
      <w:r w:rsidR="00945312">
        <w:rPr>
          <w:sz w:val="20"/>
          <w:szCs w:val="20"/>
        </w:rPr>
      </w:r>
      <w:r w:rsidR="00945312">
        <w:rPr>
          <w:sz w:val="20"/>
          <w:szCs w:val="20"/>
        </w:rPr>
        <w:fldChar w:fldCharType="separate"/>
      </w:r>
      <w:r w:rsidR="00976ABF">
        <w:rPr>
          <w:noProof/>
          <w:sz w:val="20"/>
          <w:szCs w:val="20"/>
        </w:rPr>
        <w:t>[33, 34]</w:t>
      </w:r>
      <w:r w:rsidR="00945312">
        <w:rPr>
          <w:sz w:val="20"/>
          <w:szCs w:val="20"/>
        </w:rPr>
        <w:fldChar w:fldCharType="end"/>
      </w:r>
      <w:r w:rsidR="002E0C5F">
        <w:rPr>
          <w:sz w:val="20"/>
          <w:szCs w:val="20"/>
        </w:rPr>
        <w:t>.</w:t>
      </w:r>
      <w:r w:rsidR="00F97BC1">
        <w:rPr>
          <w:sz w:val="20"/>
          <w:szCs w:val="20"/>
        </w:rPr>
        <w:t xml:space="preserve"> </w:t>
      </w:r>
      <w:r w:rsidR="00D52809">
        <w:rPr>
          <w:sz w:val="20"/>
          <w:szCs w:val="20"/>
        </w:rPr>
        <w:t>Analysis of these data show</w:t>
      </w:r>
      <w:r w:rsidR="00073660">
        <w:rPr>
          <w:sz w:val="20"/>
          <w:szCs w:val="20"/>
        </w:rPr>
        <w:t>s</w:t>
      </w:r>
      <w:r w:rsidR="00D52809">
        <w:rPr>
          <w:sz w:val="20"/>
          <w:szCs w:val="20"/>
        </w:rPr>
        <w:t xml:space="preserve"> that </w:t>
      </w:r>
      <w:r w:rsidR="001B306D">
        <w:rPr>
          <w:sz w:val="20"/>
          <w:szCs w:val="20"/>
          <w:lang w:eastAsia="zh-CN"/>
        </w:rPr>
        <w:t>the increase</w:t>
      </w:r>
      <w:r w:rsidR="001A4C6D">
        <w:rPr>
          <w:sz w:val="20"/>
          <w:szCs w:val="20"/>
          <w:lang w:eastAsia="zh-CN"/>
        </w:rPr>
        <w:t xml:space="preserve"> in </w:t>
      </w:r>
      <w:r w:rsidR="00073660">
        <w:rPr>
          <w:sz w:val="20"/>
          <w:szCs w:val="20"/>
          <w:lang w:eastAsia="zh-CN"/>
        </w:rPr>
        <w:t xml:space="preserve">the </w:t>
      </w:r>
      <w:r w:rsidR="001A4C6D">
        <w:rPr>
          <w:sz w:val="20"/>
          <w:szCs w:val="20"/>
        </w:rPr>
        <w:t xml:space="preserve">negative </w:t>
      </w:r>
      <w:bookmarkStart w:id="18" w:name="OLE_LINK6"/>
      <w:r w:rsidR="001B306D">
        <w:rPr>
          <w:rFonts w:ascii="Gadugi" w:hAnsi="Gadugi"/>
          <w:sz w:val="20"/>
          <w:szCs w:val="20"/>
        </w:rPr>
        <w:sym w:font="Symbol" w:char="F044"/>
      </w:r>
      <w:r w:rsidR="001A4C6D" w:rsidRPr="006A6066">
        <w:rPr>
          <w:sz w:val="20"/>
          <w:szCs w:val="20"/>
        </w:rPr>
        <w:t>V</w:t>
      </w:r>
      <w:r w:rsidR="001A4C6D" w:rsidRPr="006A6066">
        <w:rPr>
          <w:sz w:val="20"/>
          <w:szCs w:val="20"/>
          <w:vertAlign w:val="subscript"/>
        </w:rPr>
        <w:t>FB</w:t>
      </w:r>
      <w:bookmarkEnd w:id="18"/>
      <w:r w:rsidR="00F608D0">
        <w:rPr>
          <w:sz w:val="20"/>
          <w:szCs w:val="20"/>
        </w:rPr>
        <w:t xml:space="preserve"> consist</w:t>
      </w:r>
      <w:r w:rsidR="001B306D">
        <w:rPr>
          <w:sz w:val="20"/>
          <w:szCs w:val="20"/>
        </w:rPr>
        <w:t>s</w:t>
      </w:r>
      <w:r w:rsidR="00F608D0">
        <w:rPr>
          <w:sz w:val="20"/>
          <w:szCs w:val="20"/>
        </w:rPr>
        <w:t xml:space="preserve"> of</w:t>
      </w:r>
      <w:r w:rsidR="001A4C6D">
        <w:rPr>
          <w:sz w:val="20"/>
          <w:szCs w:val="20"/>
        </w:rPr>
        <w:t xml:space="preserve"> the </w:t>
      </w:r>
      <w:r w:rsidR="00600956">
        <w:rPr>
          <w:sz w:val="20"/>
          <w:szCs w:val="20"/>
        </w:rPr>
        <w:t xml:space="preserve">enhancement of </w:t>
      </w:r>
      <w:r w:rsidR="001A4C6D">
        <w:rPr>
          <w:sz w:val="20"/>
          <w:szCs w:val="20"/>
        </w:rPr>
        <w:t xml:space="preserve">net </w:t>
      </w:r>
      <w:r w:rsidR="00600956">
        <w:rPr>
          <w:sz w:val="20"/>
          <w:szCs w:val="20"/>
        </w:rPr>
        <w:t>positive oxide trapping</w:t>
      </w:r>
      <w:r w:rsidR="001A4C6D">
        <w:rPr>
          <w:sz w:val="20"/>
          <w:szCs w:val="20"/>
        </w:rPr>
        <w:t xml:space="preserve"> </w:t>
      </w:r>
      <w:r w:rsidR="00600956">
        <w:rPr>
          <w:sz w:val="20"/>
          <w:szCs w:val="20"/>
        </w:rPr>
        <w:t xml:space="preserve">density </w:t>
      </w:r>
      <w:r w:rsidR="001A4C6D">
        <w:rPr>
          <w:sz w:val="20"/>
          <w:szCs w:val="20"/>
        </w:rPr>
        <w:t>in HfO</w:t>
      </w:r>
      <w:r w:rsidR="001A4C6D">
        <w:rPr>
          <w:sz w:val="20"/>
          <w:szCs w:val="20"/>
          <w:vertAlign w:val="subscript"/>
        </w:rPr>
        <w:t>2</w:t>
      </w:r>
      <w:r w:rsidR="001A4C6D">
        <w:rPr>
          <w:rFonts w:hint="eastAsia"/>
          <w:sz w:val="20"/>
          <w:szCs w:val="20"/>
          <w:lang w:eastAsia="zh-CN"/>
        </w:rPr>
        <w:t xml:space="preserve"> </w:t>
      </w:r>
      <w:r w:rsidR="001A4C6D">
        <w:rPr>
          <w:sz w:val="20"/>
          <w:szCs w:val="20"/>
        </w:rPr>
        <w:t xml:space="preserve">and </w:t>
      </w:r>
      <w:r w:rsidR="001A4C6D" w:rsidRPr="002466F0">
        <w:rPr>
          <w:sz w:val="20"/>
          <w:szCs w:val="20"/>
        </w:rPr>
        <w:t>interfacial</w:t>
      </w:r>
      <w:r w:rsidR="001A4C6D">
        <w:rPr>
          <w:sz w:val="20"/>
          <w:szCs w:val="20"/>
        </w:rPr>
        <w:t xml:space="preserve"> </w:t>
      </w:r>
      <w:r w:rsidR="00600956">
        <w:rPr>
          <w:sz w:val="20"/>
          <w:szCs w:val="20"/>
        </w:rPr>
        <w:t>layers</w:t>
      </w:r>
      <w:r w:rsidR="001A4C6D">
        <w:rPr>
          <w:sz w:val="20"/>
          <w:szCs w:val="20"/>
        </w:rPr>
        <w:t xml:space="preserve"> during irradiation.</w:t>
      </w:r>
      <w:r w:rsidR="00B42883">
        <w:rPr>
          <w:sz w:val="20"/>
          <w:szCs w:val="20"/>
          <w:lang w:eastAsia="zh-CN"/>
        </w:rPr>
        <w:t xml:space="preserve"> </w:t>
      </w:r>
      <w:r w:rsidR="00866BEF">
        <w:rPr>
          <w:rFonts w:hint="eastAsia"/>
          <w:sz w:val="20"/>
          <w:szCs w:val="20"/>
          <w:lang w:eastAsia="zh-CN"/>
        </w:rPr>
        <w:t>W</w:t>
      </w:r>
      <w:r w:rsidR="00866BEF">
        <w:rPr>
          <w:sz w:val="20"/>
          <w:szCs w:val="20"/>
          <w:lang w:eastAsia="zh-CN"/>
        </w:rPr>
        <w:t xml:space="preserve">e </w:t>
      </w:r>
      <w:r w:rsidR="00866BEF" w:rsidRPr="00866BEF">
        <w:rPr>
          <w:sz w:val="20"/>
          <w:szCs w:val="20"/>
          <w:lang w:eastAsia="zh-CN"/>
        </w:rPr>
        <w:t>tentatively</w:t>
      </w:r>
      <w:r w:rsidR="00866BEF">
        <w:rPr>
          <w:sz w:val="20"/>
          <w:szCs w:val="20"/>
          <w:lang w:eastAsia="zh-CN"/>
        </w:rPr>
        <w:t xml:space="preserve"> attribute the hysteresis </w:t>
      </w:r>
      <w:r w:rsidR="00600956">
        <w:rPr>
          <w:sz w:val="20"/>
          <w:szCs w:val="20"/>
          <w:lang w:eastAsia="zh-CN"/>
        </w:rPr>
        <w:t xml:space="preserve">to the </w:t>
      </w:r>
      <w:r w:rsidR="00600956">
        <w:rPr>
          <w:sz w:val="20"/>
          <w:szCs w:val="20"/>
        </w:rPr>
        <w:t>generation of net positive oxide trapped charges in HfO</w:t>
      </w:r>
      <w:r w:rsidR="00600956">
        <w:rPr>
          <w:sz w:val="20"/>
          <w:szCs w:val="20"/>
          <w:vertAlign w:val="subscript"/>
        </w:rPr>
        <w:t>2</w:t>
      </w:r>
      <w:r w:rsidR="00600956">
        <w:rPr>
          <w:sz w:val="20"/>
          <w:szCs w:val="20"/>
        </w:rPr>
        <w:t xml:space="preserve"> because it is clear that the </w:t>
      </w:r>
      <w:r w:rsidR="003B4E53">
        <w:rPr>
          <w:sz w:val="20"/>
          <w:szCs w:val="20"/>
        </w:rPr>
        <w:t xml:space="preserve">thickness of </w:t>
      </w:r>
      <w:r w:rsidR="003B4E53" w:rsidRPr="002466F0">
        <w:rPr>
          <w:sz w:val="20"/>
          <w:szCs w:val="20"/>
        </w:rPr>
        <w:t>interfacial</w:t>
      </w:r>
      <w:r w:rsidR="003B4E53">
        <w:rPr>
          <w:sz w:val="20"/>
          <w:szCs w:val="20"/>
        </w:rPr>
        <w:t xml:space="preserve"> layer is</w:t>
      </w:r>
      <w:r w:rsidR="00E73AA8">
        <w:rPr>
          <w:sz w:val="20"/>
          <w:szCs w:val="20"/>
        </w:rPr>
        <w:t xml:space="preserve"> relative</w:t>
      </w:r>
      <w:r w:rsidR="006C0B91">
        <w:rPr>
          <w:sz w:val="20"/>
          <w:szCs w:val="20"/>
        </w:rPr>
        <w:t>ly</w:t>
      </w:r>
      <w:r w:rsidR="00E73AA8">
        <w:rPr>
          <w:sz w:val="20"/>
          <w:szCs w:val="20"/>
        </w:rPr>
        <w:t xml:space="preserve"> small (1.8 nm)</w:t>
      </w:r>
      <w:r w:rsidR="00554DB7">
        <w:rPr>
          <w:sz w:val="20"/>
          <w:szCs w:val="20"/>
        </w:rPr>
        <w:t xml:space="preserve"> </w:t>
      </w:r>
      <w:r w:rsidR="00945312">
        <w:rPr>
          <w:sz w:val="20"/>
          <w:szCs w:val="20"/>
        </w:rPr>
        <w:fldChar w:fldCharType="begin">
          <w:fldData xml:space="preserve">PEVuZE5vdGU+PENpdGU+PEF1dGhvcj5EdWFuPC9BdXRob3I+PFllYXI+MjAxNDwvWWVhcj48UmVj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</w:fldData>
        </w:fldChar>
      </w:r>
      <w:r w:rsidR="00D81C78">
        <w:rPr>
          <w:sz w:val="20"/>
          <w:szCs w:val="20"/>
        </w:rPr>
        <w:instrText xml:space="preserve"> ADDIN EN.CITE </w:instrText>
      </w:r>
      <w:r w:rsidR="00D81C78">
        <w:rPr>
          <w:sz w:val="20"/>
          <w:szCs w:val="20"/>
        </w:rPr>
        <w:fldChar w:fldCharType="begin">
          <w:fldData xml:space="preserve">PEVuZE5vdGU+PENpdGU+PEF1dGhvcj5EdWFuPC9BdXRob3I+PFllYXI+MjAxNDwvWWVhcj48UmVj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</w:fldData>
        </w:fldChar>
      </w:r>
      <w:r w:rsidR="00D81C78">
        <w:rPr>
          <w:sz w:val="20"/>
          <w:szCs w:val="20"/>
        </w:rPr>
        <w:instrText xml:space="preserve"> ADDIN EN.CITE.DATA </w:instrText>
      </w:r>
      <w:r w:rsidR="00D81C78">
        <w:rPr>
          <w:sz w:val="20"/>
          <w:szCs w:val="20"/>
        </w:rPr>
      </w:r>
      <w:r w:rsidR="00D81C78">
        <w:rPr>
          <w:sz w:val="20"/>
          <w:szCs w:val="20"/>
        </w:rPr>
        <w:fldChar w:fldCharType="end"/>
      </w:r>
      <w:r w:rsidR="00945312">
        <w:rPr>
          <w:sz w:val="20"/>
          <w:szCs w:val="20"/>
        </w:rPr>
      </w:r>
      <w:r w:rsidR="00945312">
        <w:rPr>
          <w:sz w:val="20"/>
          <w:szCs w:val="20"/>
        </w:rPr>
        <w:fldChar w:fldCharType="separate"/>
      </w:r>
      <w:r w:rsidR="00976ABF">
        <w:rPr>
          <w:noProof/>
          <w:sz w:val="20"/>
          <w:szCs w:val="20"/>
        </w:rPr>
        <w:t>[35]</w:t>
      </w:r>
      <w:r w:rsidR="00945312">
        <w:rPr>
          <w:sz w:val="20"/>
          <w:szCs w:val="20"/>
        </w:rPr>
        <w:fldChar w:fldCharType="end"/>
      </w:r>
      <w:r w:rsidR="00600956">
        <w:rPr>
          <w:sz w:val="20"/>
          <w:szCs w:val="20"/>
          <w:lang w:eastAsia="zh-CN"/>
        </w:rPr>
        <w:t>.</w:t>
      </w:r>
      <w:r w:rsidR="007A0B72">
        <w:rPr>
          <w:sz w:val="20"/>
          <w:szCs w:val="20"/>
          <w:lang w:eastAsia="zh-CN"/>
        </w:rPr>
        <w:t xml:space="preserve"> </w:t>
      </w:r>
      <w:r w:rsidR="006D0B7C">
        <w:rPr>
          <w:sz w:val="20"/>
          <w:szCs w:val="20"/>
          <w:lang w:eastAsia="zh-CN"/>
        </w:rPr>
        <w:t>N</w:t>
      </w:r>
      <w:r w:rsidR="006D0B7C" w:rsidRPr="004971B7">
        <w:rPr>
          <w:sz w:val="20"/>
          <w:szCs w:val="20"/>
          <w:lang w:eastAsia="zh-CN"/>
        </w:rPr>
        <w:t>evertheless</w:t>
      </w:r>
      <w:r w:rsidR="006D0B7C">
        <w:rPr>
          <w:sz w:val="20"/>
          <w:szCs w:val="20"/>
          <w:lang w:eastAsia="zh-CN"/>
        </w:rPr>
        <w:t>, i</w:t>
      </w:r>
      <w:r w:rsidR="00C33A7E">
        <w:rPr>
          <w:sz w:val="20"/>
          <w:szCs w:val="20"/>
          <w:lang w:eastAsia="zh-CN"/>
        </w:rPr>
        <w:t xml:space="preserve">t is </w:t>
      </w:r>
      <w:r w:rsidR="001B306D" w:rsidRPr="001B306D">
        <w:rPr>
          <w:sz w:val="20"/>
          <w:szCs w:val="20"/>
          <w:lang w:eastAsia="zh-CN"/>
        </w:rPr>
        <w:t>conceivable</w:t>
      </w:r>
      <w:r w:rsidR="009703CE">
        <w:rPr>
          <w:sz w:val="20"/>
          <w:szCs w:val="20"/>
          <w:lang w:eastAsia="zh-CN"/>
        </w:rPr>
        <w:t xml:space="preserve"> that</w:t>
      </w:r>
      <w:r w:rsidR="00C33A7E">
        <w:rPr>
          <w:sz w:val="20"/>
          <w:szCs w:val="20"/>
          <w:lang w:eastAsia="zh-CN"/>
        </w:rPr>
        <w:t xml:space="preserve"> the </w:t>
      </w:r>
      <w:r w:rsidR="007A0B72">
        <w:rPr>
          <w:sz w:val="20"/>
          <w:szCs w:val="20"/>
        </w:rPr>
        <w:t>positive oxide trap</w:t>
      </w:r>
      <w:r w:rsidR="00C33A7E">
        <w:rPr>
          <w:sz w:val="20"/>
          <w:szCs w:val="20"/>
        </w:rPr>
        <w:t>ping density in SiO</w:t>
      </w:r>
      <w:r w:rsidR="00C33A7E">
        <w:rPr>
          <w:sz w:val="20"/>
          <w:szCs w:val="20"/>
          <w:vertAlign w:val="subscript"/>
        </w:rPr>
        <w:t>2</w:t>
      </w:r>
      <w:r w:rsidR="00C33A7E">
        <w:rPr>
          <w:sz w:val="20"/>
          <w:szCs w:val="20"/>
        </w:rPr>
        <w:t xml:space="preserve"> layer is high</w:t>
      </w:r>
      <w:r w:rsidR="007B7A22">
        <w:rPr>
          <w:rFonts w:hint="eastAsia"/>
          <w:sz w:val="20"/>
          <w:szCs w:val="20"/>
          <w:lang w:eastAsia="zh-CN"/>
        </w:rPr>
        <w:t xml:space="preserve"> enough</w:t>
      </w:r>
      <w:r w:rsidR="00C33A7E">
        <w:rPr>
          <w:sz w:val="20"/>
          <w:szCs w:val="20"/>
        </w:rPr>
        <w:t xml:space="preserve"> to affect the </w:t>
      </w:r>
      <w:r w:rsidR="001B306D">
        <w:rPr>
          <w:rFonts w:ascii="Gadugi" w:hAnsi="Gadugi"/>
          <w:sz w:val="20"/>
          <w:szCs w:val="20"/>
        </w:rPr>
        <w:sym w:font="Symbol" w:char="F044"/>
      </w:r>
      <w:r w:rsidR="00C33A7E" w:rsidRPr="006A6066">
        <w:rPr>
          <w:sz w:val="20"/>
          <w:szCs w:val="20"/>
        </w:rPr>
        <w:t>V</w:t>
      </w:r>
      <w:r w:rsidR="00C33A7E" w:rsidRPr="006A6066">
        <w:rPr>
          <w:sz w:val="20"/>
          <w:szCs w:val="20"/>
          <w:vertAlign w:val="subscript"/>
        </w:rPr>
        <w:t>FB</w:t>
      </w:r>
      <w:r w:rsidR="00C33A7E">
        <w:rPr>
          <w:sz w:val="20"/>
          <w:szCs w:val="20"/>
        </w:rPr>
        <w:t xml:space="preserve">.  However, </w:t>
      </w:r>
      <w:r w:rsidR="00FE5D5E" w:rsidRPr="00FE5D5E">
        <w:rPr>
          <w:sz w:val="20"/>
          <w:szCs w:val="20"/>
        </w:rPr>
        <w:t>the needed amount of trapping</w:t>
      </w:r>
      <w:r w:rsidR="006C0B91">
        <w:rPr>
          <w:sz w:val="20"/>
          <w:szCs w:val="20"/>
        </w:rPr>
        <w:t xml:space="preserve"> </w:t>
      </w:r>
      <w:r w:rsidR="0009279D">
        <w:rPr>
          <w:sz w:val="20"/>
          <w:szCs w:val="20"/>
        </w:rPr>
        <w:t>is</w:t>
      </w:r>
      <w:r w:rsidR="00C33A7E">
        <w:rPr>
          <w:sz w:val="20"/>
          <w:szCs w:val="20"/>
        </w:rPr>
        <w:t xml:space="preserve"> in contrast with the typical </w:t>
      </w:r>
      <w:r w:rsidR="00444C84">
        <w:rPr>
          <w:sz w:val="20"/>
          <w:szCs w:val="20"/>
        </w:rPr>
        <w:t xml:space="preserve">radiation-induced </w:t>
      </w:r>
      <w:r w:rsidR="00C33A7E">
        <w:rPr>
          <w:sz w:val="20"/>
          <w:szCs w:val="20"/>
        </w:rPr>
        <w:t>oxid</w:t>
      </w:r>
      <w:r w:rsidR="00444C84">
        <w:rPr>
          <w:sz w:val="20"/>
          <w:szCs w:val="20"/>
        </w:rPr>
        <w:t>e trap-charge density</w:t>
      </w:r>
      <w:r w:rsidR="007A0B72">
        <w:rPr>
          <w:rFonts w:hint="eastAsia"/>
          <w:sz w:val="20"/>
          <w:szCs w:val="20"/>
          <w:lang w:eastAsia="zh-CN"/>
        </w:rPr>
        <w:t xml:space="preserve"> </w:t>
      </w:r>
      <w:r w:rsidR="00444C84">
        <w:rPr>
          <w:sz w:val="20"/>
          <w:szCs w:val="20"/>
          <w:lang w:eastAsia="zh-CN"/>
        </w:rPr>
        <w:t>in SiO</w:t>
      </w:r>
      <w:r w:rsidR="00444C84">
        <w:rPr>
          <w:sz w:val="20"/>
          <w:szCs w:val="20"/>
          <w:vertAlign w:val="subscript"/>
          <w:lang w:eastAsia="zh-CN"/>
        </w:rPr>
        <w:t>2</w:t>
      </w:r>
      <w:r w:rsidR="005D6E81">
        <w:rPr>
          <w:rFonts w:hint="eastAsia"/>
          <w:sz w:val="20"/>
          <w:szCs w:val="20"/>
          <w:lang w:eastAsia="zh-CN"/>
        </w:rPr>
        <w:t xml:space="preserve"> </w:t>
      </w:r>
      <w:r w:rsidR="006C0B91">
        <w:rPr>
          <w:sz w:val="20"/>
          <w:szCs w:val="20"/>
          <w:lang w:eastAsia="zh-CN"/>
        </w:rPr>
        <w:t xml:space="preserve">found previously </w:t>
      </w:r>
      <w:r w:rsidR="00945312">
        <w:rPr>
          <w:sz w:val="20"/>
          <w:szCs w:val="20"/>
          <w:lang w:eastAsia="zh-CN"/>
        </w:rPr>
        <w:fldChar w:fldCharType="begin">
          <w:fldData xml:space="preserve">PEVuZE5vdGU+PENpdGU+PEF1dGhvcj5TY2h3YW5rPC9BdXRob3I+PFllYXI+MjAwODwvWWVhcj48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</w:fldData>
        </w:fldChar>
      </w:r>
      <w:r w:rsidR="00D81C78">
        <w:rPr>
          <w:sz w:val="20"/>
          <w:szCs w:val="20"/>
          <w:lang w:eastAsia="zh-CN"/>
        </w:rPr>
        <w:instrText xml:space="preserve"> ADDIN EN.CITE </w:instrText>
      </w:r>
      <w:r w:rsidR="00D81C78">
        <w:rPr>
          <w:sz w:val="20"/>
          <w:szCs w:val="20"/>
          <w:lang w:eastAsia="zh-CN"/>
        </w:rPr>
        <w:fldChar w:fldCharType="begin">
          <w:fldData xml:space="preserve">PEVuZE5vdGU+PENpdGU+PEF1dGhvcj5TY2h3YW5rPC9BdXRob3I+PFllYXI+MjAwODwvWWVhcj48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</w:fldData>
        </w:fldChar>
      </w:r>
      <w:r w:rsidR="00D81C78">
        <w:rPr>
          <w:sz w:val="20"/>
          <w:szCs w:val="20"/>
          <w:lang w:eastAsia="zh-CN"/>
        </w:rPr>
        <w:instrText xml:space="preserve"> ADDIN EN.CITE.DATA </w:instrText>
      </w:r>
      <w:r w:rsidR="00D81C78">
        <w:rPr>
          <w:sz w:val="20"/>
          <w:szCs w:val="20"/>
          <w:lang w:eastAsia="zh-CN"/>
        </w:rPr>
      </w:r>
      <w:r w:rsidR="00D81C78">
        <w:rPr>
          <w:sz w:val="20"/>
          <w:szCs w:val="20"/>
          <w:lang w:eastAsia="zh-CN"/>
        </w:rPr>
        <w:fldChar w:fldCharType="end"/>
      </w:r>
      <w:r w:rsidR="00945312">
        <w:rPr>
          <w:sz w:val="20"/>
          <w:szCs w:val="20"/>
          <w:lang w:eastAsia="zh-CN"/>
        </w:rPr>
      </w:r>
      <w:r w:rsidR="00945312">
        <w:rPr>
          <w:sz w:val="20"/>
          <w:szCs w:val="20"/>
          <w:lang w:eastAsia="zh-CN"/>
        </w:rPr>
        <w:fldChar w:fldCharType="separate"/>
      </w:r>
      <w:r w:rsidR="00976ABF">
        <w:rPr>
          <w:noProof/>
          <w:sz w:val="20"/>
          <w:szCs w:val="20"/>
          <w:lang w:eastAsia="zh-CN"/>
        </w:rPr>
        <w:t>[36]</w:t>
      </w:r>
      <w:r w:rsidR="00945312">
        <w:rPr>
          <w:sz w:val="20"/>
          <w:szCs w:val="20"/>
          <w:lang w:eastAsia="zh-CN"/>
        </w:rPr>
        <w:fldChar w:fldCharType="end"/>
      </w:r>
      <w:r w:rsidR="00444C84">
        <w:rPr>
          <w:sz w:val="20"/>
          <w:szCs w:val="20"/>
          <w:lang w:eastAsia="zh-CN"/>
        </w:rPr>
        <w:t>.</w:t>
      </w:r>
      <w:r w:rsidR="00444C84">
        <w:rPr>
          <w:sz w:val="20"/>
          <w:szCs w:val="20"/>
          <w:vertAlign w:val="subscript"/>
          <w:lang w:eastAsia="zh-CN"/>
        </w:rPr>
        <w:t xml:space="preserve"> </w:t>
      </w:r>
      <w:r w:rsidR="007E4DE3">
        <w:rPr>
          <w:sz w:val="20"/>
          <w:szCs w:val="20"/>
          <w:lang w:eastAsia="zh-CN"/>
        </w:rPr>
        <w:t xml:space="preserve">Effective interface trapping efficiencies were calculated using the method of Felix </w:t>
      </w:r>
      <w:r w:rsidR="007E4DE3" w:rsidRPr="007E4DE3">
        <w:rPr>
          <w:i/>
          <w:sz w:val="20"/>
          <w:szCs w:val="20"/>
          <w:lang w:eastAsia="zh-CN"/>
        </w:rPr>
        <w:t>et al</w:t>
      </w:r>
      <w:r w:rsidR="007E4DE3">
        <w:rPr>
          <w:sz w:val="20"/>
          <w:szCs w:val="20"/>
          <w:lang w:eastAsia="zh-CN"/>
        </w:rPr>
        <w:t xml:space="preserve"> </w:t>
      </w:r>
      <w:r w:rsidR="00945312">
        <w:rPr>
          <w:sz w:val="20"/>
          <w:szCs w:val="20"/>
          <w:lang w:eastAsia="zh-CN"/>
        </w:rPr>
        <w:fldChar w:fldCharType="begin">
          <w:fldData xml:space="preserve">PEVuZE5vdGU+PENpdGU+PEF1dGhvcj5GZWxpeDwvQXV0aG9yPjxZZWFyPjIwMDI8L1llYXI+PFJl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</w:fldData>
        </w:fldChar>
      </w:r>
      <w:r w:rsidR="00D81C78">
        <w:rPr>
          <w:sz w:val="20"/>
          <w:szCs w:val="20"/>
          <w:lang w:eastAsia="zh-CN"/>
        </w:rPr>
        <w:instrText xml:space="preserve"> ADDIN EN.CITE </w:instrText>
      </w:r>
      <w:r w:rsidR="00D81C78">
        <w:rPr>
          <w:sz w:val="20"/>
          <w:szCs w:val="20"/>
          <w:lang w:eastAsia="zh-CN"/>
        </w:rPr>
        <w:fldChar w:fldCharType="begin">
          <w:fldData xml:space="preserve">PEVuZE5vdGU+PENpdGU+PEF1dGhvcj5GZWxpeDwvQXV0aG9yPjxZZWFyPjIwMDI8L1llYXI+PFJl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</w:fldData>
        </w:fldChar>
      </w:r>
      <w:r w:rsidR="00D81C78">
        <w:rPr>
          <w:sz w:val="20"/>
          <w:szCs w:val="20"/>
          <w:lang w:eastAsia="zh-CN"/>
        </w:rPr>
        <w:instrText xml:space="preserve"> ADDIN EN.CITE.DATA </w:instrText>
      </w:r>
      <w:r w:rsidR="00D81C78">
        <w:rPr>
          <w:sz w:val="20"/>
          <w:szCs w:val="20"/>
          <w:lang w:eastAsia="zh-CN"/>
        </w:rPr>
      </w:r>
      <w:r w:rsidR="00D81C78">
        <w:rPr>
          <w:sz w:val="20"/>
          <w:szCs w:val="20"/>
          <w:lang w:eastAsia="zh-CN"/>
        </w:rPr>
        <w:fldChar w:fldCharType="end"/>
      </w:r>
      <w:r w:rsidR="00945312">
        <w:rPr>
          <w:sz w:val="20"/>
          <w:szCs w:val="20"/>
          <w:lang w:eastAsia="zh-CN"/>
        </w:rPr>
      </w:r>
      <w:r w:rsidR="00945312">
        <w:rPr>
          <w:sz w:val="20"/>
          <w:szCs w:val="20"/>
          <w:lang w:eastAsia="zh-CN"/>
        </w:rPr>
        <w:fldChar w:fldCharType="separate"/>
      </w:r>
      <w:r w:rsidR="00976ABF">
        <w:rPr>
          <w:noProof/>
          <w:sz w:val="20"/>
          <w:szCs w:val="20"/>
          <w:lang w:eastAsia="zh-CN"/>
        </w:rPr>
        <w:t>[37]</w:t>
      </w:r>
      <w:r w:rsidR="00945312">
        <w:rPr>
          <w:sz w:val="20"/>
          <w:szCs w:val="20"/>
          <w:lang w:eastAsia="zh-CN"/>
        </w:rPr>
        <w:fldChar w:fldCharType="end"/>
      </w:r>
      <w:r w:rsidR="007E4DE3">
        <w:rPr>
          <w:sz w:val="20"/>
          <w:szCs w:val="20"/>
          <w:lang w:eastAsia="zh-CN"/>
        </w:rPr>
        <w:t xml:space="preserve">. </w:t>
      </w:r>
      <w:r w:rsidR="00D46779">
        <w:rPr>
          <w:sz w:val="20"/>
          <w:szCs w:val="20"/>
          <w:lang w:eastAsia="zh-CN"/>
        </w:rPr>
        <w:t xml:space="preserve">It </w:t>
      </w:r>
      <w:r w:rsidR="00BF78AA">
        <w:rPr>
          <w:sz w:val="20"/>
          <w:szCs w:val="20"/>
          <w:lang w:eastAsia="zh-CN"/>
        </w:rPr>
        <w:t xml:space="preserve">is </w:t>
      </w:r>
      <w:r w:rsidR="003D30DA">
        <w:rPr>
          <w:sz w:val="20"/>
          <w:szCs w:val="20"/>
          <w:lang w:eastAsia="zh-CN"/>
        </w:rPr>
        <w:t xml:space="preserve">also </w:t>
      </w:r>
      <w:r w:rsidR="008251D8">
        <w:rPr>
          <w:sz w:val="20"/>
          <w:szCs w:val="20"/>
          <w:lang w:eastAsia="zh-CN"/>
        </w:rPr>
        <w:t>suggested</w:t>
      </w:r>
      <w:r w:rsidR="00D46779">
        <w:rPr>
          <w:sz w:val="20"/>
          <w:szCs w:val="20"/>
          <w:lang w:eastAsia="zh-CN"/>
        </w:rPr>
        <w:t xml:space="preserve"> that </w:t>
      </w:r>
      <w:r w:rsidR="008251D8">
        <w:rPr>
          <w:sz w:val="20"/>
          <w:szCs w:val="20"/>
          <w:lang w:eastAsia="zh-CN"/>
        </w:rPr>
        <w:t>i</w:t>
      </w:r>
      <w:r w:rsidR="00B42883">
        <w:rPr>
          <w:sz w:val="20"/>
          <w:szCs w:val="20"/>
          <w:lang w:eastAsia="zh-CN"/>
        </w:rPr>
        <w:t xml:space="preserve">n all </w:t>
      </w:r>
      <w:r w:rsidR="006076DF">
        <w:rPr>
          <w:sz w:val="20"/>
          <w:szCs w:val="20"/>
          <w:lang w:eastAsia="zh-CN"/>
        </w:rPr>
        <w:t>cases</w:t>
      </w:r>
      <w:r w:rsidR="00B42883">
        <w:rPr>
          <w:sz w:val="20"/>
          <w:szCs w:val="20"/>
          <w:lang w:eastAsia="zh-CN"/>
        </w:rPr>
        <w:t xml:space="preserve">, there is no </w:t>
      </w:r>
      <w:r w:rsidR="00B42883" w:rsidRPr="00B42883">
        <w:rPr>
          <w:sz w:val="20"/>
          <w:szCs w:val="20"/>
          <w:lang w:eastAsia="zh-CN"/>
        </w:rPr>
        <w:t>discernible</w:t>
      </w:r>
      <w:r w:rsidR="00B42883">
        <w:rPr>
          <w:sz w:val="20"/>
          <w:szCs w:val="20"/>
          <w:lang w:eastAsia="zh-CN"/>
        </w:rPr>
        <w:t xml:space="preserve"> interface </w:t>
      </w:r>
      <w:r w:rsidR="00AC5059">
        <w:rPr>
          <w:sz w:val="20"/>
          <w:szCs w:val="20"/>
          <w:lang w:eastAsia="zh-CN"/>
        </w:rPr>
        <w:t xml:space="preserve">trap </w:t>
      </w:r>
      <w:r w:rsidR="00B42883">
        <w:rPr>
          <w:sz w:val="20"/>
          <w:szCs w:val="20"/>
          <w:lang w:eastAsia="zh-CN"/>
        </w:rPr>
        <w:t xml:space="preserve">build-up </w:t>
      </w:r>
      <w:r w:rsidR="00AC5059">
        <w:rPr>
          <w:sz w:val="20"/>
          <w:szCs w:val="20"/>
          <w:lang w:eastAsia="zh-CN"/>
        </w:rPr>
        <w:t>at both HfO</w:t>
      </w:r>
      <w:r w:rsidR="00AC5059">
        <w:rPr>
          <w:sz w:val="20"/>
          <w:szCs w:val="20"/>
          <w:vertAlign w:val="subscript"/>
          <w:lang w:eastAsia="zh-CN"/>
        </w:rPr>
        <w:t>2</w:t>
      </w:r>
      <w:r w:rsidR="00AC5059">
        <w:rPr>
          <w:sz w:val="20"/>
          <w:szCs w:val="20"/>
          <w:lang w:eastAsia="zh-CN"/>
        </w:rPr>
        <w:t>/SiO</w:t>
      </w:r>
      <w:r w:rsidR="00AC5059">
        <w:rPr>
          <w:sz w:val="20"/>
          <w:szCs w:val="20"/>
          <w:vertAlign w:val="subscript"/>
          <w:lang w:eastAsia="zh-CN"/>
        </w:rPr>
        <w:t>2</w:t>
      </w:r>
      <w:r w:rsidR="00AC5059">
        <w:rPr>
          <w:sz w:val="20"/>
          <w:szCs w:val="20"/>
          <w:lang w:eastAsia="zh-CN"/>
        </w:rPr>
        <w:t xml:space="preserve"> and SiO</w:t>
      </w:r>
      <w:r w:rsidR="00AC5059">
        <w:rPr>
          <w:sz w:val="20"/>
          <w:szCs w:val="20"/>
          <w:vertAlign w:val="subscript"/>
          <w:lang w:eastAsia="zh-CN"/>
        </w:rPr>
        <w:t>2</w:t>
      </w:r>
      <w:r w:rsidR="00AC5059">
        <w:rPr>
          <w:sz w:val="20"/>
          <w:szCs w:val="20"/>
          <w:lang w:eastAsia="zh-CN"/>
        </w:rPr>
        <w:t>/Si interface</w:t>
      </w:r>
      <w:r w:rsidR="007178F6">
        <w:rPr>
          <w:sz w:val="20"/>
          <w:szCs w:val="20"/>
          <w:lang w:eastAsia="zh-CN"/>
        </w:rPr>
        <w:t>s</w:t>
      </w:r>
      <w:r w:rsidR="00AC5059">
        <w:rPr>
          <w:sz w:val="20"/>
          <w:szCs w:val="20"/>
          <w:lang w:eastAsia="zh-CN"/>
        </w:rPr>
        <w:t xml:space="preserve"> </w:t>
      </w:r>
      <w:r w:rsidR="00B42883">
        <w:rPr>
          <w:sz w:val="20"/>
          <w:szCs w:val="20"/>
          <w:lang w:eastAsia="zh-CN"/>
        </w:rPr>
        <w:t xml:space="preserve">with </w:t>
      </w:r>
      <w:r w:rsidR="00444C84">
        <w:rPr>
          <w:sz w:val="20"/>
          <w:szCs w:val="20"/>
          <w:lang w:eastAsia="zh-CN"/>
        </w:rPr>
        <w:t xml:space="preserve">positive </w:t>
      </w:r>
      <w:r w:rsidR="007178F6">
        <w:rPr>
          <w:sz w:val="20"/>
          <w:szCs w:val="20"/>
          <w:lang w:eastAsia="zh-CN"/>
        </w:rPr>
        <w:t>biased</w:t>
      </w:r>
      <w:r w:rsidR="006076DF">
        <w:rPr>
          <w:sz w:val="20"/>
          <w:szCs w:val="20"/>
          <w:lang w:eastAsia="zh-CN"/>
        </w:rPr>
        <w:t xml:space="preserve"> irradiation. </w:t>
      </w:r>
      <w:r w:rsidR="008251D8">
        <w:rPr>
          <w:sz w:val="20"/>
          <w:szCs w:val="20"/>
          <w:lang w:eastAsia="zh-CN"/>
        </w:rPr>
        <w:t xml:space="preserve">The inset of Fig. </w:t>
      </w:r>
      <w:r w:rsidR="00E520E6">
        <w:rPr>
          <w:sz w:val="20"/>
          <w:szCs w:val="20"/>
          <w:lang w:eastAsia="zh-CN"/>
        </w:rPr>
        <w:t xml:space="preserve">4 </w:t>
      </w:r>
      <w:r w:rsidR="008251D8">
        <w:rPr>
          <w:sz w:val="20"/>
          <w:szCs w:val="20"/>
          <w:lang w:eastAsia="zh-CN"/>
        </w:rPr>
        <w:t>indicates the loop width versus the total</w:t>
      </w:r>
      <w:r w:rsidR="007178F6">
        <w:rPr>
          <w:sz w:val="20"/>
          <w:szCs w:val="20"/>
          <w:lang w:eastAsia="zh-CN"/>
        </w:rPr>
        <w:t xml:space="preserve"> dose of irradiated devices. I</w:t>
      </w:r>
      <w:r w:rsidR="00BF78AA">
        <w:rPr>
          <w:sz w:val="20"/>
          <w:szCs w:val="20"/>
          <w:lang w:eastAsia="zh-CN"/>
        </w:rPr>
        <w:t xml:space="preserve">t clearly shows that the loop width observed by </w:t>
      </w:r>
      <w:r w:rsidR="00BF78AA" w:rsidRPr="00E11E1C">
        <w:rPr>
          <w:sz w:val="20"/>
          <w:szCs w:val="20"/>
          <w:lang w:eastAsia="zh-CN"/>
        </w:rPr>
        <w:t xml:space="preserve">conventional </w:t>
      </w:r>
      <w:r w:rsidR="00BF78AA">
        <w:rPr>
          <w:sz w:val="20"/>
          <w:szCs w:val="20"/>
          <w:lang w:eastAsia="zh-CN"/>
        </w:rPr>
        <w:t xml:space="preserve">CV measurements is </w:t>
      </w:r>
      <w:r w:rsidR="00D438E6">
        <w:rPr>
          <w:sz w:val="20"/>
          <w:szCs w:val="20"/>
          <w:lang w:eastAsia="zh-CN"/>
        </w:rPr>
        <w:t xml:space="preserve">almost </w:t>
      </w:r>
      <w:r w:rsidR="00BF78AA">
        <w:rPr>
          <w:sz w:val="20"/>
          <w:szCs w:val="20"/>
          <w:lang w:eastAsia="zh-CN"/>
        </w:rPr>
        <w:t xml:space="preserve">insensitive </w:t>
      </w:r>
      <w:r w:rsidR="00691CB7">
        <w:rPr>
          <w:sz w:val="20"/>
          <w:szCs w:val="20"/>
          <w:lang w:eastAsia="zh-CN"/>
        </w:rPr>
        <w:t>to the radiation exposure.</w:t>
      </w:r>
      <w:r w:rsidR="008251D8">
        <w:rPr>
          <w:sz w:val="20"/>
          <w:szCs w:val="20"/>
          <w:lang w:eastAsia="zh-CN"/>
        </w:rPr>
        <w:t xml:space="preserve"> As described earlier, </w:t>
      </w:r>
      <w:r w:rsidR="006D31DE" w:rsidRPr="00B41DE0">
        <w:rPr>
          <w:sz w:val="20"/>
          <w:szCs w:val="20"/>
        </w:rPr>
        <w:t xml:space="preserve">the </w:t>
      </w:r>
      <w:r w:rsidR="003D3D19">
        <w:rPr>
          <w:sz w:val="20"/>
          <w:szCs w:val="20"/>
        </w:rPr>
        <w:t xml:space="preserve">result </w:t>
      </w:r>
      <w:r w:rsidR="00A20BF9">
        <w:rPr>
          <w:sz w:val="20"/>
          <w:szCs w:val="20"/>
        </w:rPr>
        <w:t xml:space="preserve">in the inset of Fig. </w:t>
      </w:r>
      <w:r w:rsidR="00E520E6">
        <w:rPr>
          <w:sz w:val="20"/>
          <w:szCs w:val="20"/>
        </w:rPr>
        <w:t xml:space="preserve">4 </w:t>
      </w:r>
      <w:r w:rsidR="005D6E81">
        <w:rPr>
          <w:sz w:val="20"/>
          <w:szCs w:val="20"/>
          <w:lang w:eastAsia="zh-CN"/>
        </w:rPr>
        <w:t>supports</w:t>
      </w:r>
      <w:r w:rsidR="003D3D19">
        <w:rPr>
          <w:sz w:val="20"/>
          <w:szCs w:val="20"/>
        </w:rPr>
        <w:t xml:space="preserve"> </w:t>
      </w:r>
      <w:r w:rsidR="006A48CE">
        <w:rPr>
          <w:sz w:val="20"/>
          <w:szCs w:val="20"/>
        </w:rPr>
        <w:t xml:space="preserve">the conclusion </w:t>
      </w:r>
      <w:r w:rsidR="003D3D19">
        <w:rPr>
          <w:sz w:val="20"/>
          <w:szCs w:val="20"/>
        </w:rPr>
        <w:t xml:space="preserve">that </w:t>
      </w:r>
      <w:r w:rsidR="007178F6">
        <w:rPr>
          <w:sz w:val="20"/>
          <w:szCs w:val="20"/>
        </w:rPr>
        <w:t xml:space="preserve">the </w:t>
      </w:r>
      <w:r w:rsidR="006D31DE" w:rsidRPr="00B41DE0">
        <w:rPr>
          <w:sz w:val="20"/>
          <w:szCs w:val="20"/>
        </w:rPr>
        <w:t>loop width originates from the cyclic</w:t>
      </w:r>
      <w:r w:rsidR="006D31DE">
        <w:rPr>
          <w:sz w:val="20"/>
          <w:szCs w:val="20"/>
        </w:rPr>
        <w:t xml:space="preserve"> charge</w:t>
      </w:r>
      <w:r w:rsidR="006D31DE" w:rsidRPr="00B41DE0">
        <w:rPr>
          <w:sz w:val="20"/>
          <w:szCs w:val="20"/>
        </w:rPr>
        <w:t xml:space="preserve">s in dielectrics </w:t>
      </w:r>
      <w:r w:rsidR="005903AC">
        <w:rPr>
          <w:sz w:val="20"/>
          <w:szCs w:val="20"/>
        </w:rPr>
        <w:t xml:space="preserve">and </w:t>
      </w:r>
      <w:r w:rsidR="00805D7F">
        <w:rPr>
          <w:sz w:val="20"/>
          <w:szCs w:val="20"/>
        </w:rPr>
        <w:t xml:space="preserve">these cyclic charges can </w:t>
      </w:r>
      <w:r w:rsidR="005903AC">
        <w:rPr>
          <w:sz w:val="20"/>
          <w:szCs w:val="20"/>
        </w:rPr>
        <w:t xml:space="preserve">only </w:t>
      </w:r>
      <w:r w:rsidR="00FA2AE0">
        <w:rPr>
          <w:sz w:val="20"/>
          <w:szCs w:val="20"/>
        </w:rPr>
        <w:t xml:space="preserve">be </w:t>
      </w:r>
      <w:r w:rsidR="005903AC">
        <w:rPr>
          <w:sz w:val="20"/>
          <w:szCs w:val="20"/>
        </w:rPr>
        <w:t>evaluated in a relatively short time</w:t>
      </w:r>
      <w:r w:rsidR="00437CA4">
        <w:rPr>
          <w:rFonts w:hint="eastAsia"/>
          <w:sz w:val="20"/>
          <w:szCs w:val="20"/>
          <w:lang w:eastAsia="zh-CN"/>
        </w:rPr>
        <w:t>.</w:t>
      </w:r>
    </w:p>
    <w:p w14:paraId="661417CC" w14:textId="657828E5" w:rsidR="00955CCF" w:rsidRDefault="00F974A1" w:rsidP="003D760E">
      <w:pPr>
        <w:pStyle w:val="FootnoteText"/>
        <w:widowControl w:val="0"/>
        <w:ind w:firstLine="204"/>
        <w:rPr>
          <w:noProof/>
          <w:lang w:eastAsia="zh-CN"/>
        </w:rPr>
      </w:pPr>
      <w:r w:rsidRPr="00F974A1">
        <w:rPr>
          <w:sz w:val="20"/>
          <w:szCs w:val="20"/>
        </w:rPr>
        <w:t>To further determine the radiation response of HfO</w:t>
      </w:r>
      <w:r w:rsidRPr="00F974A1">
        <w:rPr>
          <w:sz w:val="20"/>
          <w:szCs w:val="20"/>
          <w:vertAlign w:val="subscript"/>
        </w:rPr>
        <w:t>2</w:t>
      </w:r>
      <w:r w:rsidRPr="00F974A1">
        <w:rPr>
          <w:sz w:val="20"/>
          <w:szCs w:val="20"/>
        </w:rPr>
        <w:t xml:space="preserve"> dielectrics, irradiation pulse CV measurements are performed on the HfO</w:t>
      </w:r>
      <w:r w:rsidRPr="00F974A1">
        <w:rPr>
          <w:sz w:val="20"/>
          <w:szCs w:val="20"/>
          <w:vertAlign w:val="subscript"/>
        </w:rPr>
        <w:t>2</w:t>
      </w:r>
      <w:r w:rsidRPr="00F974A1">
        <w:rPr>
          <w:sz w:val="20"/>
          <w:szCs w:val="20"/>
        </w:rPr>
        <w:t>/SiO</w:t>
      </w:r>
      <w:r w:rsidRPr="00F974A1">
        <w:rPr>
          <w:sz w:val="20"/>
          <w:szCs w:val="20"/>
          <w:vertAlign w:val="subscript"/>
        </w:rPr>
        <w:t>2</w:t>
      </w:r>
      <w:r w:rsidRPr="00F974A1">
        <w:rPr>
          <w:sz w:val="20"/>
          <w:szCs w:val="20"/>
        </w:rPr>
        <w:t>-Si capacitor with the same electric field compared with conventional evaluation as indicated in Fig. 5. The rising/ falling edge time of gate pulse was 900 µs and the pulse width was 1300 µs in all cases. A very large, -0.67 V, negative flat-band voltage shift is observed after a total dose of 40.5 krad (HfO</w:t>
      </w:r>
      <w:r w:rsidRPr="00F974A1">
        <w:rPr>
          <w:sz w:val="20"/>
          <w:szCs w:val="20"/>
          <w:vertAlign w:val="subscript"/>
        </w:rPr>
        <w:t>2</w:t>
      </w:r>
      <w:r w:rsidRPr="00F974A1">
        <w:rPr>
          <w:sz w:val="20"/>
          <w:szCs w:val="20"/>
        </w:rPr>
        <w:t>). The results shown in Fig. 5 indicate that a large concentration of net positive charges was generated in the HfO</w:t>
      </w:r>
      <w:r w:rsidRPr="00F974A1">
        <w:rPr>
          <w:sz w:val="20"/>
          <w:szCs w:val="20"/>
          <w:vertAlign w:val="subscript"/>
        </w:rPr>
        <w:t>2</w:t>
      </w:r>
      <w:r w:rsidRPr="00F974A1">
        <w:rPr>
          <w:sz w:val="20"/>
          <w:szCs w:val="20"/>
        </w:rPr>
        <w:t>/SiO</w:t>
      </w:r>
      <w:r w:rsidRPr="00F974A1">
        <w:rPr>
          <w:sz w:val="20"/>
          <w:szCs w:val="20"/>
          <w:vertAlign w:val="subscript"/>
        </w:rPr>
        <w:t>2</w:t>
      </w:r>
      <w:r w:rsidRPr="00F974A1">
        <w:rPr>
          <w:sz w:val="20"/>
          <w:szCs w:val="20"/>
        </w:rPr>
        <w:t xml:space="preserve"> oxide layer. As mentioned above, it is suggested that the build-up of the positive oxide trapped charges is primarily generated in HfO</w:t>
      </w:r>
      <w:r w:rsidRPr="00F974A1">
        <w:rPr>
          <w:sz w:val="20"/>
          <w:szCs w:val="20"/>
          <w:vertAlign w:val="subscript"/>
        </w:rPr>
        <w:t>2</w:t>
      </w:r>
      <w:r w:rsidRPr="00F974A1">
        <w:rPr>
          <w:sz w:val="20"/>
          <w:szCs w:val="20"/>
        </w:rPr>
        <w:t xml:space="preserve"> dielectric layer, since no significant oxide trapping is expected in the ultrathin SiO</w:t>
      </w:r>
      <w:r w:rsidRPr="00F974A1">
        <w:rPr>
          <w:sz w:val="20"/>
          <w:szCs w:val="20"/>
          <w:vertAlign w:val="subscript"/>
        </w:rPr>
        <w:t>2</w:t>
      </w:r>
      <w:r w:rsidR="00945312">
        <w:rPr>
          <w:sz w:val="20"/>
          <w:szCs w:val="20"/>
          <w:lang w:eastAsia="zh-CN"/>
        </w:rPr>
        <w:fldChar w:fldCharType="begin">
          <w:fldData xml:space="preserve">PEVuZE5vdGU+PENpdGU+PEF1dGhvcj5EdWFuPC9BdXRob3I+PFllYXI+MjAxNDwvWWVhcj48UmVj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</w:fldData>
        </w:fldChar>
      </w:r>
      <w:r w:rsidR="00D81C78">
        <w:rPr>
          <w:sz w:val="20"/>
          <w:szCs w:val="20"/>
          <w:lang w:eastAsia="zh-CN"/>
        </w:rPr>
        <w:instrText xml:space="preserve"> ADDIN EN.CITE </w:instrText>
      </w:r>
      <w:r w:rsidR="00D81C78">
        <w:rPr>
          <w:sz w:val="20"/>
          <w:szCs w:val="20"/>
          <w:lang w:eastAsia="zh-CN"/>
        </w:rPr>
        <w:fldChar w:fldCharType="begin">
          <w:fldData xml:space="preserve">PEVuZE5vdGU+PENpdGU+PEF1dGhvcj5EdWFuPC9BdXRob3I+PFllYXI+MjAxNDwvWWVhcj48UmVj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</w:fldData>
        </w:fldChar>
      </w:r>
      <w:r w:rsidR="00D81C78">
        <w:rPr>
          <w:sz w:val="20"/>
          <w:szCs w:val="20"/>
          <w:lang w:eastAsia="zh-CN"/>
        </w:rPr>
        <w:instrText xml:space="preserve"> ADDIN EN.CITE.DATA </w:instrText>
      </w:r>
      <w:r w:rsidR="00D81C78">
        <w:rPr>
          <w:sz w:val="20"/>
          <w:szCs w:val="20"/>
          <w:lang w:eastAsia="zh-CN"/>
        </w:rPr>
      </w:r>
      <w:r w:rsidR="00D81C78">
        <w:rPr>
          <w:sz w:val="20"/>
          <w:szCs w:val="20"/>
          <w:lang w:eastAsia="zh-CN"/>
        </w:rPr>
        <w:fldChar w:fldCharType="end"/>
      </w:r>
      <w:r w:rsidR="00945312">
        <w:rPr>
          <w:sz w:val="20"/>
          <w:szCs w:val="20"/>
          <w:lang w:eastAsia="zh-CN"/>
        </w:rPr>
      </w:r>
      <w:r w:rsidR="00945312">
        <w:rPr>
          <w:sz w:val="20"/>
          <w:szCs w:val="20"/>
          <w:lang w:eastAsia="zh-CN"/>
        </w:rPr>
        <w:fldChar w:fldCharType="separate"/>
      </w:r>
      <w:r w:rsidR="00976ABF">
        <w:rPr>
          <w:noProof/>
          <w:sz w:val="20"/>
          <w:szCs w:val="20"/>
          <w:lang w:eastAsia="zh-CN"/>
        </w:rPr>
        <w:t>[35]</w:t>
      </w:r>
      <w:r w:rsidR="00945312">
        <w:rPr>
          <w:sz w:val="20"/>
          <w:szCs w:val="20"/>
          <w:lang w:eastAsia="zh-CN"/>
        </w:rPr>
        <w:fldChar w:fldCharType="end"/>
      </w:r>
      <w:r w:rsidR="00DE54C8">
        <w:rPr>
          <w:sz w:val="20"/>
          <w:szCs w:val="20"/>
          <w:lang w:eastAsia="zh-CN"/>
        </w:rPr>
        <w:t xml:space="preserve">. </w:t>
      </w:r>
      <w:r w:rsidR="00AB2500">
        <w:rPr>
          <w:sz w:val="20"/>
          <w:szCs w:val="20"/>
          <w:lang w:eastAsia="zh-CN"/>
        </w:rPr>
        <w:t xml:space="preserve">The inset of Fig. </w:t>
      </w:r>
      <w:r w:rsidR="00E520E6">
        <w:rPr>
          <w:sz w:val="20"/>
          <w:szCs w:val="20"/>
          <w:lang w:eastAsia="zh-CN"/>
        </w:rPr>
        <w:t xml:space="preserve">5 </w:t>
      </w:r>
      <w:r w:rsidR="00AB2500">
        <w:rPr>
          <w:sz w:val="20"/>
          <w:szCs w:val="20"/>
          <w:lang w:eastAsia="zh-CN"/>
        </w:rPr>
        <w:t>shows the loop width versus the total dose of the irradiated devices as observed by pulse</w:t>
      </w:r>
      <w:r w:rsidR="00AB2500" w:rsidRPr="00E11E1C">
        <w:rPr>
          <w:sz w:val="20"/>
          <w:szCs w:val="20"/>
          <w:lang w:eastAsia="zh-CN"/>
        </w:rPr>
        <w:t xml:space="preserve"> </w:t>
      </w:r>
      <w:r w:rsidR="00AB2500">
        <w:rPr>
          <w:sz w:val="20"/>
          <w:szCs w:val="20"/>
          <w:lang w:eastAsia="zh-CN"/>
        </w:rPr>
        <w:t>CV measurements.</w:t>
      </w:r>
      <w:r w:rsidR="003A7BB8">
        <w:rPr>
          <w:sz w:val="20"/>
          <w:szCs w:val="20"/>
          <w:lang w:eastAsia="zh-CN"/>
        </w:rPr>
        <w:t xml:space="preserve"> </w:t>
      </w:r>
      <w:r w:rsidR="008D6EA3">
        <w:rPr>
          <w:sz w:val="20"/>
          <w:szCs w:val="20"/>
          <w:lang w:eastAsia="zh-CN"/>
        </w:rPr>
        <w:t>T</w:t>
      </w:r>
      <w:r w:rsidR="001D7959">
        <w:rPr>
          <w:sz w:val="20"/>
          <w:szCs w:val="20"/>
          <w:lang w:eastAsia="zh-CN"/>
        </w:rPr>
        <w:t>he small</w:t>
      </w:r>
      <w:r w:rsidR="000E43B2">
        <w:rPr>
          <w:sz w:val="20"/>
          <w:szCs w:val="20"/>
          <w:lang w:eastAsia="zh-CN"/>
        </w:rPr>
        <w:t xml:space="preserve"> </w:t>
      </w:r>
      <w:r w:rsidR="00854C48">
        <w:rPr>
          <w:sz w:val="20"/>
          <w:szCs w:val="20"/>
          <w:lang w:eastAsia="zh-CN"/>
        </w:rPr>
        <w:t>increase</w:t>
      </w:r>
      <w:r w:rsidR="00FF702D">
        <w:rPr>
          <w:sz w:val="20"/>
          <w:szCs w:val="20"/>
          <w:lang w:eastAsia="zh-CN"/>
        </w:rPr>
        <w:t xml:space="preserve"> in </w:t>
      </w:r>
      <w:r w:rsidR="001D7959">
        <w:rPr>
          <w:sz w:val="20"/>
          <w:szCs w:val="20"/>
          <w:lang w:eastAsia="zh-CN"/>
        </w:rPr>
        <w:t xml:space="preserve">loop width is likely due to </w:t>
      </w:r>
      <w:r w:rsidR="00AB2500">
        <w:rPr>
          <w:sz w:val="20"/>
          <w:szCs w:val="20"/>
          <w:lang w:eastAsia="zh-CN"/>
        </w:rPr>
        <w:t xml:space="preserve">the fact that </w:t>
      </w:r>
      <w:r w:rsidR="00854C48">
        <w:rPr>
          <w:sz w:val="20"/>
          <w:szCs w:val="20"/>
          <w:lang w:eastAsia="zh-CN"/>
        </w:rPr>
        <w:t>more bias-induced electrons are injected into HfO</w:t>
      </w:r>
      <w:r w:rsidR="00854C48">
        <w:rPr>
          <w:sz w:val="20"/>
          <w:szCs w:val="20"/>
          <w:vertAlign w:val="subscript"/>
          <w:lang w:eastAsia="zh-CN"/>
        </w:rPr>
        <w:t>2</w:t>
      </w:r>
      <w:r w:rsidR="00854C48">
        <w:rPr>
          <w:sz w:val="20"/>
          <w:szCs w:val="20"/>
          <w:lang w:eastAsia="zh-CN"/>
        </w:rPr>
        <w:t xml:space="preserve"> to</w:t>
      </w:r>
      <w:r w:rsidR="00AD04D7">
        <w:rPr>
          <w:sz w:val="20"/>
          <w:szCs w:val="20"/>
          <w:lang w:eastAsia="zh-CN"/>
        </w:rPr>
        <w:t xml:space="preserve"> </w:t>
      </w:r>
      <w:r w:rsidR="00854C48" w:rsidRPr="00854C48">
        <w:rPr>
          <w:sz w:val="20"/>
          <w:szCs w:val="20"/>
          <w:lang w:eastAsia="zh-CN"/>
        </w:rPr>
        <w:t>neutraliz</w:t>
      </w:r>
      <w:r w:rsidR="00854C48">
        <w:rPr>
          <w:sz w:val="20"/>
          <w:szCs w:val="20"/>
          <w:lang w:eastAsia="zh-CN"/>
        </w:rPr>
        <w:t>e</w:t>
      </w:r>
      <w:r w:rsidR="00AD04D7">
        <w:rPr>
          <w:sz w:val="20"/>
          <w:szCs w:val="20"/>
          <w:lang w:eastAsia="zh-CN"/>
        </w:rPr>
        <w:t xml:space="preserve"> </w:t>
      </w:r>
      <w:r w:rsidR="00F93FC0">
        <w:rPr>
          <w:sz w:val="20"/>
          <w:szCs w:val="20"/>
          <w:lang w:eastAsia="zh-CN"/>
        </w:rPr>
        <w:t xml:space="preserve">the </w:t>
      </w:r>
      <w:r w:rsidR="0094663D">
        <w:rPr>
          <w:sz w:val="20"/>
          <w:szCs w:val="20"/>
          <w:lang w:eastAsia="zh-CN"/>
        </w:rPr>
        <w:t xml:space="preserve">positive </w:t>
      </w:r>
      <w:r w:rsidR="0094663D" w:rsidRPr="00B41DE0">
        <w:rPr>
          <w:sz w:val="20"/>
          <w:szCs w:val="20"/>
        </w:rPr>
        <w:t xml:space="preserve">cyclic </w:t>
      </w:r>
      <w:r w:rsidR="0094663D">
        <w:rPr>
          <w:sz w:val="20"/>
          <w:szCs w:val="20"/>
        </w:rPr>
        <w:t>charge</w:t>
      </w:r>
      <w:r w:rsidR="0094663D" w:rsidRPr="00B41DE0">
        <w:rPr>
          <w:sz w:val="20"/>
          <w:szCs w:val="20"/>
        </w:rPr>
        <w:t>s</w:t>
      </w:r>
      <w:r w:rsidR="001D7959" w:rsidRPr="001D7959">
        <w:rPr>
          <w:sz w:val="20"/>
          <w:szCs w:val="20"/>
          <w:lang w:eastAsia="zh-CN"/>
        </w:rPr>
        <w:t xml:space="preserve"> </w:t>
      </w:r>
      <w:r w:rsidR="00F93FC0">
        <w:rPr>
          <w:sz w:val="20"/>
          <w:szCs w:val="20"/>
          <w:lang w:eastAsia="zh-CN"/>
        </w:rPr>
        <w:t>which</w:t>
      </w:r>
      <w:r w:rsidR="0094663D">
        <w:rPr>
          <w:sz w:val="20"/>
          <w:szCs w:val="20"/>
          <w:lang w:eastAsia="zh-CN"/>
        </w:rPr>
        <w:t xml:space="preserve"> are located in shallow traps in the HfO</w:t>
      </w:r>
      <w:r w:rsidR="0094663D">
        <w:rPr>
          <w:sz w:val="20"/>
          <w:szCs w:val="20"/>
          <w:vertAlign w:val="subscript"/>
          <w:lang w:eastAsia="zh-CN"/>
        </w:rPr>
        <w:t>2</w:t>
      </w:r>
      <w:r w:rsidR="00F93FC0">
        <w:rPr>
          <w:sz w:val="20"/>
          <w:szCs w:val="20"/>
          <w:lang w:eastAsia="zh-CN"/>
        </w:rPr>
        <w:t xml:space="preserve"> </w:t>
      </w:r>
      <w:r w:rsidR="00945312">
        <w:rPr>
          <w:sz w:val="20"/>
          <w:szCs w:val="20"/>
          <w:lang w:eastAsia="zh-CN"/>
        </w:rPr>
        <w:fldChar w:fldCharType="begin">
          <w:fldData xml:space="preserve">PEVuZE5vdGU+PENpdGU+PEF1dGhvcj5aaGFvPC9BdXRob3I+PFllYXI+MjAwODwvWWVhcj48UmVj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</w:fldData>
        </w:fldChar>
      </w:r>
      <w:r w:rsidR="00D81C78">
        <w:rPr>
          <w:sz w:val="20"/>
          <w:szCs w:val="20"/>
          <w:lang w:eastAsia="zh-CN"/>
        </w:rPr>
        <w:instrText xml:space="preserve"> ADDIN EN.CITE </w:instrText>
      </w:r>
      <w:r w:rsidR="00D81C78">
        <w:rPr>
          <w:sz w:val="20"/>
          <w:szCs w:val="20"/>
          <w:lang w:eastAsia="zh-CN"/>
        </w:rPr>
        <w:fldChar w:fldCharType="begin">
          <w:fldData xml:space="preserve">PEVuZE5vdGU+PENpdGU+PEF1dGhvcj5aaGFvPC9BdXRob3I+PFllYXI+MjAwODwvWWVhcj48UmVj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</w:fldData>
        </w:fldChar>
      </w:r>
      <w:r w:rsidR="00D81C78">
        <w:rPr>
          <w:sz w:val="20"/>
          <w:szCs w:val="20"/>
          <w:lang w:eastAsia="zh-CN"/>
        </w:rPr>
        <w:instrText xml:space="preserve"> ADDIN EN.CITE.DATA </w:instrText>
      </w:r>
      <w:r w:rsidR="00D81C78">
        <w:rPr>
          <w:sz w:val="20"/>
          <w:szCs w:val="20"/>
          <w:lang w:eastAsia="zh-CN"/>
        </w:rPr>
      </w:r>
      <w:r w:rsidR="00D81C78">
        <w:rPr>
          <w:sz w:val="20"/>
          <w:szCs w:val="20"/>
          <w:lang w:eastAsia="zh-CN"/>
        </w:rPr>
        <w:fldChar w:fldCharType="end"/>
      </w:r>
      <w:r w:rsidR="00945312">
        <w:rPr>
          <w:sz w:val="20"/>
          <w:szCs w:val="20"/>
          <w:lang w:eastAsia="zh-CN"/>
        </w:rPr>
      </w:r>
      <w:r w:rsidR="00945312">
        <w:rPr>
          <w:sz w:val="20"/>
          <w:szCs w:val="20"/>
          <w:lang w:eastAsia="zh-CN"/>
        </w:rPr>
        <w:fldChar w:fldCharType="separate"/>
      </w:r>
      <w:r w:rsidR="00976ABF">
        <w:rPr>
          <w:noProof/>
          <w:sz w:val="20"/>
          <w:szCs w:val="20"/>
          <w:lang w:eastAsia="zh-CN"/>
        </w:rPr>
        <w:t>[31]</w:t>
      </w:r>
      <w:r w:rsidR="00945312">
        <w:rPr>
          <w:sz w:val="20"/>
          <w:szCs w:val="20"/>
          <w:lang w:eastAsia="zh-CN"/>
        </w:rPr>
        <w:fldChar w:fldCharType="end"/>
      </w:r>
      <w:r w:rsidR="0094663D">
        <w:rPr>
          <w:sz w:val="20"/>
          <w:szCs w:val="20"/>
          <w:lang w:eastAsia="zh-CN"/>
        </w:rPr>
        <w:t xml:space="preserve">. </w:t>
      </w:r>
      <w:r w:rsidR="008F21DA">
        <w:rPr>
          <w:sz w:val="20"/>
          <w:szCs w:val="20"/>
          <w:lang w:eastAsia="zh-CN"/>
        </w:rPr>
        <w:t>I</w:t>
      </w:r>
      <w:r w:rsidR="00424B0A">
        <w:rPr>
          <w:sz w:val="20"/>
          <w:szCs w:val="20"/>
          <w:lang w:eastAsia="zh-CN"/>
        </w:rPr>
        <w:t xml:space="preserve">t is </w:t>
      </w:r>
      <w:r w:rsidR="008855B4">
        <w:rPr>
          <w:sz w:val="20"/>
          <w:szCs w:val="20"/>
          <w:lang w:eastAsia="zh-CN"/>
        </w:rPr>
        <w:t xml:space="preserve">also </w:t>
      </w:r>
      <w:r w:rsidR="00424B0A">
        <w:rPr>
          <w:sz w:val="20"/>
          <w:szCs w:val="20"/>
          <w:lang w:eastAsia="zh-CN"/>
        </w:rPr>
        <w:t>suggested that</w:t>
      </w:r>
      <w:r w:rsidR="00A7627A">
        <w:rPr>
          <w:sz w:val="20"/>
          <w:szCs w:val="20"/>
          <w:lang w:eastAsia="zh-CN"/>
        </w:rPr>
        <w:t xml:space="preserve"> </w:t>
      </w:r>
      <w:r w:rsidR="00424B0A">
        <w:rPr>
          <w:sz w:val="20"/>
          <w:szCs w:val="20"/>
          <w:lang w:eastAsia="zh-CN"/>
        </w:rPr>
        <w:t>the generation</w:t>
      </w:r>
      <w:r w:rsidR="00FF702D">
        <w:rPr>
          <w:noProof/>
        </w:rPr>
        <w:t xml:space="preserve"> </w:t>
      </w:r>
      <w:r w:rsidR="00424B0A">
        <w:rPr>
          <w:sz w:val="20"/>
          <w:szCs w:val="20"/>
          <w:lang w:eastAsia="zh-CN"/>
        </w:rPr>
        <w:t xml:space="preserve">of </w:t>
      </w:r>
      <w:r w:rsidR="00F93FC0">
        <w:rPr>
          <w:sz w:val="20"/>
          <w:szCs w:val="20"/>
          <w:lang w:eastAsia="zh-CN"/>
        </w:rPr>
        <w:t xml:space="preserve">these </w:t>
      </w:r>
      <w:r w:rsidR="00FF702D">
        <w:rPr>
          <w:sz w:val="20"/>
          <w:szCs w:val="20"/>
          <w:lang w:eastAsia="zh-CN"/>
        </w:rPr>
        <w:t xml:space="preserve">positive </w:t>
      </w:r>
      <w:r w:rsidR="00FF702D" w:rsidRPr="00B41DE0">
        <w:rPr>
          <w:sz w:val="20"/>
          <w:szCs w:val="20"/>
        </w:rPr>
        <w:t xml:space="preserve">cyclic </w:t>
      </w:r>
      <w:r w:rsidR="00FF702D">
        <w:rPr>
          <w:sz w:val="20"/>
          <w:szCs w:val="20"/>
        </w:rPr>
        <w:t>charge</w:t>
      </w:r>
      <w:r w:rsidR="00FF702D" w:rsidRPr="00B41DE0">
        <w:rPr>
          <w:sz w:val="20"/>
          <w:szCs w:val="20"/>
        </w:rPr>
        <w:t>s</w:t>
      </w:r>
      <w:r w:rsidR="00FF702D" w:rsidRPr="001D7959">
        <w:rPr>
          <w:sz w:val="20"/>
          <w:szCs w:val="20"/>
          <w:lang w:eastAsia="zh-CN"/>
        </w:rPr>
        <w:t xml:space="preserve"> </w:t>
      </w:r>
      <w:r w:rsidR="0009279D">
        <w:rPr>
          <w:sz w:val="20"/>
          <w:szCs w:val="20"/>
          <w:lang w:eastAsia="zh-CN"/>
        </w:rPr>
        <w:t>is</w:t>
      </w:r>
      <w:r w:rsidR="00424B0A">
        <w:rPr>
          <w:sz w:val="20"/>
          <w:szCs w:val="20"/>
          <w:lang w:eastAsia="zh-CN"/>
        </w:rPr>
        <w:t xml:space="preserve"> </w:t>
      </w:r>
      <w:r w:rsidR="00F93FC0" w:rsidRPr="00F93FC0">
        <w:rPr>
          <w:sz w:val="20"/>
          <w:szCs w:val="20"/>
          <w:lang w:eastAsia="zh-CN"/>
        </w:rPr>
        <w:t>consistent with</w:t>
      </w:r>
      <w:r w:rsidR="00AD3621">
        <w:rPr>
          <w:sz w:val="20"/>
          <w:szCs w:val="20"/>
          <w:lang w:eastAsia="zh-CN"/>
        </w:rPr>
        <w:t xml:space="preserve"> </w:t>
      </w:r>
      <w:r w:rsidR="008F21DA">
        <w:rPr>
          <w:sz w:val="20"/>
          <w:szCs w:val="20"/>
          <w:lang w:eastAsia="zh-CN"/>
        </w:rPr>
        <w:t xml:space="preserve">some radiation-induced holes </w:t>
      </w:r>
      <w:r w:rsidR="00551577">
        <w:rPr>
          <w:sz w:val="20"/>
          <w:szCs w:val="20"/>
          <w:lang w:eastAsia="zh-CN"/>
        </w:rPr>
        <w:t xml:space="preserve">which </w:t>
      </w:r>
      <w:r w:rsidR="008F21DA">
        <w:rPr>
          <w:sz w:val="20"/>
          <w:szCs w:val="20"/>
          <w:lang w:eastAsia="zh-CN"/>
        </w:rPr>
        <w:t xml:space="preserve">are generated and trapped in </w:t>
      </w:r>
      <w:r w:rsidR="008F21DA">
        <w:rPr>
          <w:sz w:val="20"/>
          <w:szCs w:val="20"/>
        </w:rPr>
        <w:t>HfO</w:t>
      </w:r>
      <w:r w:rsidR="008F21DA">
        <w:rPr>
          <w:sz w:val="20"/>
          <w:szCs w:val="20"/>
          <w:vertAlign w:val="subscript"/>
        </w:rPr>
        <w:t>2</w:t>
      </w:r>
      <w:r w:rsidR="008F21DA">
        <w:rPr>
          <w:sz w:val="20"/>
          <w:szCs w:val="20"/>
        </w:rPr>
        <w:t xml:space="preserve"> during the </w:t>
      </w:r>
      <w:r w:rsidR="00551577">
        <w:rPr>
          <w:sz w:val="20"/>
          <w:szCs w:val="20"/>
        </w:rPr>
        <w:t xml:space="preserve">positive </w:t>
      </w:r>
      <w:r w:rsidR="008855B4">
        <w:rPr>
          <w:sz w:val="20"/>
          <w:szCs w:val="20"/>
          <w:lang w:eastAsia="zh-CN"/>
        </w:rPr>
        <w:t>biased irradiation.</w:t>
      </w:r>
      <w:r w:rsidR="003D760E" w:rsidRPr="000309B2">
        <w:rPr>
          <w:noProof/>
          <w:lang w:eastAsia="zh-CN"/>
        </w:rPr>
        <w:t xml:space="preserve"> </w:t>
      </w:r>
    </w:p>
    <w:p w14:paraId="746FD572" w14:textId="7BEAC335" w:rsidR="002867F6" w:rsidRDefault="003D760E" w:rsidP="003D760E">
      <w:pPr>
        <w:pStyle w:val="FootnoteText"/>
        <w:widowControl w:val="0"/>
        <w:ind w:firstLine="204"/>
        <w:rPr>
          <w:sz w:val="20"/>
          <w:szCs w:val="20"/>
          <w:lang w:eastAsia="zh-CN"/>
        </w:rPr>
      </w:pPr>
      <w:r>
        <w:rPr>
          <w:sz w:val="20"/>
          <w:szCs w:val="20"/>
          <w:lang w:eastAsia="zh-CN"/>
        </w:rPr>
        <w:t xml:space="preserve">Fig. </w:t>
      </w:r>
      <w:r w:rsidR="00E520E6">
        <w:rPr>
          <w:sz w:val="20"/>
          <w:szCs w:val="20"/>
          <w:lang w:eastAsia="zh-CN"/>
        </w:rPr>
        <w:t xml:space="preserve">6 </w:t>
      </w:r>
      <w:r>
        <w:rPr>
          <w:sz w:val="20"/>
          <w:szCs w:val="20"/>
          <w:lang w:eastAsia="zh-CN"/>
        </w:rPr>
        <w:t xml:space="preserve">summarizes the flat-band voltage shifts of the </w:t>
      </w:r>
      <w:r w:rsidRPr="00676435">
        <w:rPr>
          <w:sz w:val="20"/>
          <w:szCs w:val="20"/>
          <w:lang w:eastAsia="zh-CN"/>
        </w:rPr>
        <w:t>stacked HfO</w:t>
      </w:r>
      <w:r w:rsidRPr="00AC6B03">
        <w:rPr>
          <w:sz w:val="20"/>
          <w:szCs w:val="20"/>
          <w:vertAlign w:val="subscript"/>
          <w:lang w:eastAsia="zh-CN"/>
        </w:rPr>
        <w:t>2</w:t>
      </w:r>
      <w:r w:rsidRPr="00676435">
        <w:rPr>
          <w:sz w:val="20"/>
          <w:szCs w:val="20"/>
          <w:lang w:eastAsia="zh-CN"/>
        </w:rPr>
        <w:t>/SiO</w:t>
      </w:r>
      <w:r w:rsidRPr="00AC6B03">
        <w:rPr>
          <w:sz w:val="20"/>
          <w:szCs w:val="20"/>
          <w:vertAlign w:val="subscript"/>
          <w:lang w:eastAsia="zh-CN"/>
        </w:rPr>
        <w:t>2</w:t>
      </w:r>
      <w:r w:rsidRPr="00676435">
        <w:rPr>
          <w:sz w:val="20"/>
          <w:szCs w:val="20"/>
          <w:lang w:eastAsia="zh-CN"/>
        </w:rPr>
        <w:t>-Si capacitors</w:t>
      </w:r>
      <w:r>
        <w:rPr>
          <w:sz w:val="20"/>
          <w:szCs w:val="20"/>
          <w:lang w:eastAsia="zh-CN"/>
        </w:rPr>
        <w:t xml:space="preserve">, which are </w:t>
      </w:r>
      <w:r w:rsidRPr="008B0E36">
        <w:rPr>
          <w:sz w:val="20"/>
          <w:szCs w:val="20"/>
        </w:rPr>
        <w:t>extract</w:t>
      </w:r>
      <w:r>
        <w:rPr>
          <w:sz w:val="20"/>
          <w:szCs w:val="20"/>
        </w:rPr>
        <w:t>ed from</w:t>
      </w:r>
      <w:r>
        <w:rPr>
          <w:sz w:val="20"/>
          <w:szCs w:val="20"/>
          <w:lang w:eastAsia="zh-CN"/>
        </w:rPr>
        <w:t xml:space="preserve"> pulse and conventional CV measurements at each total dose level with 1 </w:t>
      </w:r>
      <w:r>
        <w:rPr>
          <w:sz w:val="20"/>
          <w:szCs w:val="20"/>
          <w:lang w:eastAsia="zh-CN"/>
        </w:rPr>
        <w:lastRenderedPageBreak/>
        <w:t>V gate bias.</w:t>
      </w:r>
      <w:r>
        <w:rPr>
          <w:rFonts w:hint="eastAsia"/>
          <w:sz w:val="20"/>
          <w:szCs w:val="20"/>
          <w:lang w:eastAsia="zh-CN"/>
        </w:rPr>
        <w:t xml:space="preserve"> </w:t>
      </w:r>
      <w:r w:rsidRPr="00A00D32">
        <w:rPr>
          <w:sz w:val="20"/>
          <w:szCs w:val="20"/>
          <w:lang w:eastAsia="zh-CN"/>
        </w:rPr>
        <w:t>In order to separate the bias</w:t>
      </w:r>
      <w:r w:rsidR="00026977">
        <w:rPr>
          <w:sz w:val="20"/>
          <w:szCs w:val="20"/>
          <w:lang w:eastAsia="zh-CN"/>
        </w:rPr>
        <w:t>-</w:t>
      </w:r>
      <w:r w:rsidRPr="00A00D32">
        <w:rPr>
          <w:sz w:val="20"/>
          <w:szCs w:val="20"/>
          <w:lang w:eastAsia="zh-CN"/>
        </w:rPr>
        <w:t>instability and radiation</w:t>
      </w:r>
      <w:r w:rsidR="00026977">
        <w:rPr>
          <w:sz w:val="20"/>
          <w:szCs w:val="20"/>
          <w:lang w:eastAsia="zh-CN"/>
        </w:rPr>
        <w:t>-</w:t>
      </w:r>
      <w:r w:rsidRPr="00A00D32">
        <w:rPr>
          <w:sz w:val="20"/>
          <w:szCs w:val="20"/>
          <w:lang w:eastAsia="zh-CN"/>
        </w:rPr>
        <w:t>cause</w:t>
      </w:r>
      <w:r w:rsidR="00026977">
        <w:rPr>
          <w:sz w:val="20"/>
          <w:szCs w:val="20"/>
          <w:lang w:eastAsia="zh-CN"/>
        </w:rPr>
        <w:t>d</w:t>
      </w:r>
      <w:r w:rsidRPr="00A00D32">
        <w:rPr>
          <w:sz w:val="20"/>
          <w:szCs w:val="20"/>
          <w:lang w:eastAsia="zh-CN"/>
        </w:rPr>
        <w:t xml:space="preserve"> shift</w:t>
      </w:r>
      <w:r w:rsidR="00026977">
        <w:rPr>
          <w:sz w:val="20"/>
          <w:szCs w:val="20"/>
          <w:lang w:eastAsia="zh-CN"/>
        </w:rPr>
        <w:t>s</w:t>
      </w:r>
      <w:r w:rsidRPr="00A00D32">
        <w:rPr>
          <w:sz w:val="20"/>
          <w:szCs w:val="20"/>
          <w:lang w:eastAsia="zh-CN"/>
        </w:rPr>
        <w:t xml:space="preserve">, the </w:t>
      </w:r>
      <w:r>
        <w:rPr>
          <w:rFonts w:ascii="Gadugi" w:hAnsi="Gadugi"/>
          <w:sz w:val="20"/>
          <w:szCs w:val="20"/>
        </w:rPr>
        <w:sym w:font="Symbol" w:char="F044"/>
      </w:r>
      <w:r w:rsidRPr="006A6066">
        <w:rPr>
          <w:sz w:val="20"/>
          <w:szCs w:val="20"/>
        </w:rPr>
        <w:t>V</w:t>
      </w:r>
      <w:r w:rsidRPr="006A6066">
        <w:rPr>
          <w:sz w:val="20"/>
          <w:szCs w:val="20"/>
          <w:vertAlign w:val="subscript"/>
        </w:rPr>
        <w:t>FB</w:t>
      </w:r>
      <w:r w:rsidRPr="00A00D32">
        <w:rPr>
          <w:sz w:val="20"/>
          <w:szCs w:val="20"/>
          <w:lang w:eastAsia="zh-CN"/>
        </w:rPr>
        <w:t xml:space="preserve"> of the devices under positive bias without radiation exposure was also observed by using</w:t>
      </w:r>
      <w:r w:rsidR="00026977">
        <w:rPr>
          <w:sz w:val="20"/>
          <w:szCs w:val="20"/>
          <w:lang w:eastAsia="zh-CN"/>
        </w:rPr>
        <w:t xml:space="preserve"> the</w:t>
      </w:r>
      <w:r w:rsidRPr="00A00D32">
        <w:rPr>
          <w:sz w:val="20"/>
          <w:szCs w:val="20"/>
          <w:lang w:eastAsia="zh-CN"/>
        </w:rPr>
        <w:t xml:space="preserve"> pulse technique.</w:t>
      </w:r>
      <w:r>
        <w:rPr>
          <w:sz w:val="20"/>
          <w:szCs w:val="20"/>
          <w:lang w:eastAsia="zh-CN"/>
        </w:rPr>
        <w:t xml:space="preserve"> </w:t>
      </w:r>
      <w:r w:rsidRPr="00A641C9">
        <w:rPr>
          <w:sz w:val="20"/>
          <w:szCs w:val="20"/>
        </w:rPr>
        <w:t>The rising and falling edge time</w:t>
      </w:r>
      <w:r w:rsidR="00026977">
        <w:rPr>
          <w:sz w:val="20"/>
          <w:szCs w:val="20"/>
        </w:rPr>
        <w:t>s</w:t>
      </w:r>
      <w:r w:rsidRPr="00A641C9">
        <w:rPr>
          <w:sz w:val="20"/>
          <w:szCs w:val="20"/>
        </w:rPr>
        <w:t xml:space="preserve"> of </w:t>
      </w:r>
      <w:r>
        <w:rPr>
          <w:sz w:val="20"/>
          <w:szCs w:val="20"/>
        </w:rPr>
        <w:t xml:space="preserve">the </w:t>
      </w:r>
      <w:r w:rsidRPr="00A641C9">
        <w:rPr>
          <w:sz w:val="20"/>
          <w:szCs w:val="20"/>
        </w:rPr>
        <w:t xml:space="preserve">gate pulse </w:t>
      </w:r>
      <w:r>
        <w:rPr>
          <w:sz w:val="20"/>
          <w:szCs w:val="20"/>
        </w:rPr>
        <w:t xml:space="preserve">were </w:t>
      </w:r>
      <w:r w:rsidRPr="00A641C9">
        <w:rPr>
          <w:sz w:val="20"/>
          <w:szCs w:val="20"/>
        </w:rPr>
        <w:t xml:space="preserve">400 </w:t>
      </w:r>
      <w:r>
        <w:rPr>
          <w:sz w:val="20"/>
          <w:szCs w:val="20"/>
        </w:rPr>
        <w:t>µ</w:t>
      </w:r>
      <w:r w:rsidRPr="00A641C9">
        <w:rPr>
          <w:sz w:val="20"/>
          <w:szCs w:val="20"/>
        </w:rPr>
        <w:t xml:space="preserve">s and the pulse width was 800 </w:t>
      </w:r>
      <w:r>
        <w:rPr>
          <w:sz w:val="20"/>
          <w:szCs w:val="20"/>
        </w:rPr>
        <w:t>µs.</w:t>
      </w:r>
      <w:r w:rsidRPr="00A641C9">
        <w:rPr>
          <w:sz w:val="20"/>
          <w:szCs w:val="20"/>
        </w:rPr>
        <w:t xml:space="preserve"> </w:t>
      </w:r>
      <w:r>
        <w:rPr>
          <w:sz w:val="20"/>
          <w:szCs w:val="20"/>
          <w:lang w:eastAsia="zh-CN"/>
        </w:rPr>
        <w:t>The time scale of the top axis is matched to the bias time when performing pulse CV measurements without irradiation.</w:t>
      </w:r>
      <w:r w:rsidR="001659CB">
        <w:rPr>
          <w:sz w:val="20"/>
          <w:szCs w:val="20"/>
          <w:lang w:eastAsia="zh-CN"/>
        </w:rPr>
        <w:t xml:space="preserve"> </w:t>
      </w:r>
      <w:r w:rsidR="0058462C">
        <w:rPr>
          <w:sz w:val="20"/>
          <w:szCs w:val="20"/>
          <w:lang w:eastAsia="zh-CN"/>
        </w:rPr>
        <w:t xml:space="preserve">Positive </w:t>
      </w:r>
      <w:r w:rsidR="002958B3">
        <w:rPr>
          <w:sz w:val="20"/>
          <w:szCs w:val="20"/>
          <w:lang w:eastAsia="zh-CN"/>
        </w:rPr>
        <w:t xml:space="preserve">electric </w:t>
      </w:r>
      <w:r w:rsidR="005A25B8">
        <w:rPr>
          <w:sz w:val="20"/>
          <w:szCs w:val="20"/>
          <w:lang w:eastAsia="zh-CN"/>
        </w:rPr>
        <w:t>field</w:t>
      </w:r>
      <w:r w:rsidR="002958B3">
        <w:rPr>
          <w:sz w:val="20"/>
          <w:szCs w:val="20"/>
          <w:lang w:eastAsia="zh-CN"/>
        </w:rPr>
        <w:t xml:space="preserve"> on the device for more than </w:t>
      </w:r>
      <w:r w:rsidR="00A00D32">
        <w:rPr>
          <w:sz w:val="20"/>
          <w:szCs w:val="20"/>
          <w:lang w:eastAsia="zh-CN"/>
        </w:rPr>
        <w:t>105</w:t>
      </w:r>
      <w:r w:rsidR="002958B3">
        <w:rPr>
          <w:sz w:val="20"/>
          <w:szCs w:val="20"/>
          <w:lang w:eastAsia="zh-CN"/>
        </w:rPr>
        <w:t xml:space="preserve"> hours </w:t>
      </w:r>
      <w:r w:rsidR="008A322E">
        <w:rPr>
          <w:sz w:val="20"/>
          <w:szCs w:val="20"/>
          <w:lang w:eastAsia="zh-CN"/>
        </w:rPr>
        <w:t xml:space="preserve">without irradiation </w:t>
      </w:r>
      <w:r w:rsidR="002958B3">
        <w:rPr>
          <w:sz w:val="20"/>
          <w:szCs w:val="20"/>
          <w:lang w:eastAsia="zh-CN"/>
        </w:rPr>
        <w:t>result</w:t>
      </w:r>
      <w:r w:rsidR="001B306D">
        <w:rPr>
          <w:sz w:val="20"/>
          <w:szCs w:val="20"/>
          <w:lang w:eastAsia="zh-CN"/>
        </w:rPr>
        <w:t>s</w:t>
      </w:r>
      <w:r w:rsidR="002958B3">
        <w:rPr>
          <w:sz w:val="20"/>
          <w:szCs w:val="20"/>
          <w:lang w:eastAsia="zh-CN"/>
        </w:rPr>
        <w:t xml:space="preserve"> in a maximum value of </w:t>
      </w:r>
      <w:r w:rsidR="001B306D">
        <w:rPr>
          <w:rFonts w:ascii="Gadugi" w:hAnsi="Gadugi"/>
          <w:sz w:val="20"/>
          <w:szCs w:val="20"/>
        </w:rPr>
        <w:sym w:font="Symbol" w:char="F044"/>
      </w:r>
      <w:r w:rsidR="002958B3" w:rsidRPr="006A6066">
        <w:rPr>
          <w:sz w:val="20"/>
          <w:szCs w:val="20"/>
        </w:rPr>
        <w:t>V</w:t>
      </w:r>
      <w:r w:rsidR="002958B3" w:rsidRPr="006A6066">
        <w:rPr>
          <w:sz w:val="20"/>
          <w:szCs w:val="20"/>
          <w:vertAlign w:val="subscript"/>
        </w:rPr>
        <w:t>FB</w:t>
      </w:r>
      <w:r w:rsidR="002958B3">
        <w:rPr>
          <w:sz w:val="20"/>
          <w:szCs w:val="20"/>
          <w:lang w:eastAsia="zh-CN"/>
        </w:rPr>
        <w:t xml:space="preserve"> of </w:t>
      </w:r>
      <w:r w:rsidR="00A00D32">
        <w:rPr>
          <w:sz w:val="20"/>
          <w:szCs w:val="20"/>
          <w:lang w:eastAsia="zh-CN"/>
        </w:rPr>
        <w:t xml:space="preserve">66 </w:t>
      </w:r>
      <w:r w:rsidR="002958B3">
        <w:rPr>
          <w:sz w:val="20"/>
          <w:szCs w:val="20"/>
          <w:lang w:eastAsia="zh-CN"/>
        </w:rPr>
        <w:t>mV</w:t>
      </w:r>
      <w:r w:rsidR="00A00D32">
        <w:rPr>
          <w:sz w:val="20"/>
          <w:szCs w:val="20"/>
          <w:lang w:eastAsia="zh-CN"/>
        </w:rPr>
        <w:t xml:space="preserve"> </w:t>
      </w:r>
      <w:r w:rsidR="00A00D32" w:rsidRPr="00A00D32">
        <w:rPr>
          <w:sz w:val="20"/>
          <w:szCs w:val="20"/>
          <w:lang w:eastAsia="zh-CN"/>
        </w:rPr>
        <w:t>as represent</w:t>
      </w:r>
      <w:r w:rsidR="00026977">
        <w:rPr>
          <w:sz w:val="20"/>
          <w:szCs w:val="20"/>
          <w:lang w:eastAsia="zh-CN"/>
        </w:rPr>
        <w:t>ed</w:t>
      </w:r>
      <w:r w:rsidR="00A00D32" w:rsidRPr="00A00D32">
        <w:rPr>
          <w:sz w:val="20"/>
          <w:szCs w:val="20"/>
          <w:lang w:eastAsia="zh-CN"/>
        </w:rPr>
        <w:t xml:space="preserve"> by the dark squares in Fig.</w:t>
      </w:r>
      <w:r w:rsidR="0009279D">
        <w:rPr>
          <w:sz w:val="20"/>
          <w:szCs w:val="20"/>
          <w:lang w:eastAsia="zh-CN"/>
        </w:rPr>
        <w:t xml:space="preserve"> </w:t>
      </w:r>
      <w:r w:rsidR="001659CB">
        <w:rPr>
          <w:sz w:val="20"/>
          <w:szCs w:val="20"/>
          <w:lang w:eastAsia="zh-CN"/>
        </w:rPr>
        <w:t>6</w:t>
      </w:r>
      <w:r w:rsidR="002958B3">
        <w:rPr>
          <w:sz w:val="20"/>
          <w:szCs w:val="20"/>
          <w:lang w:eastAsia="zh-CN"/>
        </w:rPr>
        <w:t>.</w:t>
      </w:r>
      <w:r w:rsidR="00DB0F17">
        <w:rPr>
          <w:sz w:val="20"/>
          <w:szCs w:val="20"/>
          <w:lang w:eastAsia="zh-CN"/>
        </w:rPr>
        <w:t xml:space="preserve"> </w:t>
      </w:r>
      <w:r w:rsidR="00DB1173">
        <w:rPr>
          <w:sz w:val="20"/>
          <w:szCs w:val="20"/>
          <w:lang w:eastAsia="zh-CN"/>
        </w:rPr>
        <w:t>T</w:t>
      </w:r>
      <w:r w:rsidR="008A322E">
        <w:rPr>
          <w:sz w:val="20"/>
          <w:szCs w:val="20"/>
          <w:lang w:eastAsia="zh-CN"/>
        </w:rPr>
        <w:t>h</w:t>
      </w:r>
      <w:r w:rsidR="00DB1173">
        <w:rPr>
          <w:sz w:val="20"/>
          <w:szCs w:val="20"/>
          <w:lang w:eastAsia="zh-CN"/>
        </w:rPr>
        <w:t>e</w:t>
      </w:r>
      <w:r w:rsidR="008A322E">
        <w:rPr>
          <w:sz w:val="20"/>
          <w:szCs w:val="20"/>
          <w:lang w:eastAsia="zh-CN"/>
        </w:rPr>
        <w:t xml:space="preserve"> </w:t>
      </w:r>
      <w:r w:rsidR="00DB0F17">
        <w:rPr>
          <w:sz w:val="20"/>
          <w:szCs w:val="20"/>
          <w:lang w:eastAsia="zh-CN"/>
        </w:rPr>
        <w:t xml:space="preserve">small hysteresis </w:t>
      </w:r>
      <w:r w:rsidR="00DB1173">
        <w:rPr>
          <w:sz w:val="20"/>
          <w:szCs w:val="20"/>
          <w:lang w:eastAsia="zh-CN"/>
        </w:rPr>
        <w:t xml:space="preserve">is attributed </w:t>
      </w:r>
      <w:r w:rsidR="00DB0F17">
        <w:rPr>
          <w:sz w:val="20"/>
          <w:szCs w:val="20"/>
          <w:lang w:eastAsia="zh-CN"/>
        </w:rPr>
        <w:t xml:space="preserve">to the </w:t>
      </w:r>
      <w:r w:rsidR="008A322E">
        <w:rPr>
          <w:sz w:val="20"/>
          <w:szCs w:val="20"/>
          <w:lang w:eastAsia="zh-CN"/>
        </w:rPr>
        <w:t>bias-</w:t>
      </w:r>
      <w:r w:rsidR="00B631A0">
        <w:rPr>
          <w:sz w:val="20"/>
          <w:szCs w:val="20"/>
          <w:lang w:eastAsia="zh-CN"/>
        </w:rPr>
        <w:t>in</w:t>
      </w:r>
      <w:r w:rsidR="008A322E">
        <w:rPr>
          <w:sz w:val="20"/>
          <w:szCs w:val="20"/>
          <w:lang w:eastAsia="zh-CN"/>
        </w:rPr>
        <w:t xml:space="preserve">duced </w:t>
      </w:r>
      <w:r w:rsidR="00DB0F17">
        <w:rPr>
          <w:sz w:val="20"/>
          <w:szCs w:val="20"/>
          <w:lang w:eastAsia="zh-CN"/>
        </w:rPr>
        <w:t>electrons which are tunneling fr</w:t>
      </w:r>
      <w:r w:rsidR="00DB1173">
        <w:rPr>
          <w:sz w:val="20"/>
          <w:szCs w:val="20"/>
          <w:lang w:eastAsia="zh-CN"/>
        </w:rPr>
        <w:t>o</w:t>
      </w:r>
      <w:r w:rsidR="00DB0F17">
        <w:rPr>
          <w:sz w:val="20"/>
          <w:szCs w:val="20"/>
          <w:lang w:eastAsia="zh-CN"/>
        </w:rPr>
        <w:t xml:space="preserve">m </w:t>
      </w:r>
      <w:r w:rsidR="00026977">
        <w:rPr>
          <w:sz w:val="20"/>
          <w:szCs w:val="20"/>
          <w:lang w:eastAsia="zh-CN"/>
        </w:rPr>
        <w:t xml:space="preserve">the silicon substrate </w:t>
      </w:r>
      <w:r w:rsidR="00DB0F17">
        <w:rPr>
          <w:sz w:val="20"/>
          <w:szCs w:val="20"/>
          <w:lang w:eastAsia="zh-CN"/>
        </w:rPr>
        <w:t xml:space="preserve">and </w:t>
      </w:r>
      <w:r w:rsidR="0009279D">
        <w:rPr>
          <w:sz w:val="20"/>
          <w:szCs w:val="20"/>
          <w:lang w:eastAsia="zh-CN"/>
        </w:rPr>
        <w:t xml:space="preserve">are </w:t>
      </w:r>
      <w:r w:rsidR="00DB0F17">
        <w:rPr>
          <w:sz w:val="20"/>
          <w:szCs w:val="20"/>
          <w:lang w:eastAsia="zh-CN"/>
        </w:rPr>
        <w:t>trapped into HfO</w:t>
      </w:r>
      <w:r w:rsidR="00DB0F17">
        <w:rPr>
          <w:sz w:val="20"/>
          <w:szCs w:val="20"/>
          <w:vertAlign w:val="subscript"/>
          <w:lang w:eastAsia="zh-CN"/>
        </w:rPr>
        <w:t>2</w:t>
      </w:r>
      <w:r w:rsidR="00DB0F17">
        <w:rPr>
          <w:sz w:val="20"/>
          <w:szCs w:val="20"/>
          <w:lang w:eastAsia="zh-CN"/>
        </w:rPr>
        <w:t xml:space="preserve"> </w:t>
      </w:r>
      <w:r w:rsidR="00B743C4">
        <w:rPr>
          <w:sz w:val="20"/>
          <w:szCs w:val="20"/>
          <w:lang w:eastAsia="zh-CN"/>
        </w:rPr>
        <w:t xml:space="preserve">with the energy level </w:t>
      </w:r>
      <w:r w:rsidR="00725A81" w:rsidRPr="00725A81">
        <w:rPr>
          <w:sz w:val="20"/>
          <w:szCs w:val="20"/>
          <w:lang w:eastAsia="zh-CN"/>
        </w:rPr>
        <w:t>below</w:t>
      </w:r>
      <w:r w:rsidR="00CD0542">
        <w:rPr>
          <w:sz w:val="20"/>
          <w:szCs w:val="20"/>
          <w:lang w:eastAsia="zh-CN"/>
        </w:rPr>
        <w:t xml:space="preserve"> </w:t>
      </w:r>
      <w:r w:rsidR="00B743C4">
        <w:rPr>
          <w:sz w:val="20"/>
          <w:szCs w:val="20"/>
          <w:lang w:eastAsia="zh-CN"/>
        </w:rPr>
        <w:t xml:space="preserve">the </w:t>
      </w:r>
      <w:r w:rsidR="00C334FA">
        <w:rPr>
          <w:rFonts w:hint="eastAsia"/>
          <w:sz w:val="20"/>
          <w:szCs w:val="20"/>
          <w:lang w:eastAsia="zh-CN"/>
        </w:rPr>
        <w:t>bottom</w:t>
      </w:r>
      <w:r w:rsidR="00B743C4">
        <w:rPr>
          <w:sz w:val="20"/>
          <w:szCs w:val="20"/>
          <w:lang w:eastAsia="zh-CN"/>
        </w:rPr>
        <w:t xml:space="preserve"> edge of the Si </w:t>
      </w:r>
      <w:r w:rsidR="00CD0542">
        <w:rPr>
          <w:sz w:val="20"/>
          <w:szCs w:val="20"/>
          <w:lang w:eastAsia="zh-CN"/>
        </w:rPr>
        <w:t xml:space="preserve">conduction </w:t>
      </w:r>
      <w:r w:rsidR="00B743C4">
        <w:rPr>
          <w:sz w:val="20"/>
          <w:szCs w:val="20"/>
          <w:lang w:eastAsia="zh-CN"/>
        </w:rPr>
        <w:t xml:space="preserve">band </w:t>
      </w:r>
      <w:r w:rsidR="00945312">
        <w:rPr>
          <w:sz w:val="20"/>
          <w:szCs w:val="20"/>
          <w:lang w:eastAsia="zh-CN"/>
        </w:rPr>
        <w:fldChar w:fldCharType="begin">
          <w:fldData xml:space="preserve">PEVuZE5vdGU+PENpdGU+PEF1dGhvcj5aaGFvPC9BdXRob3I+PFllYXI+MjAwNjwvWWVhcj48UmVj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</w:fldData>
        </w:fldChar>
      </w:r>
      <w:r w:rsidR="00D81C78">
        <w:rPr>
          <w:sz w:val="20"/>
          <w:szCs w:val="20"/>
          <w:lang w:eastAsia="zh-CN"/>
        </w:rPr>
        <w:instrText xml:space="preserve"> ADDIN EN.CITE </w:instrText>
      </w:r>
      <w:r w:rsidR="00D81C78">
        <w:rPr>
          <w:sz w:val="20"/>
          <w:szCs w:val="20"/>
          <w:lang w:eastAsia="zh-CN"/>
        </w:rPr>
        <w:fldChar w:fldCharType="begin">
          <w:fldData xml:space="preserve">PEVuZE5vdGU+PENpdGU+PEF1dGhvcj5aaGFvPC9BdXRob3I+PFllYXI+MjAwNjwvWWVhcj48UmVj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</w:fldData>
        </w:fldChar>
      </w:r>
      <w:r w:rsidR="00D81C78">
        <w:rPr>
          <w:sz w:val="20"/>
          <w:szCs w:val="20"/>
          <w:lang w:eastAsia="zh-CN"/>
        </w:rPr>
        <w:instrText xml:space="preserve"> ADDIN EN.CITE.DATA </w:instrText>
      </w:r>
      <w:r w:rsidR="00D81C78">
        <w:rPr>
          <w:sz w:val="20"/>
          <w:szCs w:val="20"/>
          <w:lang w:eastAsia="zh-CN"/>
        </w:rPr>
      </w:r>
      <w:r w:rsidR="00D81C78">
        <w:rPr>
          <w:sz w:val="20"/>
          <w:szCs w:val="20"/>
          <w:lang w:eastAsia="zh-CN"/>
        </w:rPr>
        <w:fldChar w:fldCharType="end"/>
      </w:r>
      <w:r w:rsidR="00945312">
        <w:rPr>
          <w:sz w:val="20"/>
          <w:szCs w:val="20"/>
          <w:lang w:eastAsia="zh-CN"/>
        </w:rPr>
      </w:r>
      <w:r w:rsidR="00945312">
        <w:rPr>
          <w:sz w:val="20"/>
          <w:szCs w:val="20"/>
          <w:lang w:eastAsia="zh-CN"/>
        </w:rPr>
        <w:fldChar w:fldCharType="separate"/>
      </w:r>
      <w:r w:rsidR="00976ABF">
        <w:rPr>
          <w:noProof/>
          <w:sz w:val="20"/>
          <w:szCs w:val="20"/>
          <w:lang w:eastAsia="zh-CN"/>
        </w:rPr>
        <w:t>[32, 38, 39]</w:t>
      </w:r>
      <w:r w:rsidR="00945312">
        <w:rPr>
          <w:sz w:val="20"/>
          <w:szCs w:val="20"/>
          <w:lang w:eastAsia="zh-CN"/>
        </w:rPr>
        <w:fldChar w:fldCharType="end"/>
      </w:r>
      <w:r w:rsidR="00B743C4">
        <w:rPr>
          <w:sz w:val="20"/>
          <w:szCs w:val="20"/>
          <w:lang w:eastAsia="zh-CN"/>
        </w:rPr>
        <w:t xml:space="preserve">. </w:t>
      </w:r>
      <w:r w:rsidR="00A00D32" w:rsidRPr="00A00D32">
        <w:rPr>
          <w:sz w:val="20"/>
          <w:szCs w:val="20"/>
          <w:lang w:eastAsia="zh-CN"/>
        </w:rPr>
        <w:t xml:space="preserve">The result indicates that </w:t>
      </w:r>
      <w:r w:rsidR="0076474D">
        <w:rPr>
          <w:sz w:val="20"/>
          <w:szCs w:val="20"/>
          <w:lang w:eastAsia="zh-CN"/>
        </w:rPr>
        <w:t xml:space="preserve">only </w:t>
      </w:r>
      <w:r w:rsidR="00A00D32" w:rsidRPr="00A00D32">
        <w:rPr>
          <w:sz w:val="20"/>
          <w:szCs w:val="20"/>
          <w:lang w:eastAsia="zh-CN"/>
        </w:rPr>
        <w:t xml:space="preserve">very </w:t>
      </w:r>
      <w:r w:rsidR="0064694E" w:rsidRPr="005F75E1">
        <w:rPr>
          <w:noProof/>
          <w:lang w:val="en-GB" w:eastAsia="en-GB"/>
        </w:rPr>
        <w:drawing>
          <wp:anchor distT="0" distB="0" distL="114300" distR="114300" simplePos="0" relativeHeight="251954688" behindDoc="0" locked="0" layoutInCell="1" allowOverlap="1" wp14:anchorId="78C55BB1" wp14:editId="31910359">
            <wp:simplePos x="0" y="0"/>
            <wp:positionH relativeFrom="margin">
              <wp:align>right</wp:align>
            </wp:positionH>
            <wp:positionV relativeFrom="margin">
              <wp:align>top</wp:align>
            </wp:positionV>
            <wp:extent cx="3196590" cy="2560320"/>
            <wp:effectExtent l="0" t="0" r="3810" b="0"/>
            <wp:wrapSquare wrapText="bothSides"/>
            <wp:docPr id="1802" name="图片 1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96590" cy="2560320"/>
                    </a:xfrm>
                    <a:prstGeom prst="rect">
                      <a:avLst/>
                    </a:prstGeom>
                    <a:noFill/>
                    <a:ln>
                      <a:noFill/>
                    </a:ln>
                  </pic:spPr>
                </pic:pic>
              </a:graphicData>
            </a:graphic>
          </wp:anchor>
        </w:drawing>
      </w:r>
      <w:r w:rsidR="0064694E" w:rsidRPr="00FD6BE0">
        <w:rPr>
          <w:noProof/>
          <w:lang w:val="en-GB" w:eastAsia="en-GB"/>
        </w:rPr>
        <w:drawing>
          <wp:anchor distT="0" distB="0" distL="114300" distR="114300" simplePos="0" relativeHeight="251952640" behindDoc="0" locked="0" layoutInCell="1" allowOverlap="1" wp14:anchorId="71A17F52" wp14:editId="56A4BA5E">
            <wp:simplePos x="0" y="0"/>
            <wp:positionH relativeFrom="column">
              <wp:align>right</wp:align>
            </wp:positionH>
            <wp:positionV relativeFrom="margin">
              <wp:align>top</wp:align>
            </wp:positionV>
            <wp:extent cx="3200400" cy="2588260"/>
            <wp:effectExtent l="0" t="0" r="0" b="2540"/>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00400" cy="25882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474D">
        <w:rPr>
          <w:sz w:val="20"/>
          <w:szCs w:val="20"/>
          <w:lang w:eastAsia="zh-CN"/>
        </w:rPr>
        <w:t>few</w:t>
      </w:r>
      <w:r w:rsidR="00A00D32" w:rsidRPr="00A00D32">
        <w:rPr>
          <w:sz w:val="20"/>
          <w:szCs w:val="20"/>
          <w:lang w:eastAsia="zh-CN"/>
        </w:rPr>
        <w:t xml:space="preserve"> bias-induced electrons </w:t>
      </w:r>
      <w:r w:rsidR="0009279D">
        <w:rPr>
          <w:sz w:val="20"/>
          <w:szCs w:val="20"/>
          <w:lang w:eastAsia="zh-CN"/>
        </w:rPr>
        <w:t xml:space="preserve">which </w:t>
      </w:r>
      <w:r w:rsidR="001F3C59" w:rsidRPr="001F3C59">
        <w:rPr>
          <w:sz w:val="20"/>
          <w:szCs w:val="20"/>
          <w:lang w:eastAsia="zh-CN"/>
        </w:rPr>
        <w:t xml:space="preserve">exist in the deeper energy level </w:t>
      </w:r>
      <w:r w:rsidR="0009279D">
        <w:rPr>
          <w:sz w:val="20"/>
          <w:szCs w:val="20"/>
          <w:lang w:eastAsia="zh-CN"/>
        </w:rPr>
        <w:t xml:space="preserve">can be </w:t>
      </w:r>
      <w:r w:rsidR="00A00D32" w:rsidRPr="00A00D32">
        <w:rPr>
          <w:sz w:val="20"/>
          <w:szCs w:val="20"/>
          <w:lang w:eastAsia="zh-CN"/>
        </w:rPr>
        <w:t>extracted from</w:t>
      </w:r>
      <w:r w:rsidR="00026977">
        <w:rPr>
          <w:sz w:val="20"/>
          <w:szCs w:val="20"/>
          <w:lang w:eastAsia="zh-CN"/>
        </w:rPr>
        <w:t xml:space="preserve"> the</w:t>
      </w:r>
      <w:r w:rsidR="00A00D32" w:rsidRPr="00A00D32">
        <w:rPr>
          <w:sz w:val="20"/>
          <w:szCs w:val="20"/>
          <w:lang w:eastAsia="zh-CN"/>
        </w:rPr>
        <w:t xml:space="preserve"> pulse technique.</w:t>
      </w:r>
      <w:r w:rsidR="00A00D32">
        <w:rPr>
          <w:sz w:val="20"/>
          <w:szCs w:val="20"/>
          <w:lang w:eastAsia="zh-CN"/>
        </w:rPr>
        <w:t xml:space="preserve"> </w:t>
      </w:r>
      <w:r w:rsidR="00A10749">
        <w:rPr>
          <w:sz w:val="20"/>
          <w:szCs w:val="20"/>
          <w:lang w:eastAsia="zh-CN"/>
        </w:rPr>
        <w:t xml:space="preserve">The devices exposed to gamma radiation show a negative </w:t>
      </w:r>
      <w:r w:rsidR="001B306D">
        <w:rPr>
          <w:rFonts w:ascii="Gadugi" w:hAnsi="Gadugi"/>
          <w:sz w:val="20"/>
          <w:szCs w:val="20"/>
        </w:rPr>
        <w:sym w:font="Symbol" w:char="F044"/>
      </w:r>
      <w:r w:rsidR="00A10749" w:rsidRPr="00B41DE0">
        <w:rPr>
          <w:sz w:val="20"/>
          <w:szCs w:val="20"/>
        </w:rPr>
        <w:t>V</w:t>
      </w:r>
      <w:r w:rsidR="00A10749" w:rsidRPr="00B41DE0">
        <w:rPr>
          <w:sz w:val="20"/>
          <w:szCs w:val="20"/>
          <w:vertAlign w:val="subscript"/>
        </w:rPr>
        <w:t>FB</w:t>
      </w:r>
      <w:r>
        <w:rPr>
          <w:sz w:val="20"/>
          <w:szCs w:val="20"/>
        </w:rPr>
        <w:t xml:space="preserve"> </w:t>
      </w:r>
      <w:r w:rsidR="00026977">
        <w:rPr>
          <w:sz w:val="20"/>
          <w:szCs w:val="20"/>
        </w:rPr>
        <w:t xml:space="preserve">of </w:t>
      </w:r>
      <w:r w:rsidR="00A10749">
        <w:rPr>
          <w:sz w:val="20"/>
          <w:szCs w:val="20"/>
        </w:rPr>
        <w:t xml:space="preserve">up to -793 mV and -80 mV, respectively from </w:t>
      </w:r>
      <w:r w:rsidR="00A10749">
        <w:rPr>
          <w:sz w:val="20"/>
          <w:szCs w:val="20"/>
          <w:lang w:eastAsia="zh-CN"/>
        </w:rPr>
        <w:t>pulse and conventional CV measurements.</w:t>
      </w:r>
      <w:r w:rsidR="00EB1043">
        <w:rPr>
          <w:sz w:val="20"/>
          <w:szCs w:val="20"/>
          <w:lang w:eastAsia="zh-CN"/>
        </w:rPr>
        <w:t xml:space="preserve"> </w:t>
      </w:r>
      <w:r w:rsidR="008D0485" w:rsidRPr="008D0485">
        <w:rPr>
          <w:sz w:val="20"/>
          <w:szCs w:val="20"/>
          <w:lang w:eastAsia="zh-CN"/>
        </w:rPr>
        <w:t>The difference</w:t>
      </w:r>
      <w:r w:rsidR="00BF23DC">
        <w:rPr>
          <w:sz w:val="20"/>
          <w:szCs w:val="20"/>
          <w:lang w:eastAsia="zh-CN"/>
        </w:rPr>
        <w:t>s</w:t>
      </w:r>
      <w:r w:rsidR="008D0485" w:rsidRPr="008D0485">
        <w:rPr>
          <w:sz w:val="20"/>
          <w:szCs w:val="20"/>
          <w:lang w:eastAsia="zh-CN"/>
        </w:rPr>
        <w:t xml:space="preserve"> between the </w:t>
      </w:r>
      <w:r w:rsidR="008D0485">
        <w:rPr>
          <w:rFonts w:ascii="Gadugi" w:hAnsi="Gadugi"/>
          <w:sz w:val="20"/>
          <w:szCs w:val="20"/>
        </w:rPr>
        <w:sym w:font="Symbol" w:char="F044"/>
      </w:r>
      <w:r w:rsidR="008D0485" w:rsidRPr="00B41DE0">
        <w:rPr>
          <w:sz w:val="20"/>
          <w:szCs w:val="20"/>
        </w:rPr>
        <w:t>V</w:t>
      </w:r>
      <w:r w:rsidR="008D0485" w:rsidRPr="00B41DE0">
        <w:rPr>
          <w:sz w:val="20"/>
          <w:szCs w:val="20"/>
          <w:vertAlign w:val="subscript"/>
        </w:rPr>
        <w:t>FB</w:t>
      </w:r>
      <w:r w:rsidR="008D0485" w:rsidRPr="008D0485">
        <w:rPr>
          <w:sz w:val="20"/>
          <w:szCs w:val="20"/>
          <w:lang w:eastAsia="zh-CN"/>
        </w:rPr>
        <w:t xml:space="preserve"> with and without irradiation </w:t>
      </w:r>
      <w:r w:rsidR="00211303" w:rsidRPr="00211303">
        <w:rPr>
          <w:sz w:val="20"/>
          <w:szCs w:val="20"/>
          <w:lang w:eastAsia="zh-CN"/>
        </w:rPr>
        <w:t>clarify</w:t>
      </w:r>
      <w:r w:rsidR="008D0485" w:rsidRPr="008D0485">
        <w:rPr>
          <w:sz w:val="20"/>
          <w:szCs w:val="20"/>
          <w:lang w:eastAsia="zh-CN"/>
        </w:rPr>
        <w:t xml:space="preserve"> t</w:t>
      </w:r>
      <w:r w:rsidR="00026977">
        <w:rPr>
          <w:sz w:val="20"/>
          <w:szCs w:val="20"/>
          <w:lang w:eastAsia="zh-CN"/>
        </w:rPr>
        <w:t>he effects of gamma radiation on</w:t>
      </w:r>
      <w:r w:rsidR="008D0485" w:rsidRPr="008D0485">
        <w:rPr>
          <w:sz w:val="20"/>
          <w:szCs w:val="20"/>
          <w:lang w:eastAsia="zh-CN"/>
        </w:rPr>
        <w:t xml:space="preserve"> HfO</w:t>
      </w:r>
      <w:r w:rsidR="008D0485" w:rsidRPr="008D0485">
        <w:rPr>
          <w:sz w:val="20"/>
          <w:szCs w:val="20"/>
          <w:vertAlign w:val="subscript"/>
          <w:lang w:eastAsia="zh-CN"/>
        </w:rPr>
        <w:t>2</w:t>
      </w:r>
      <w:r w:rsidR="008D0485" w:rsidRPr="008D0485">
        <w:rPr>
          <w:sz w:val="20"/>
          <w:szCs w:val="20"/>
          <w:lang w:eastAsia="zh-CN"/>
        </w:rPr>
        <w:t xml:space="preserve"> film.</w:t>
      </w:r>
      <w:r w:rsidR="008D0485">
        <w:rPr>
          <w:sz w:val="20"/>
          <w:szCs w:val="20"/>
          <w:lang w:eastAsia="zh-CN"/>
        </w:rPr>
        <w:t xml:space="preserve"> </w:t>
      </w:r>
      <w:r w:rsidR="00A409F9">
        <w:rPr>
          <w:sz w:val="20"/>
          <w:szCs w:val="20"/>
          <w:lang w:eastAsia="zh-CN"/>
        </w:rPr>
        <w:t xml:space="preserve">Therefore, </w:t>
      </w:r>
      <w:r w:rsidR="00551577">
        <w:rPr>
          <w:sz w:val="20"/>
          <w:szCs w:val="20"/>
          <w:lang w:eastAsia="zh-CN"/>
        </w:rPr>
        <w:t>th</w:t>
      </w:r>
      <w:r w:rsidR="003E311B">
        <w:rPr>
          <w:sz w:val="20"/>
          <w:szCs w:val="20"/>
          <w:lang w:eastAsia="zh-CN"/>
        </w:rPr>
        <w:t>is</w:t>
      </w:r>
      <w:r w:rsidR="00F26FD0">
        <w:rPr>
          <w:sz w:val="20"/>
          <w:szCs w:val="20"/>
          <w:lang w:eastAsia="zh-CN"/>
        </w:rPr>
        <w:t xml:space="preserve"> </w:t>
      </w:r>
      <w:r w:rsidR="00EB1043">
        <w:rPr>
          <w:sz w:val="20"/>
          <w:szCs w:val="20"/>
          <w:lang w:eastAsia="zh-CN"/>
        </w:rPr>
        <w:t xml:space="preserve">negative </w:t>
      </w:r>
      <w:r w:rsidR="001B306D">
        <w:rPr>
          <w:rFonts w:ascii="Gadugi" w:hAnsi="Gadugi"/>
          <w:sz w:val="20"/>
          <w:szCs w:val="20"/>
        </w:rPr>
        <w:sym w:font="Symbol" w:char="F044"/>
      </w:r>
      <w:r w:rsidR="00EB1043" w:rsidRPr="00B41DE0">
        <w:rPr>
          <w:sz w:val="20"/>
          <w:szCs w:val="20"/>
        </w:rPr>
        <w:t>V</w:t>
      </w:r>
      <w:r w:rsidR="00EB1043" w:rsidRPr="00B41DE0">
        <w:rPr>
          <w:sz w:val="20"/>
          <w:szCs w:val="20"/>
          <w:vertAlign w:val="subscript"/>
        </w:rPr>
        <w:t>FB</w:t>
      </w:r>
      <w:r w:rsidR="00EB1043">
        <w:rPr>
          <w:sz w:val="20"/>
          <w:szCs w:val="20"/>
          <w:lang w:eastAsia="zh-CN"/>
        </w:rPr>
        <w:t xml:space="preserve"> </w:t>
      </w:r>
      <w:r w:rsidR="00F26FD0">
        <w:rPr>
          <w:sz w:val="20"/>
          <w:szCs w:val="20"/>
          <w:lang w:eastAsia="zh-CN"/>
        </w:rPr>
        <w:t xml:space="preserve">in Fig. </w:t>
      </w:r>
      <w:r w:rsidR="001659CB">
        <w:rPr>
          <w:sz w:val="20"/>
          <w:szCs w:val="20"/>
          <w:lang w:eastAsia="zh-CN"/>
        </w:rPr>
        <w:t xml:space="preserve">6 </w:t>
      </w:r>
      <w:r w:rsidR="00B631A0">
        <w:rPr>
          <w:sz w:val="20"/>
          <w:szCs w:val="20"/>
        </w:rPr>
        <w:t xml:space="preserve">could </w:t>
      </w:r>
      <w:r w:rsidR="006C0B91">
        <w:rPr>
          <w:sz w:val="20"/>
          <w:szCs w:val="20"/>
        </w:rPr>
        <w:t xml:space="preserve">be due to </w:t>
      </w:r>
      <w:r w:rsidR="00F26FD0">
        <w:rPr>
          <w:sz w:val="20"/>
          <w:szCs w:val="20"/>
        </w:rPr>
        <w:t xml:space="preserve">radiation-induced </w:t>
      </w:r>
      <w:r w:rsidR="005A400C">
        <w:rPr>
          <w:sz w:val="20"/>
          <w:szCs w:val="20"/>
        </w:rPr>
        <w:t>positive charge</w:t>
      </w:r>
      <w:r w:rsidR="00F26FD0">
        <w:rPr>
          <w:sz w:val="20"/>
          <w:szCs w:val="20"/>
        </w:rPr>
        <w:t xml:space="preserve"> trapping and </w:t>
      </w:r>
      <w:r w:rsidR="005A400C" w:rsidRPr="005A400C">
        <w:rPr>
          <w:sz w:val="20"/>
          <w:szCs w:val="20"/>
        </w:rPr>
        <w:t xml:space="preserve">compensation </w:t>
      </w:r>
      <w:r w:rsidR="005A400C">
        <w:rPr>
          <w:sz w:val="20"/>
          <w:szCs w:val="20"/>
        </w:rPr>
        <w:t xml:space="preserve">of </w:t>
      </w:r>
      <w:r w:rsidR="00F26FD0">
        <w:rPr>
          <w:sz w:val="20"/>
          <w:szCs w:val="20"/>
        </w:rPr>
        <w:t xml:space="preserve">bias-induced </w:t>
      </w:r>
      <w:r w:rsidR="005A400C">
        <w:rPr>
          <w:sz w:val="20"/>
          <w:szCs w:val="20"/>
        </w:rPr>
        <w:t>electrons in HfO</w:t>
      </w:r>
      <w:r w:rsidR="005A400C">
        <w:rPr>
          <w:sz w:val="20"/>
          <w:szCs w:val="20"/>
          <w:vertAlign w:val="subscript"/>
        </w:rPr>
        <w:t>2</w:t>
      </w:r>
      <w:r w:rsidR="005A400C">
        <w:rPr>
          <w:sz w:val="20"/>
          <w:szCs w:val="20"/>
        </w:rPr>
        <w:t xml:space="preserve"> layers</w:t>
      </w:r>
      <w:r w:rsidR="00B631A0">
        <w:rPr>
          <w:sz w:val="20"/>
          <w:szCs w:val="20"/>
        </w:rPr>
        <w:t xml:space="preserve">. </w:t>
      </w:r>
      <w:r w:rsidR="003E311B">
        <w:rPr>
          <w:sz w:val="20"/>
          <w:szCs w:val="20"/>
        </w:rPr>
        <w:t xml:space="preserve">Analysis of these data shows that a large concentration of radiation-induced positive oxide trapped charges </w:t>
      </w:r>
      <w:r w:rsidR="00BF23DC">
        <w:rPr>
          <w:sz w:val="20"/>
          <w:szCs w:val="20"/>
        </w:rPr>
        <w:t xml:space="preserve">is </w:t>
      </w:r>
      <w:r w:rsidR="003E311B">
        <w:rPr>
          <w:sz w:val="20"/>
          <w:szCs w:val="20"/>
        </w:rPr>
        <w:t xml:space="preserve">generated in the oxide. However, the </w:t>
      </w:r>
      <w:r w:rsidR="003E311B">
        <w:rPr>
          <w:sz w:val="20"/>
          <w:szCs w:val="20"/>
          <w:lang w:eastAsia="zh-CN"/>
        </w:rPr>
        <w:t xml:space="preserve">conventional measurement exhibits very few net </w:t>
      </w:r>
      <w:r w:rsidR="003E311B">
        <w:rPr>
          <w:sz w:val="20"/>
          <w:szCs w:val="20"/>
        </w:rPr>
        <w:t>positive charges.</w:t>
      </w:r>
      <w:r w:rsidR="000A369A">
        <w:rPr>
          <w:sz w:val="20"/>
          <w:szCs w:val="20"/>
        </w:rPr>
        <w:t xml:space="preserve"> </w:t>
      </w:r>
      <w:r w:rsidR="00624412">
        <w:rPr>
          <w:sz w:val="20"/>
          <w:szCs w:val="20"/>
        </w:rPr>
        <w:t>One possible explanation</w:t>
      </w:r>
      <w:r w:rsidR="00B524CF">
        <w:rPr>
          <w:sz w:val="20"/>
          <w:szCs w:val="20"/>
        </w:rPr>
        <w:t xml:space="preserve"> is that t</w:t>
      </w:r>
      <w:r w:rsidR="000A369A">
        <w:rPr>
          <w:sz w:val="20"/>
          <w:szCs w:val="20"/>
        </w:rPr>
        <w:t xml:space="preserve">he recovery of </w:t>
      </w:r>
      <w:bookmarkStart w:id="19" w:name="OLE_LINK25"/>
      <w:bookmarkStart w:id="20" w:name="OLE_LINK26"/>
      <w:r w:rsidR="002442F4">
        <w:rPr>
          <w:rFonts w:ascii="Gadugi" w:hAnsi="Gadugi"/>
          <w:sz w:val="20"/>
          <w:szCs w:val="20"/>
        </w:rPr>
        <w:sym w:font="Symbol" w:char="F044"/>
      </w:r>
      <w:r w:rsidR="000A369A" w:rsidRPr="00B41DE0">
        <w:rPr>
          <w:sz w:val="20"/>
          <w:szCs w:val="20"/>
        </w:rPr>
        <w:t>V</w:t>
      </w:r>
      <w:r w:rsidR="000A369A" w:rsidRPr="00B41DE0">
        <w:rPr>
          <w:sz w:val="20"/>
          <w:szCs w:val="20"/>
          <w:vertAlign w:val="subscript"/>
        </w:rPr>
        <w:t>FB</w:t>
      </w:r>
      <w:bookmarkEnd w:id="19"/>
      <w:bookmarkEnd w:id="20"/>
      <w:r w:rsidR="000A369A">
        <w:rPr>
          <w:sz w:val="20"/>
          <w:szCs w:val="20"/>
        </w:rPr>
        <w:t xml:space="preserve"> </w:t>
      </w:r>
      <w:r w:rsidR="003E311B">
        <w:rPr>
          <w:sz w:val="20"/>
          <w:szCs w:val="20"/>
        </w:rPr>
        <w:t xml:space="preserve">using the </w:t>
      </w:r>
      <w:r w:rsidR="000A369A">
        <w:rPr>
          <w:sz w:val="20"/>
          <w:szCs w:val="20"/>
          <w:lang w:eastAsia="zh-CN"/>
        </w:rPr>
        <w:t xml:space="preserve">conventional method may be due to the </w:t>
      </w:r>
      <w:r w:rsidR="00885824">
        <w:rPr>
          <w:sz w:val="20"/>
          <w:szCs w:val="20"/>
        </w:rPr>
        <w:t>trapping process</w:t>
      </w:r>
      <w:r w:rsidR="00767660">
        <w:rPr>
          <w:sz w:val="20"/>
          <w:szCs w:val="20"/>
          <w:lang w:eastAsia="zh-CN"/>
        </w:rPr>
        <w:t xml:space="preserve"> </w:t>
      </w:r>
      <w:r w:rsidR="00432796">
        <w:rPr>
          <w:sz w:val="20"/>
          <w:szCs w:val="20"/>
          <w:lang w:eastAsia="zh-CN"/>
        </w:rPr>
        <w:t>of</w:t>
      </w:r>
      <w:r w:rsidR="00767660" w:rsidRPr="00767660">
        <w:rPr>
          <w:sz w:val="20"/>
          <w:szCs w:val="20"/>
          <w:lang w:eastAsia="zh-CN"/>
        </w:rPr>
        <w:t xml:space="preserve"> </w:t>
      </w:r>
      <w:r w:rsidR="009F3092">
        <w:rPr>
          <w:sz w:val="20"/>
          <w:szCs w:val="20"/>
          <w:lang w:eastAsia="zh-CN"/>
        </w:rPr>
        <w:t xml:space="preserve">the </w:t>
      </w:r>
      <w:r w:rsidR="00551577">
        <w:rPr>
          <w:sz w:val="20"/>
          <w:szCs w:val="20"/>
          <w:lang w:eastAsia="zh-CN"/>
        </w:rPr>
        <w:t xml:space="preserve">biased-induced </w:t>
      </w:r>
      <w:r w:rsidR="00885824">
        <w:rPr>
          <w:sz w:val="20"/>
          <w:szCs w:val="20"/>
        </w:rPr>
        <w:t>tunneling</w:t>
      </w:r>
      <w:r w:rsidR="00767660">
        <w:rPr>
          <w:sz w:val="20"/>
          <w:szCs w:val="20"/>
        </w:rPr>
        <w:t xml:space="preserve"> electrons in</w:t>
      </w:r>
      <w:r w:rsidR="00201ABB">
        <w:rPr>
          <w:sz w:val="20"/>
          <w:szCs w:val="20"/>
        </w:rPr>
        <w:t xml:space="preserve"> </w:t>
      </w:r>
      <w:r w:rsidR="00885824">
        <w:rPr>
          <w:sz w:val="20"/>
          <w:szCs w:val="20"/>
        </w:rPr>
        <w:t xml:space="preserve">the </w:t>
      </w:r>
      <w:r w:rsidR="00331646">
        <w:rPr>
          <w:sz w:val="20"/>
          <w:szCs w:val="20"/>
        </w:rPr>
        <w:t xml:space="preserve">oxide </w:t>
      </w:r>
      <w:r w:rsidR="005B5B87">
        <w:rPr>
          <w:sz w:val="20"/>
          <w:szCs w:val="20"/>
        </w:rPr>
        <w:t xml:space="preserve">during the </w:t>
      </w:r>
      <w:r w:rsidR="00496619">
        <w:rPr>
          <w:sz w:val="20"/>
          <w:szCs w:val="20"/>
        </w:rPr>
        <w:t xml:space="preserve">long </w:t>
      </w:r>
      <w:r w:rsidR="00375B45">
        <w:rPr>
          <w:sz w:val="20"/>
          <w:szCs w:val="20"/>
        </w:rPr>
        <w:t>duration</w:t>
      </w:r>
      <w:r w:rsidR="00496619">
        <w:rPr>
          <w:sz w:val="20"/>
          <w:szCs w:val="20"/>
        </w:rPr>
        <w:t xml:space="preserve"> </w:t>
      </w:r>
      <w:r w:rsidR="00E423F8">
        <w:rPr>
          <w:sz w:val="20"/>
          <w:szCs w:val="20"/>
        </w:rPr>
        <w:t xml:space="preserve">of the </w:t>
      </w:r>
      <w:r w:rsidR="005B5B87">
        <w:rPr>
          <w:sz w:val="20"/>
          <w:szCs w:val="20"/>
        </w:rPr>
        <w:t>measurement</w:t>
      </w:r>
      <w:r w:rsidR="00C10A15">
        <w:rPr>
          <w:sz w:val="20"/>
          <w:szCs w:val="20"/>
        </w:rPr>
        <w:t xml:space="preserve"> with positive gate bias</w:t>
      </w:r>
      <w:r w:rsidR="00432796">
        <w:rPr>
          <w:sz w:val="20"/>
          <w:szCs w:val="20"/>
        </w:rPr>
        <w:t xml:space="preserve">. </w:t>
      </w:r>
      <w:r w:rsidR="005B5B87">
        <w:rPr>
          <w:sz w:val="20"/>
          <w:szCs w:val="20"/>
          <w:lang w:eastAsia="zh-CN"/>
        </w:rPr>
        <w:t>C</w:t>
      </w:r>
      <w:r w:rsidR="005B5B87" w:rsidRPr="00376138">
        <w:rPr>
          <w:sz w:val="20"/>
          <w:szCs w:val="20"/>
          <w:lang w:eastAsia="zh-CN"/>
        </w:rPr>
        <w:t>onversely</w:t>
      </w:r>
      <w:r w:rsidR="005B5B87">
        <w:rPr>
          <w:sz w:val="20"/>
          <w:szCs w:val="20"/>
        </w:rPr>
        <w:t xml:space="preserve">, </w:t>
      </w:r>
      <w:r w:rsidR="00331646">
        <w:rPr>
          <w:sz w:val="20"/>
          <w:szCs w:val="20"/>
        </w:rPr>
        <w:t>a large density</w:t>
      </w:r>
      <w:r w:rsidR="00080AD5">
        <w:rPr>
          <w:sz w:val="20"/>
          <w:szCs w:val="20"/>
        </w:rPr>
        <w:t xml:space="preserve"> of the </w:t>
      </w:r>
      <w:r w:rsidR="00B524CF">
        <w:rPr>
          <w:sz w:val="20"/>
          <w:szCs w:val="20"/>
        </w:rPr>
        <w:t xml:space="preserve">negative </w:t>
      </w:r>
      <w:r w:rsidR="00331646">
        <w:rPr>
          <w:sz w:val="20"/>
          <w:szCs w:val="20"/>
        </w:rPr>
        <w:t>oxide trapped</w:t>
      </w:r>
      <w:r w:rsidR="009F3092">
        <w:rPr>
          <w:sz w:val="20"/>
          <w:szCs w:val="20"/>
        </w:rPr>
        <w:t xml:space="preserve"> </w:t>
      </w:r>
      <w:r w:rsidR="00B524CF">
        <w:rPr>
          <w:sz w:val="20"/>
          <w:szCs w:val="20"/>
        </w:rPr>
        <w:t xml:space="preserve">charges </w:t>
      </w:r>
      <w:r w:rsidR="005B5B87">
        <w:rPr>
          <w:sz w:val="20"/>
          <w:szCs w:val="20"/>
        </w:rPr>
        <w:t>w</w:t>
      </w:r>
      <w:r w:rsidR="00080AD5">
        <w:rPr>
          <w:sz w:val="20"/>
          <w:szCs w:val="20"/>
        </w:rPr>
        <w:t xml:space="preserve">ould </w:t>
      </w:r>
      <w:r w:rsidR="00331646">
        <w:rPr>
          <w:sz w:val="20"/>
          <w:szCs w:val="20"/>
        </w:rPr>
        <w:t xml:space="preserve">be de-trapped </w:t>
      </w:r>
      <w:r w:rsidR="00E423F8">
        <w:rPr>
          <w:sz w:val="20"/>
          <w:szCs w:val="20"/>
        </w:rPr>
        <w:t>with</w:t>
      </w:r>
      <w:r w:rsidR="00201ABB">
        <w:rPr>
          <w:sz w:val="20"/>
          <w:szCs w:val="20"/>
        </w:rPr>
        <w:t xml:space="preserve"> </w:t>
      </w:r>
      <w:r w:rsidR="00AD4044">
        <w:rPr>
          <w:sz w:val="20"/>
          <w:szCs w:val="20"/>
        </w:rPr>
        <w:t>less trapping occurr</w:t>
      </w:r>
      <w:r w:rsidR="00E423F8">
        <w:rPr>
          <w:sz w:val="20"/>
          <w:szCs w:val="20"/>
        </w:rPr>
        <w:t>ing</w:t>
      </w:r>
      <w:r w:rsidR="00080AD5">
        <w:rPr>
          <w:sz w:val="20"/>
          <w:szCs w:val="20"/>
        </w:rPr>
        <w:t xml:space="preserve"> before the </w:t>
      </w:r>
      <w:r w:rsidR="003E311B">
        <w:rPr>
          <w:sz w:val="20"/>
          <w:szCs w:val="20"/>
        </w:rPr>
        <w:t>completion</w:t>
      </w:r>
      <w:r w:rsidR="00080AD5">
        <w:rPr>
          <w:sz w:val="20"/>
          <w:szCs w:val="20"/>
        </w:rPr>
        <w:t xml:space="preserve"> of </w:t>
      </w:r>
      <w:r w:rsidR="00331646">
        <w:rPr>
          <w:sz w:val="20"/>
          <w:szCs w:val="20"/>
        </w:rPr>
        <w:t>pulse CV measurement</w:t>
      </w:r>
      <w:r w:rsidR="00080AD5">
        <w:rPr>
          <w:sz w:val="20"/>
          <w:szCs w:val="20"/>
        </w:rPr>
        <w:t>.</w:t>
      </w:r>
      <w:r w:rsidR="009F3092">
        <w:rPr>
          <w:sz w:val="20"/>
          <w:szCs w:val="20"/>
        </w:rPr>
        <w:t xml:space="preserve"> </w:t>
      </w:r>
      <w:r w:rsidR="00551687">
        <w:rPr>
          <w:sz w:val="20"/>
          <w:szCs w:val="20"/>
        </w:rPr>
        <w:t xml:space="preserve">This also explains the </w:t>
      </w:r>
      <w:r w:rsidR="002867F6">
        <w:rPr>
          <w:sz w:val="20"/>
          <w:szCs w:val="20"/>
        </w:rPr>
        <w:t>relative</w:t>
      </w:r>
      <w:r w:rsidR="00E423F8">
        <w:rPr>
          <w:sz w:val="20"/>
          <w:szCs w:val="20"/>
        </w:rPr>
        <w:t>ly</w:t>
      </w:r>
      <w:r w:rsidR="002867F6">
        <w:rPr>
          <w:sz w:val="20"/>
          <w:szCs w:val="20"/>
        </w:rPr>
        <w:t xml:space="preserve"> </w:t>
      </w:r>
      <w:r w:rsidR="00551687">
        <w:rPr>
          <w:sz w:val="20"/>
          <w:szCs w:val="20"/>
          <w:lang w:eastAsia="zh-CN"/>
        </w:rPr>
        <w:t>sma</w:t>
      </w:r>
      <w:r w:rsidR="00551687">
        <w:rPr>
          <w:sz w:val="20"/>
          <w:szCs w:val="20"/>
        </w:rPr>
        <w:t xml:space="preserve">ll </w:t>
      </w:r>
      <w:r w:rsidR="00E520E6">
        <w:rPr>
          <w:sz w:val="20"/>
          <w:szCs w:val="20"/>
        </w:rPr>
        <w:t xml:space="preserve">hysteresis </w:t>
      </w:r>
      <w:r w:rsidR="00E520E6" w:rsidRPr="00E520E6">
        <w:rPr>
          <w:sz w:val="20"/>
          <w:szCs w:val="20"/>
        </w:rPr>
        <w:t>observed</w:t>
      </w:r>
      <w:r w:rsidR="002867F6">
        <w:rPr>
          <w:sz w:val="20"/>
          <w:szCs w:val="20"/>
        </w:rPr>
        <w:t xml:space="preserve"> in pu</w:t>
      </w:r>
      <w:r w:rsidR="002867F6">
        <w:rPr>
          <w:sz w:val="20"/>
          <w:szCs w:val="20"/>
          <w:lang w:eastAsia="zh-CN"/>
        </w:rPr>
        <w:t xml:space="preserve">lse CV </w:t>
      </w:r>
      <w:r w:rsidR="003E311B">
        <w:rPr>
          <w:sz w:val="20"/>
          <w:szCs w:val="20"/>
          <w:lang w:eastAsia="zh-CN"/>
        </w:rPr>
        <w:t>measurement</w:t>
      </w:r>
      <w:r w:rsidR="002867F6">
        <w:rPr>
          <w:sz w:val="20"/>
          <w:szCs w:val="20"/>
          <w:lang w:eastAsia="zh-CN"/>
        </w:rPr>
        <w:t>s</w:t>
      </w:r>
      <w:r w:rsidR="008D3595" w:rsidRPr="008D3595">
        <w:rPr>
          <w:sz w:val="20"/>
          <w:szCs w:val="20"/>
          <w:lang w:eastAsia="zh-CN"/>
        </w:rPr>
        <w:t xml:space="preserve"> </w:t>
      </w:r>
      <w:r w:rsidR="008D3595">
        <w:rPr>
          <w:sz w:val="20"/>
          <w:szCs w:val="20"/>
          <w:lang w:eastAsia="zh-CN"/>
        </w:rPr>
        <w:t>without irradiation</w:t>
      </w:r>
      <w:r w:rsidR="001A74A3">
        <w:rPr>
          <w:sz w:val="20"/>
          <w:szCs w:val="20"/>
          <w:lang w:eastAsia="zh-CN"/>
        </w:rPr>
        <w:t>. In this case</w:t>
      </w:r>
      <w:r w:rsidR="00CE4C8B">
        <w:rPr>
          <w:sz w:val="20"/>
          <w:szCs w:val="20"/>
          <w:lang w:eastAsia="zh-CN"/>
        </w:rPr>
        <w:t>,</w:t>
      </w:r>
      <w:r w:rsidR="002867F6">
        <w:rPr>
          <w:sz w:val="20"/>
          <w:szCs w:val="20"/>
          <w:lang w:eastAsia="zh-CN"/>
        </w:rPr>
        <w:t xml:space="preserve"> </w:t>
      </w:r>
      <w:r w:rsidR="003E311B">
        <w:rPr>
          <w:sz w:val="20"/>
          <w:szCs w:val="20"/>
          <w:lang w:eastAsia="zh-CN"/>
        </w:rPr>
        <w:t xml:space="preserve">a </w:t>
      </w:r>
      <w:r w:rsidR="003E311B">
        <w:rPr>
          <w:sz w:val="20"/>
          <w:szCs w:val="20"/>
        </w:rPr>
        <w:t>large</w:t>
      </w:r>
      <w:r w:rsidR="003E311B" w:rsidRPr="008D3595">
        <w:rPr>
          <w:sz w:val="20"/>
          <w:szCs w:val="20"/>
          <w:lang w:eastAsia="zh-CN"/>
        </w:rPr>
        <w:t xml:space="preserve"> </w:t>
      </w:r>
      <w:r w:rsidR="003E311B" w:rsidRPr="003E311B">
        <w:rPr>
          <w:sz w:val="20"/>
          <w:szCs w:val="20"/>
          <w:lang w:eastAsia="zh-CN"/>
        </w:rPr>
        <w:t xml:space="preserve">concentration </w:t>
      </w:r>
      <w:r w:rsidR="008D3595" w:rsidRPr="008D3595">
        <w:rPr>
          <w:sz w:val="20"/>
          <w:szCs w:val="20"/>
          <w:lang w:eastAsia="zh-CN"/>
        </w:rPr>
        <w:t xml:space="preserve">of </w:t>
      </w:r>
      <w:r w:rsidR="002867F6">
        <w:rPr>
          <w:sz w:val="20"/>
          <w:szCs w:val="20"/>
          <w:lang w:eastAsia="zh-CN"/>
        </w:rPr>
        <w:t xml:space="preserve">the bias-induced negative oxide trapped charges were </w:t>
      </w:r>
      <w:r w:rsidR="00DA50A9">
        <w:rPr>
          <w:sz w:val="20"/>
          <w:szCs w:val="20"/>
        </w:rPr>
        <w:t>de-trapped and only the</w:t>
      </w:r>
      <w:r w:rsidR="008D3595">
        <w:rPr>
          <w:sz w:val="20"/>
          <w:szCs w:val="20"/>
        </w:rPr>
        <w:t xml:space="preserve"> charges trapped in deep</w:t>
      </w:r>
      <w:r w:rsidR="002867F6">
        <w:rPr>
          <w:sz w:val="20"/>
          <w:szCs w:val="20"/>
        </w:rPr>
        <w:t xml:space="preserve"> </w:t>
      </w:r>
      <w:r w:rsidR="002867F6">
        <w:rPr>
          <w:sz w:val="20"/>
          <w:szCs w:val="20"/>
          <w:lang w:eastAsia="zh-CN"/>
        </w:rPr>
        <w:t>energy level</w:t>
      </w:r>
      <w:r w:rsidR="001A74A3">
        <w:rPr>
          <w:sz w:val="20"/>
          <w:szCs w:val="20"/>
          <w:lang w:eastAsia="zh-CN"/>
        </w:rPr>
        <w:t>s</w:t>
      </w:r>
      <w:r w:rsidR="002867F6">
        <w:rPr>
          <w:sz w:val="20"/>
          <w:szCs w:val="20"/>
          <w:lang w:eastAsia="zh-CN"/>
        </w:rPr>
        <w:t xml:space="preserve"> were extracted</w:t>
      </w:r>
      <w:r w:rsidR="00E423F8">
        <w:rPr>
          <w:sz w:val="20"/>
          <w:szCs w:val="20"/>
          <w:lang w:eastAsia="zh-CN"/>
        </w:rPr>
        <w:t xml:space="preserve"> </w:t>
      </w:r>
      <w:r w:rsidR="00945312">
        <w:rPr>
          <w:sz w:val="20"/>
          <w:szCs w:val="20"/>
          <w:lang w:eastAsia="zh-CN"/>
        </w:rPr>
        <w:fldChar w:fldCharType="begin">
          <w:fldData xml:space="preserve">PEVuZE5vdGU+PENpdGU+PEF1dGhvcj5aaGFvPC9BdXRob3I+PFllYXI+MjAwNjwvWWVhcj48UmVj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</w:fldData>
        </w:fldChar>
      </w:r>
      <w:r w:rsidR="00D81C78">
        <w:rPr>
          <w:sz w:val="20"/>
          <w:szCs w:val="20"/>
          <w:lang w:eastAsia="zh-CN"/>
        </w:rPr>
        <w:instrText xml:space="preserve"> ADDIN EN.CITE </w:instrText>
      </w:r>
      <w:r w:rsidR="00D81C78">
        <w:rPr>
          <w:sz w:val="20"/>
          <w:szCs w:val="20"/>
          <w:lang w:eastAsia="zh-CN"/>
        </w:rPr>
        <w:fldChar w:fldCharType="begin">
          <w:fldData xml:space="preserve">PEVuZE5vdGU+PENpdGU+PEF1dGhvcj5aaGFvPC9BdXRob3I+PFllYXI+MjAwNjwvWWVhcj48UmVj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</w:fldData>
        </w:fldChar>
      </w:r>
      <w:r w:rsidR="00D81C78">
        <w:rPr>
          <w:sz w:val="20"/>
          <w:szCs w:val="20"/>
          <w:lang w:eastAsia="zh-CN"/>
        </w:rPr>
        <w:instrText xml:space="preserve"> ADDIN EN.CITE.DATA </w:instrText>
      </w:r>
      <w:r w:rsidR="00D81C78">
        <w:rPr>
          <w:sz w:val="20"/>
          <w:szCs w:val="20"/>
          <w:lang w:eastAsia="zh-CN"/>
        </w:rPr>
      </w:r>
      <w:r w:rsidR="00D81C78">
        <w:rPr>
          <w:sz w:val="20"/>
          <w:szCs w:val="20"/>
          <w:lang w:eastAsia="zh-CN"/>
        </w:rPr>
        <w:fldChar w:fldCharType="end"/>
      </w:r>
      <w:r w:rsidR="00945312">
        <w:rPr>
          <w:sz w:val="20"/>
          <w:szCs w:val="20"/>
          <w:lang w:eastAsia="zh-CN"/>
        </w:rPr>
      </w:r>
      <w:r w:rsidR="00945312">
        <w:rPr>
          <w:sz w:val="20"/>
          <w:szCs w:val="20"/>
          <w:lang w:eastAsia="zh-CN"/>
        </w:rPr>
        <w:fldChar w:fldCharType="separate"/>
      </w:r>
      <w:r w:rsidR="00976ABF">
        <w:rPr>
          <w:noProof/>
          <w:sz w:val="20"/>
          <w:szCs w:val="20"/>
          <w:lang w:eastAsia="zh-CN"/>
        </w:rPr>
        <w:t>[32, 40, 41]</w:t>
      </w:r>
      <w:r w:rsidR="00945312">
        <w:rPr>
          <w:sz w:val="20"/>
          <w:szCs w:val="20"/>
          <w:lang w:eastAsia="zh-CN"/>
        </w:rPr>
        <w:fldChar w:fldCharType="end"/>
      </w:r>
      <w:r w:rsidR="002867F6">
        <w:rPr>
          <w:sz w:val="20"/>
          <w:szCs w:val="20"/>
          <w:lang w:eastAsia="zh-CN"/>
        </w:rPr>
        <w:t>.</w:t>
      </w:r>
    </w:p>
    <w:p w14:paraId="787AFB5A" w14:textId="782DB8FB" w:rsidR="005F381B" w:rsidRPr="002E5604" w:rsidRDefault="0064694E" w:rsidP="00CA4AD9">
      <w:pPr>
        <w:pStyle w:val="FootnoteText"/>
        <w:widowControl w:val="0"/>
        <w:ind w:firstLine="204"/>
        <w:rPr>
          <w:sz w:val="20"/>
          <w:szCs w:val="20"/>
        </w:rPr>
      </w:pPr>
      <w:r>
        <w:rPr>
          <w:noProof/>
          <w:lang w:val="en-GB" w:eastAsia="en-GB"/>
        </w:rPr>
        <mc:AlternateContent>
          <mc:Choice Requires="wps">
            <w:drawing>
              <wp:anchor distT="0" distB="0" distL="114300" distR="114300" simplePos="0" relativeHeight="251921920" behindDoc="0" locked="0" layoutInCell="1" allowOverlap="1" wp14:anchorId="3191FF10" wp14:editId="57305AC1">
                <wp:simplePos x="0" y="0"/>
                <wp:positionH relativeFrom="margin">
                  <wp:posOffset>-8626</wp:posOffset>
                </wp:positionH>
                <wp:positionV relativeFrom="page">
                  <wp:posOffset>3257299</wp:posOffset>
                </wp:positionV>
                <wp:extent cx="3200400" cy="730250"/>
                <wp:effectExtent l="0" t="0" r="0" b="0"/>
                <wp:wrapTopAndBottom/>
                <wp:docPr id="22" name="文本框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00400" cy="730250"/>
                        </a:xfrm>
                        <a:prstGeom prst="rect">
                          <a:avLst/>
                        </a:prstGeom>
                        <a:solidFill>
                          <a:prstClr val="white"/>
                        </a:solidFill>
                        <a:ln>
                          <a:noFill/>
                        </a:ln>
                        <a:effectLst/>
                      </wps:spPr>
                      <wps:txbx>
                        <w:txbxContent>
                          <w:p w14:paraId="0C7E1C60" w14:textId="1A76F4B6" w:rsidR="0064694E" w:rsidRDefault="0064694E" w:rsidP="00BF7175">
                            <w:pPr>
                              <w:pStyle w:val="Caption"/>
                              <w:jc w:val="both"/>
                              <w:rPr>
                                <w:rFonts w:ascii="Times New Roman" w:hAnsi="Times New Roman" w:cs="Times New Roman"/>
                                <w:sz w:val="16"/>
                                <w:szCs w:val="16"/>
                              </w:rPr>
                            </w:pPr>
                            <w:r w:rsidRPr="00F75712">
                              <w:rPr>
                                <w:rFonts w:ascii="Times New Roman" w:hAnsi="Times New Roman" w:cs="Times New Roman"/>
                                <w:sz w:val="16"/>
                                <w:szCs w:val="16"/>
                              </w:rPr>
                              <w:t xml:space="preserve">Fig. </w:t>
                            </w:r>
                            <w:r>
                              <w:rPr>
                                <w:rFonts w:ascii="Times New Roman" w:hAnsi="Times New Roman" w:cs="Times New Roman"/>
                                <w:sz w:val="16"/>
                                <w:szCs w:val="16"/>
                              </w:rPr>
                              <w:t>7. CV plot of the</w:t>
                            </w:r>
                            <w:r w:rsidRPr="007B713F">
                              <w:rPr>
                                <w:rFonts w:ascii="Times New Roman" w:hAnsi="Times New Roman" w:cs="Times New Roman"/>
                                <w:sz w:val="16"/>
                                <w:szCs w:val="16"/>
                              </w:rPr>
                              <w:t xml:space="preserve"> HfO</w:t>
                            </w:r>
                            <w:r w:rsidRPr="007B713F">
                              <w:rPr>
                                <w:rFonts w:ascii="Times New Roman" w:hAnsi="Times New Roman" w:cs="Times New Roman"/>
                                <w:sz w:val="16"/>
                                <w:szCs w:val="16"/>
                                <w:vertAlign w:val="subscript"/>
                              </w:rPr>
                              <w:t>2</w:t>
                            </w:r>
                            <w:r w:rsidRPr="007B713F">
                              <w:rPr>
                                <w:rFonts w:ascii="Times New Roman" w:hAnsi="Times New Roman" w:cs="Times New Roman"/>
                                <w:sz w:val="16"/>
                                <w:szCs w:val="16"/>
                                <w:lang w:eastAsia="zh-CN"/>
                              </w:rPr>
                              <w:t>/</w:t>
                            </w:r>
                            <w:r w:rsidRPr="007B713F">
                              <w:rPr>
                                <w:rFonts w:ascii="Times New Roman" w:hAnsi="Times New Roman" w:cs="Times New Roman"/>
                                <w:sz w:val="16"/>
                                <w:szCs w:val="16"/>
                              </w:rPr>
                              <w:t>SiO</w:t>
                            </w:r>
                            <w:r w:rsidRPr="007B713F">
                              <w:rPr>
                                <w:rFonts w:ascii="Times New Roman" w:hAnsi="Times New Roman" w:cs="Times New Roman"/>
                                <w:sz w:val="16"/>
                                <w:szCs w:val="16"/>
                                <w:vertAlign w:val="subscript"/>
                              </w:rPr>
                              <w:t>2</w:t>
                            </w:r>
                            <w:r w:rsidRPr="007B713F">
                              <w:rPr>
                                <w:rFonts w:ascii="Times New Roman" w:hAnsi="Times New Roman" w:cs="Times New Roman"/>
                                <w:sz w:val="16"/>
                                <w:szCs w:val="16"/>
                              </w:rPr>
                              <w:t xml:space="preserve">-Si capacitor </w:t>
                            </w:r>
                            <w:r>
                              <w:rPr>
                                <w:rFonts w:ascii="Times New Roman" w:hAnsi="Times New Roman" w:cs="Times New Roman"/>
                                <w:sz w:val="16"/>
                                <w:szCs w:val="16"/>
                              </w:rPr>
                              <w:t>irradiated at different</w:t>
                            </w:r>
                            <w:r w:rsidRPr="007B713F">
                              <w:rPr>
                                <w:rFonts w:ascii="Times New Roman" w:hAnsi="Times New Roman" w:cs="Times New Roman"/>
                                <w:sz w:val="16"/>
                                <w:szCs w:val="16"/>
                              </w:rPr>
                              <w:t xml:space="preserve"> dose</w:t>
                            </w:r>
                            <w:r>
                              <w:rPr>
                                <w:rFonts w:ascii="Times New Roman" w:hAnsi="Times New Roman" w:cs="Times New Roman"/>
                                <w:sz w:val="16"/>
                                <w:szCs w:val="16"/>
                              </w:rPr>
                              <w:t>s</w:t>
                            </w:r>
                            <w:r w:rsidRPr="007B713F">
                              <w:rPr>
                                <w:rFonts w:ascii="Times New Roman" w:hAnsi="Times New Roman" w:cs="Times New Roman"/>
                                <w:sz w:val="16"/>
                                <w:szCs w:val="16"/>
                              </w:rPr>
                              <w:t xml:space="preserve"> </w:t>
                            </w:r>
                            <w:r>
                              <w:rPr>
                                <w:rFonts w:ascii="Times New Roman" w:hAnsi="Times New Roman" w:cs="Times New Roman"/>
                                <w:sz w:val="16"/>
                                <w:szCs w:val="16"/>
                              </w:rPr>
                              <w:t xml:space="preserve">with an </w:t>
                            </w:r>
                            <w:r w:rsidRPr="00630990">
                              <w:rPr>
                                <w:rFonts w:ascii="Times New Roman" w:hAnsi="Times New Roman" w:cs="Times New Roman"/>
                                <w:sz w:val="16"/>
                                <w:szCs w:val="16"/>
                              </w:rPr>
                              <w:t xml:space="preserve">electric field of </w:t>
                            </w:r>
                            <w:r>
                              <w:rPr>
                                <w:rFonts w:ascii="Times New Roman" w:hAnsi="Times New Roman" w:cs="Times New Roman"/>
                                <w:sz w:val="16"/>
                                <w:szCs w:val="16"/>
                              </w:rPr>
                              <w:t>-</w:t>
                            </w:r>
                            <w:r w:rsidRPr="00630990">
                              <w:rPr>
                                <w:rFonts w:ascii="Times New Roman" w:hAnsi="Times New Roman" w:cs="Times New Roman"/>
                                <w:sz w:val="16"/>
                                <w:szCs w:val="16"/>
                              </w:rPr>
                              <w:t>0.5 MV/cm</w:t>
                            </w:r>
                            <w:r>
                              <w:rPr>
                                <w:rFonts w:ascii="Times New Roman" w:hAnsi="Times New Roman" w:cs="Times New Roman"/>
                                <w:sz w:val="16"/>
                                <w:szCs w:val="16"/>
                              </w:rPr>
                              <w:t xml:space="preserve"> </w:t>
                            </w:r>
                            <w:r w:rsidRPr="007B713F">
                              <w:rPr>
                                <w:rFonts w:ascii="Times New Roman" w:hAnsi="Times New Roman" w:cs="Times New Roman"/>
                                <w:sz w:val="16"/>
                                <w:szCs w:val="16"/>
                              </w:rPr>
                              <w:t xml:space="preserve">applied to the gate. </w:t>
                            </w:r>
                            <w:r>
                              <w:rPr>
                                <w:rFonts w:ascii="Times New Roman" w:hAnsi="Times New Roman" w:cs="Times New Roman"/>
                                <w:sz w:val="16"/>
                                <w:szCs w:val="16"/>
                              </w:rPr>
                              <w:t xml:space="preserve">The measurements were carried out by pulse CV technique. </w:t>
                            </w:r>
                            <w:r w:rsidRPr="007B713F">
                              <w:rPr>
                                <w:rFonts w:ascii="Times New Roman" w:hAnsi="Times New Roman" w:cs="Times New Roman"/>
                                <w:sz w:val="16"/>
                                <w:szCs w:val="16"/>
                              </w:rPr>
                              <w:t>The rising</w:t>
                            </w:r>
                            <w:r>
                              <w:rPr>
                                <w:rFonts w:ascii="Times New Roman" w:hAnsi="Times New Roman" w:cs="Times New Roman"/>
                                <w:sz w:val="16"/>
                                <w:szCs w:val="16"/>
                              </w:rPr>
                              <w:t>/</w:t>
                            </w:r>
                            <w:r w:rsidRPr="007B713F">
                              <w:rPr>
                                <w:rFonts w:ascii="Times New Roman" w:hAnsi="Times New Roman" w:cs="Times New Roman"/>
                                <w:sz w:val="16"/>
                                <w:szCs w:val="16"/>
                              </w:rPr>
                              <w:t xml:space="preserve"> falling edge time of gate pulse was 900 </w:t>
                            </w:r>
                            <w:r>
                              <w:rPr>
                                <w:rFonts w:ascii="Times New Roman" w:hAnsi="Times New Roman" w:cs="Times New Roman"/>
                                <w:sz w:val="16"/>
                                <w:szCs w:val="16"/>
                              </w:rPr>
                              <w:t>µ</w:t>
                            </w:r>
                            <w:r w:rsidRPr="007B713F">
                              <w:rPr>
                                <w:rFonts w:ascii="Times New Roman" w:hAnsi="Times New Roman" w:cs="Times New Roman"/>
                                <w:sz w:val="16"/>
                                <w:szCs w:val="16"/>
                              </w:rPr>
                              <w:t>s, an</w:t>
                            </w:r>
                            <w:r>
                              <w:rPr>
                                <w:rFonts w:ascii="Times New Roman" w:hAnsi="Times New Roman" w:cs="Times New Roman"/>
                                <w:sz w:val="16"/>
                                <w:szCs w:val="16"/>
                              </w:rPr>
                              <w:t>d the pulse width was 1300 µs. Positive flat-</w:t>
                            </w:r>
                            <w:r w:rsidRPr="007B713F">
                              <w:rPr>
                                <w:rFonts w:ascii="Times New Roman" w:hAnsi="Times New Roman" w:cs="Times New Roman"/>
                                <w:sz w:val="16"/>
                                <w:szCs w:val="16"/>
                              </w:rPr>
                              <w:t xml:space="preserve">band voltage </w:t>
                            </w:r>
                            <w:r w:rsidR="00692194" w:rsidRPr="007B713F">
                              <w:rPr>
                                <w:rFonts w:ascii="Times New Roman" w:hAnsi="Times New Roman" w:cs="Times New Roman"/>
                                <w:sz w:val="16"/>
                                <w:szCs w:val="16"/>
                              </w:rPr>
                              <w:t>shifts</w:t>
                            </w:r>
                            <w:r w:rsidRPr="007B713F">
                              <w:rPr>
                                <w:rFonts w:ascii="Times New Roman" w:hAnsi="Times New Roman" w:cs="Times New Roman"/>
                                <w:sz w:val="16"/>
                                <w:szCs w:val="16"/>
                              </w:rPr>
                              <w:t xml:space="preserve"> </w:t>
                            </w:r>
                            <w:r>
                              <w:rPr>
                                <w:rFonts w:ascii="Times New Roman" w:hAnsi="Times New Roman" w:cs="Times New Roman"/>
                                <w:sz w:val="16"/>
                                <w:szCs w:val="16"/>
                              </w:rPr>
                              <w:t>up to 0.89 V w</w:t>
                            </w:r>
                            <w:r w:rsidR="00692194">
                              <w:rPr>
                                <w:rFonts w:ascii="Times New Roman" w:hAnsi="Times New Roman" w:cs="Times New Roman"/>
                                <w:sz w:val="16"/>
                                <w:szCs w:val="16"/>
                              </w:rPr>
                              <w:t>ere</w:t>
                            </w:r>
                            <w:r>
                              <w:rPr>
                                <w:rFonts w:ascii="Times New Roman" w:hAnsi="Times New Roman" w:cs="Times New Roman"/>
                                <w:sz w:val="16"/>
                                <w:szCs w:val="16"/>
                              </w:rPr>
                              <w:t xml:space="preserve"> observed after irradiation to 40.5 krad (HfO</w:t>
                            </w:r>
                            <w:r>
                              <w:rPr>
                                <w:rFonts w:ascii="Times New Roman" w:hAnsi="Times New Roman" w:cs="Times New Roman"/>
                                <w:sz w:val="16"/>
                                <w:szCs w:val="16"/>
                                <w:vertAlign w:val="subscript"/>
                              </w:rPr>
                              <w:t>2</w:t>
                            </w:r>
                            <w:r>
                              <w:rPr>
                                <w:rFonts w:ascii="Times New Roman" w:hAnsi="Times New Roman" w:cs="Times New Roman"/>
                                <w:sz w:val="16"/>
                                <w:szCs w:val="16"/>
                              </w:rPr>
                              <w:t>).</w:t>
                            </w:r>
                          </w:p>
                          <w:p w14:paraId="5D134F03" w14:textId="77777777" w:rsidR="0064694E" w:rsidRPr="0075798D" w:rsidRDefault="0064694E" w:rsidP="00BF7175"/>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3191FF10" id="文本框 22" o:spid="_x0000_s1040" type="#_x0000_t202" style="position:absolute;left:0;text-align:left;margin-left:-.7pt;margin-top:256.5pt;width:252pt;height:57.5pt;z-index:25192192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" stroked="f">
                <v:path arrowok="t"/>
                <v:textbox style="mso-fit-shape-to-text:t" inset="0,0,0,0">
                  <w:txbxContent>
                    <w:p w14:paraId="0C7E1C60" w14:textId="1A76F4B6" w:rsidR="0064694E" w:rsidRDefault="0064694E" w:rsidP="00BF7175">
                      <w:pPr>
                        <w:pStyle w:val="af4"/>
                        <w:jc w:val="both"/>
                        <w:rPr>
                          <w:rFonts w:ascii="Times New Roman" w:hAnsi="Times New Roman" w:cs="Times New Roman"/>
                          <w:sz w:val="16"/>
                          <w:szCs w:val="16"/>
                        </w:rPr>
                      </w:pPr>
                      <w:r w:rsidRPr="00F75712">
                        <w:rPr>
                          <w:rFonts w:ascii="Times New Roman" w:hAnsi="Times New Roman" w:cs="Times New Roman"/>
                          <w:sz w:val="16"/>
                          <w:szCs w:val="16"/>
                        </w:rPr>
                        <w:t xml:space="preserve">Fig. </w:t>
                      </w:r>
                      <w:r>
                        <w:rPr>
                          <w:rFonts w:ascii="Times New Roman" w:hAnsi="Times New Roman" w:cs="Times New Roman"/>
                          <w:sz w:val="16"/>
                          <w:szCs w:val="16"/>
                        </w:rPr>
                        <w:t>7. CV plot of the</w:t>
                      </w:r>
                      <w:r w:rsidRPr="007B713F">
                        <w:rPr>
                          <w:rFonts w:ascii="Times New Roman" w:hAnsi="Times New Roman" w:cs="Times New Roman"/>
                          <w:sz w:val="16"/>
                          <w:szCs w:val="16"/>
                        </w:rPr>
                        <w:t xml:space="preserve"> HfO</w:t>
                      </w:r>
                      <w:r w:rsidRPr="007B713F">
                        <w:rPr>
                          <w:rFonts w:ascii="Times New Roman" w:hAnsi="Times New Roman" w:cs="Times New Roman"/>
                          <w:sz w:val="16"/>
                          <w:szCs w:val="16"/>
                          <w:vertAlign w:val="subscript"/>
                        </w:rPr>
                        <w:t>2</w:t>
                      </w:r>
                      <w:r w:rsidRPr="007B713F">
                        <w:rPr>
                          <w:rFonts w:ascii="Times New Roman" w:hAnsi="Times New Roman" w:cs="Times New Roman"/>
                          <w:sz w:val="16"/>
                          <w:szCs w:val="16"/>
                          <w:lang w:eastAsia="zh-CN"/>
                        </w:rPr>
                        <w:t>/</w:t>
                      </w:r>
                      <w:r w:rsidRPr="007B713F">
                        <w:rPr>
                          <w:rFonts w:ascii="Times New Roman" w:hAnsi="Times New Roman" w:cs="Times New Roman"/>
                          <w:sz w:val="16"/>
                          <w:szCs w:val="16"/>
                        </w:rPr>
                        <w:t>SiO</w:t>
                      </w:r>
                      <w:r w:rsidRPr="007B713F">
                        <w:rPr>
                          <w:rFonts w:ascii="Times New Roman" w:hAnsi="Times New Roman" w:cs="Times New Roman"/>
                          <w:sz w:val="16"/>
                          <w:szCs w:val="16"/>
                          <w:vertAlign w:val="subscript"/>
                        </w:rPr>
                        <w:t>2</w:t>
                      </w:r>
                      <w:r w:rsidRPr="007B713F">
                        <w:rPr>
                          <w:rFonts w:ascii="Times New Roman" w:hAnsi="Times New Roman" w:cs="Times New Roman"/>
                          <w:sz w:val="16"/>
                          <w:szCs w:val="16"/>
                        </w:rPr>
                        <w:t xml:space="preserve">-Si capacitor </w:t>
                      </w:r>
                      <w:r>
                        <w:rPr>
                          <w:rFonts w:ascii="Times New Roman" w:hAnsi="Times New Roman" w:cs="Times New Roman"/>
                          <w:sz w:val="16"/>
                          <w:szCs w:val="16"/>
                        </w:rPr>
                        <w:t>irradiated at different</w:t>
                      </w:r>
                      <w:r w:rsidRPr="007B713F">
                        <w:rPr>
                          <w:rFonts w:ascii="Times New Roman" w:hAnsi="Times New Roman" w:cs="Times New Roman"/>
                          <w:sz w:val="16"/>
                          <w:szCs w:val="16"/>
                        </w:rPr>
                        <w:t xml:space="preserve"> dose</w:t>
                      </w:r>
                      <w:r>
                        <w:rPr>
                          <w:rFonts w:ascii="Times New Roman" w:hAnsi="Times New Roman" w:cs="Times New Roman"/>
                          <w:sz w:val="16"/>
                          <w:szCs w:val="16"/>
                        </w:rPr>
                        <w:t>s</w:t>
                      </w:r>
                      <w:r w:rsidRPr="007B713F">
                        <w:rPr>
                          <w:rFonts w:ascii="Times New Roman" w:hAnsi="Times New Roman" w:cs="Times New Roman"/>
                          <w:sz w:val="16"/>
                          <w:szCs w:val="16"/>
                        </w:rPr>
                        <w:t xml:space="preserve"> </w:t>
                      </w:r>
                      <w:r>
                        <w:rPr>
                          <w:rFonts w:ascii="Times New Roman" w:hAnsi="Times New Roman" w:cs="Times New Roman"/>
                          <w:sz w:val="16"/>
                          <w:szCs w:val="16"/>
                        </w:rPr>
                        <w:t xml:space="preserve">with an </w:t>
                      </w:r>
                      <w:r w:rsidRPr="00630990">
                        <w:rPr>
                          <w:rFonts w:ascii="Times New Roman" w:hAnsi="Times New Roman" w:cs="Times New Roman"/>
                          <w:sz w:val="16"/>
                          <w:szCs w:val="16"/>
                        </w:rPr>
                        <w:t xml:space="preserve">electric field of </w:t>
                      </w:r>
                      <w:r>
                        <w:rPr>
                          <w:rFonts w:ascii="Times New Roman" w:hAnsi="Times New Roman" w:cs="Times New Roman"/>
                          <w:sz w:val="16"/>
                          <w:szCs w:val="16"/>
                        </w:rPr>
                        <w:t>-</w:t>
                      </w:r>
                      <w:r w:rsidRPr="00630990">
                        <w:rPr>
                          <w:rFonts w:ascii="Times New Roman" w:hAnsi="Times New Roman" w:cs="Times New Roman"/>
                          <w:sz w:val="16"/>
                          <w:szCs w:val="16"/>
                        </w:rPr>
                        <w:t>0.5 MV/cm</w:t>
                      </w:r>
                      <w:r>
                        <w:rPr>
                          <w:rFonts w:ascii="Times New Roman" w:hAnsi="Times New Roman" w:cs="Times New Roman"/>
                          <w:sz w:val="16"/>
                          <w:szCs w:val="16"/>
                        </w:rPr>
                        <w:t xml:space="preserve"> </w:t>
                      </w:r>
                      <w:r w:rsidRPr="007B713F">
                        <w:rPr>
                          <w:rFonts w:ascii="Times New Roman" w:hAnsi="Times New Roman" w:cs="Times New Roman"/>
                          <w:sz w:val="16"/>
                          <w:szCs w:val="16"/>
                        </w:rPr>
                        <w:t xml:space="preserve">applied to the gate. </w:t>
                      </w:r>
                      <w:r>
                        <w:rPr>
                          <w:rFonts w:ascii="Times New Roman" w:hAnsi="Times New Roman" w:cs="Times New Roman"/>
                          <w:sz w:val="16"/>
                          <w:szCs w:val="16"/>
                        </w:rPr>
                        <w:t xml:space="preserve">The measurements were carried out by pulse CV technique. </w:t>
                      </w:r>
                      <w:r w:rsidRPr="007B713F">
                        <w:rPr>
                          <w:rFonts w:ascii="Times New Roman" w:hAnsi="Times New Roman" w:cs="Times New Roman"/>
                          <w:sz w:val="16"/>
                          <w:szCs w:val="16"/>
                        </w:rPr>
                        <w:t>The rising</w:t>
                      </w:r>
                      <w:r>
                        <w:rPr>
                          <w:rFonts w:ascii="Times New Roman" w:hAnsi="Times New Roman" w:cs="Times New Roman"/>
                          <w:sz w:val="16"/>
                          <w:szCs w:val="16"/>
                        </w:rPr>
                        <w:t>/</w:t>
                      </w:r>
                      <w:r w:rsidRPr="007B713F">
                        <w:rPr>
                          <w:rFonts w:ascii="Times New Roman" w:hAnsi="Times New Roman" w:cs="Times New Roman"/>
                          <w:sz w:val="16"/>
                          <w:szCs w:val="16"/>
                        </w:rPr>
                        <w:t xml:space="preserve"> falling edge time of gate pulse was 900 </w:t>
                      </w:r>
                      <w:r>
                        <w:rPr>
                          <w:rFonts w:ascii="Times New Roman" w:hAnsi="Times New Roman" w:cs="Times New Roman"/>
                          <w:sz w:val="16"/>
                          <w:szCs w:val="16"/>
                        </w:rPr>
                        <w:t>µ</w:t>
                      </w:r>
                      <w:r w:rsidRPr="007B713F">
                        <w:rPr>
                          <w:rFonts w:ascii="Times New Roman" w:hAnsi="Times New Roman" w:cs="Times New Roman"/>
                          <w:sz w:val="16"/>
                          <w:szCs w:val="16"/>
                        </w:rPr>
                        <w:t>s, an</w:t>
                      </w:r>
                      <w:r>
                        <w:rPr>
                          <w:rFonts w:ascii="Times New Roman" w:hAnsi="Times New Roman" w:cs="Times New Roman"/>
                          <w:sz w:val="16"/>
                          <w:szCs w:val="16"/>
                        </w:rPr>
                        <w:t>d the pulse width was 1300 µs. Positive flat-</w:t>
                      </w:r>
                      <w:r w:rsidRPr="007B713F">
                        <w:rPr>
                          <w:rFonts w:ascii="Times New Roman" w:hAnsi="Times New Roman" w:cs="Times New Roman"/>
                          <w:sz w:val="16"/>
                          <w:szCs w:val="16"/>
                        </w:rPr>
                        <w:t xml:space="preserve">band voltage </w:t>
                      </w:r>
                      <w:r w:rsidR="00692194" w:rsidRPr="007B713F">
                        <w:rPr>
                          <w:rFonts w:ascii="Times New Roman" w:hAnsi="Times New Roman" w:cs="Times New Roman"/>
                          <w:sz w:val="16"/>
                          <w:szCs w:val="16"/>
                        </w:rPr>
                        <w:t>shifts</w:t>
                      </w:r>
                      <w:r w:rsidRPr="007B713F">
                        <w:rPr>
                          <w:rFonts w:ascii="Times New Roman" w:hAnsi="Times New Roman" w:cs="Times New Roman"/>
                          <w:sz w:val="16"/>
                          <w:szCs w:val="16"/>
                        </w:rPr>
                        <w:t xml:space="preserve"> </w:t>
                      </w:r>
                      <w:r>
                        <w:rPr>
                          <w:rFonts w:ascii="Times New Roman" w:hAnsi="Times New Roman" w:cs="Times New Roman"/>
                          <w:sz w:val="16"/>
                          <w:szCs w:val="16"/>
                        </w:rPr>
                        <w:t>up to 0.89 V w</w:t>
                      </w:r>
                      <w:r w:rsidR="00692194">
                        <w:rPr>
                          <w:rFonts w:ascii="Times New Roman" w:hAnsi="Times New Roman" w:cs="Times New Roman"/>
                          <w:sz w:val="16"/>
                          <w:szCs w:val="16"/>
                        </w:rPr>
                        <w:t>ere</w:t>
                      </w:r>
                      <w:r>
                        <w:rPr>
                          <w:rFonts w:ascii="Times New Roman" w:hAnsi="Times New Roman" w:cs="Times New Roman"/>
                          <w:sz w:val="16"/>
                          <w:szCs w:val="16"/>
                        </w:rPr>
                        <w:t xml:space="preserve"> observed after irradiation to 40.5 krad (HfO</w:t>
                      </w:r>
                      <w:r>
                        <w:rPr>
                          <w:rFonts w:ascii="Times New Roman" w:hAnsi="Times New Roman" w:cs="Times New Roman"/>
                          <w:sz w:val="16"/>
                          <w:szCs w:val="16"/>
                          <w:vertAlign w:val="subscript"/>
                        </w:rPr>
                        <w:t>2</w:t>
                      </w:r>
                      <w:r>
                        <w:rPr>
                          <w:rFonts w:ascii="Times New Roman" w:hAnsi="Times New Roman" w:cs="Times New Roman"/>
                          <w:sz w:val="16"/>
                          <w:szCs w:val="16"/>
                        </w:rPr>
                        <w:t>).</w:t>
                      </w:r>
                    </w:p>
                    <w:p w14:paraId="5D134F03" w14:textId="77777777" w:rsidR="0064694E" w:rsidRPr="0075798D" w:rsidRDefault="0064694E" w:rsidP="00BF7175"/>
                  </w:txbxContent>
                </v:textbox>
                <w10:wrap type="topAndBottom" anchorx="margin" anchory="page"/>
              </v:shape>
            </w:pict>
          </mc:Fallback>
        </mc:AlternateContent>
      </w:r>
      <w:r w:rsidR="00860083">
        <w:rPr>
          <w:sz w:val="20"/>
          <w:szCs w:val="20"/>
        </w:rPr>
        <w:t xml:space="preserve">Fig. </w:t>
      </w:r>
      <w:r w:rsidR="00E520E6">
        <w:rPr>
          <w:sz w:val="20"/>
          <w:szCs w:val="20"/>
        </w:rPr>
        <w:t xml:space="preserve">7 </w:t>
      </w:r>
      <w:r w:rsidR="00860083">
        <w:rPr>
          <w:sz w:val="20"/>
          <w:szCs w:val="20"/>
        </w:rPr>
        <w:t xml:space="preserve">is a plot of representative CV curves of a </w:t>
      </w:r>
      <w:r w:rsidR="00860083" w:rsidRPr="00A20BF9">
        <w:rPr>
          <w:sz w:val="20"/>
          <w:szCs w:val="20"/>
        </w:rPr>
        <w:t>HfO</w:t>
      </w:r>
      <w:r w:rsidR="00860083" w:rsidRPr="00AE2D0C">
        <w:rPr>
          <w:sz w:val="20"/>
          <w:szCs w:val="20"/>
          <w:vertAlign w:val="subscript"/>
        </w:rPr>
        <w:t>2</w:t>
      </w:r>
      <w:r w:rsidR="00860083" w:rsidRPr="00A20BF9">
        <w:rPr>
          <w:sz w:val="20"/>
          <w:szCs w:val="20"/>
        </w:rPr>
        <w:t>/SiO</w:t>
      </w:r>
      <w:r w:rsidR="00860083" w:rsidRPr="00AE2D0C">
        <w:rPr>
          <w:sz w:val="20"/>
          <w:szCs w:val="20"/>
          <w:vertAlign w:val="subscript"/>
        </w:rPr>
        <w:t>2</w:t>
      </w:r>
      <w:r w:rsidR="00860083" w:rsidRPr="00A20BF9">
        <w:rPr>
          <w:sz w:val="20"/>
          <w:szCs w:val="20"/>
        </w:rPr>
        <w:t>-Si capacitor</w:t>
      </w:r>
      <w:r w:rsidR="00860083">
        <w:rPr>
          <w:sz w:val="20"/>
          <w:szCs w:val="20"/>
        </w:rPr>
        <w:t xml:space="preserve"> obtained from </w:t>
      </w:r>
      <w:r w:rsidR="00860083">
        <w:rPr>
          <w:sz w:val="20"/>
          <w:szCs w:val="20"/>
          <w:lang w:eastAsia="zh-CN"/>
        </w:rPr>
        <w:t>pulse CV measurements.</w:t>
      </w:r>
      <w:r w:rsidR="00860083">
        <w:rPr>
          <w:sz w:val="20"/>
          <w:szCs w:val="20"/>
        </w:rPr>
        <w:t xml:space="preserve"> The capacitor was irradiated at total doses of 0.11, </w:t>
      </w:r>
      <w:r w:rsidR="00860083">
        <w:rPr>
          <w:sz w:val="20"/>
          <w:szCs w:val="20"/>
          <w:lang w:eastAsia="zh-CN"/>
        </w:rPr>
        <w:t>10.5, 15.2, and 45.5 krad (HfO</w:t>
      </w:r>
      <w:r w:rsidR="00860083">
        <w:rPr>
          <w:sz w:val="20"/>
          <w:szCs w:val="20"/>
          <w:vertAlign w:val="subscript"/>
          <w:lang w:eastAsia="zh-CN"/>
        </w:rPr>
        <w:t>2</w:t>
      </w:r>
      <w:r w:rsidR="00860083">
        <w:rPr>
          <w:sz w:val="20"/>
          <w:szCs w:val="20"/>
          <w:lang w:eastAsia="zh-CN"/>
        </w:rPr>
        <w:t>) with a gate bias of -1 V.</w:t>
      </w:r>
      <w:r w:rsidR="00860083">
        <w:rPr>
          <w:sz w:val="20"/>
          <w:szCs w:val="20"/>
        </w:rPr>
        <w:t xml:space="preserve"> </w:t>
      </w:r>
      <w:r w:rsidR="00860083" w:rsidRPr="00A20BF9">
        <w:rPr>
          <w:sz w:val="20"/>
          <w:szCs w:val="20"/>
        </w:rPr>
        <w:t>The rising</w:t>
      </w:r>
      <w:r w:rsidR="00E423F8">
        <w:rPr>
          <w:sz w:val="20"/>
          <w:szCs w:val="20"/>
        </w:rPr>
        <w:t>/</w:t>
      </w:r>
      <w:r w:rsidR="00860083" w:rsidRPr="00A20BF9">
        <w:rPr>
          <w:sz w:val="20"/>
          <w:szCs w:val="20"/>
        </w:rPr>
        <w:t xml:space="preserve"> falling edge time of gate pulse w</w:t>
      </w:r>
      <w:r w:rsidR="00E423F8">
        <w:rPr>
          <w:sz w:val="20"/>
          <w:szCs w:val="20"/>
        </w:rPr>
        <w:t>as</w:t>
      </w:r>
      <w:r w:rsidR="00860083" w:rsidRPr="00A20BF9">
        <w:rPr>
          <w:sz w:val="20"/>
          <w:szCs w:val="20"/>
        </w:rPr>
        <w:t xml:space="preserve"> </w:t>
      </w:r>
      <w:r w:rsidR="00860083" w:rsidRPr="00464165">
        <w:rPr>
          <w:sz w:val="20"/>
          <w:szCs w:val="20"/>
        </w:rPr>
        <w:t>identical</w:t>
      </w:r>
      <w:r w:rsidR="00860083">
        <w:rPr>
          <w:sz w:val="20"/>
          <w:szCs w:val="20"/>
        </w:rPr>
        <w:t xml:space="preserve"> with the same conditions </w:t>
      </w:r>
      <w:r w:rsidR="00D34D34">
        <w:rPr>
          <w:sz w:val="20"/>
          <w:szCs w:val="20"/>
        </w:rPr>
        <w:t>as in</w:t>
      </w:r>
      <w:r w:rsidR="00860083">
        <w:rPr>
          <w:sz w:val="20"/>
          <w:szCs w:val="20"/>
        </w:rPr>
        <w:t xml:space="preserve"> the positive biased irradiation experiment in Fig. </w:t>
      </w:r>
      <w:r w:rsidR="00E520E6">
        <w:rPr>
          <w:sz w:val="20"/>
          <w:szCs w:val="20"/>
        </w:rPr>
        <w:t>5</w:t>
      </w:r>
      <w:r w:rsidR="00860083">
        <w:rPr>
          <w:sz w:val="20"/>
          <w:szCs w:val="20"/>
        </w:rPr>
        <w:t>.</w:t>
      </w:r>
      <w:r w:rsidR="008855B4" w:rsidRPr="00A20BF9">
        <w:rPr>
          <w:sz w:val="20"/>
          <w:szCs w:val="20"/>
        </w:rPr>
        <w:t xml:space="preserve"> </w:t>
      </w:r>
      <w:r w:rsidR="005A4015">
        <w:rPr>
          <w:sz w:val="20"/>
          <w:szCs w:val="20"/>
        </w:rPr>
        <w:t xml:space="preserve">The results in Fig. </w:t>
      </w:r>
      <w:r w:rsidR="00E520E6">
        <w:rPr>
          <w:sz w:val="20"/>
          <w:szCs w:val="20"/>
        </w:rPr>
        <w:t>7</w:t>
      </w:r>
      <w:r w:rsidR="00E520E6" w:rsidRPr="00A20BF9">
        <w:rPr>
          <w:sz w:val="20"/>
          <w:szCs w:val="20"/>
        </w:rPr>
        <w:t xml:space="preserve"> </w:t>
      </w:r>
      <w:r w:rsidR="005A4015" w:rsidRPr="00A20BF9">
        <w:rPr>
          <w:sz w:val="20"/>
          <w:szCs w:val="20"/>
        </w:rPr>
        <w:t xml:space="preserve">indicate </w:t>
      </w:r>
      <w:r w:rsidR="005A4015">
        <w:rPr>
          <w:sz w:val="20"/>
          <w:szCs w:val="20"/>
        </w:rPr>
        <w:t xml:space="preserve">that </w:t>
      </w:r>
      <w:r w:rsidR="005A4015" w:rsidRPr="00A20BF9">
        <w:rPr>
          <w:sz w:val="20"/>
          <w:szCs w:val="20"/>
        </w:rPr>
        <w:t xml:space="preserve">a large concentration of </w:t>
      </w:r>
      <w:r w:rsidR="005A4015">
        <w:rPr>
          <w:sz w:val="20"/>
          <w:szCs w:val="20"/>
        </w:rPr>
        <w:t>net negative</w:t>
      </w:r>
      <w:r w:rsidR="005A4015" w:rsidRPr="00A20BF9">
        <w:rPr>
          <w:sz w:val="20"/>
          <w:szCs w:val="20"/>
        </w:rPr>
        <w:t xml:space="preserve"> charges ha</w:t>
      </w:r>
      <w:r w:rsidR="00E423F8">
        <w:rPr>
          <w:sz w:val="20"/>
          <w:szCs w:val="20"/>
        </w:rPr>
        <w:t>s</w:t>
      </w:r>
      <w:r w:rsidR="005A4015" w:rsidRPr="00A20BF9">
        <w:rPr>
          <w:sz w:val="20"/>
          <w:szCs w:val="20"/>
        </w:rPr>
        <w:t xml:space="preserve"> been generated in the </w:t>
      </w:r>
      <w:r w:rsidR="005A4015">
        <w:rPr>
          <w:sz w:val="20"/>
          <w:szCs w:val="20"/>
        </w:rPr>
        <w:t>HfO</w:t>
      </w:r>
      <w:r w:rsidR="005A4015">
        <w:rPr>
          <w:sz w:val="20"/>
          <w:szCs w:val="20"/>
          <w:vertAlign w:val="subscript"/>
        </w:rPr>
        <w:t>2</w:t>
      </w:r>
      <w:r w:rsidR="005A4015">
        <w:rPr>
          <w:sz w:val="20"/>
          <w:szCs w:val="20"/>
        </w:rPr>
        <w:t xml:space="preserve">  layer under negative biased irradiation</w:t>
      </w:r>
      <w:r w:rsidR="005A4015" w:rsidRPr="00A20BF9">
        <w:rPr>
          <w:sz w:val="20"/>
          <w:szCs w:val="20"/>
        </w:rPr>
        <w:t>.</w:t>
      </w:r>
      <w:r w:rsidR="00143D7D">
        <w:rPr>
          <w:sz w:val="20"/>
          <w:szCs w:val="20"/>
        </w:rPr>
        <w:t xml:space="preserve"> </w:t>
      </w:r>
      <w:r w:rsidR="005A4015">
        <w:rPr>
          <w:sz w:val="20"/>
          <w:szCs w:val="20"/>
        </w:rPr>
        <w:t>A</w:t>
      </w:r>
      <w:r w:rsidR="00464165">
        <w:rPr>
          <w:sz w:val="20"/>
          <w:szCs w:val="20"/>
        </w:rPr>
        <w:t xml:space="preserve"> </w:t>
      </w:r>
      <w:r w:rsidR="00B3301D">
        <w:rPr>
          <w:sz w:val="20"/>
          <w:szCs w:val="20"/>
        </w:rPr>
        <w:t xml:space="preserve">positive </w:t>
      </w:r>
      <w:r w:rsidR="00323FCF">
        <w:rPr>
          <w:rFonts w:ascii="Gadugi" w:hAnsi="Gadugi"/>
          <w:sz w:val="20"/>
          <w:szCs w:val="20"/>
        </w:rPr>
        <w:sym w:font="Symbol" w:char="F044"/>
      </w:r>
      <w:r w:rsidR="00B3301D" w:rsidRPr="00B41DE0">
        <w:rPr>
          <w:sz w:val="20"/>
          <w:szCs w:val="20"/>
        </w:rPr>
        <w:t>V</w:t>
      </w:r>
      <w:r w:rsidR="00B3301D" w:rsidRPr="00B41DE0">
        <w:rPr>
          <w:sz w:val="20"/>
          <w:szCs w:val="20"/>
          <w:vertAlign w:val="subscript"/>
        </w:rPr>
        <w:t>FB</w:t>
      </w:r>
      <w:r w:rsidR="008855B4" w:rsidRPr="00A20BF9">
        <w:rPr>
          <w:sz w:val="20"/>
          <w:szCs w:val="20"/>
        </w:rPr>
        <w:t xml:space="preserve"> </w:t>
      </w:r>
      <w:r w:rsidR="00B3301D">
        <w:rPr>
          <w:sz w:val="20"/>
          <w:szCs w:val="20"/>
        </w:rPr>
        <w:t>of 0.</w:t>
      </w:r>
      <w:r w:rsidR="00C96ECD">
        <w:rPr>
          <w:sz w:val="20"/>
          <w:szCs w:val="20"/>
        </w:rPr>
        <w:t>99</w:t>
      </w:r>
      <w:r w:rsidR="00B3301D">
        <w:rPr>
          <w:sz w:val="20"/>
          <w:szCs w:val="20"/>
        </w:rPr>
        <w:t xml:space="preserve"> V </w:t>
      </w:r>
      <w:r w:rsidR="00464165">
        <w:rPr>
          <w:sz w:val="20"/>
          <w:szCs w:val="20"/>
        </w:rPr>
        <w:t xml:space="preserve">is comparable </w:t>
      </w:r>
      <w:r w:rsidR="00B3301D">
        <w:rPr>
          <w:sz w:val="20"/>
          <w:szCs w:val="20"/>
        </w:rPr>
        <w:t xml:space="preserve">to the negative </w:t>
      </w:r>
      <w:r w:rsidR="00323FCF">
        <w:rPr>
          <w:rFonts w:ascii="Gadugi" w:hAnsi="Gadugi"/>
          <w:sz w:val="20"/>
          <w:szCs w:val="20"/>
        </w:rPr>
        <w:sym w:font="Symbol" w:char="F044"/>
      </w:r>
      <w:r w:rsidR="00B3301D" w:rsidRPr="00B41DE0">
        <w:rPr>
          <w:sz w:val="20"/>
          <w:szCs w:val="20"/>
        </w:rPr>
        <w:t>V</w:t>
      </w:r>
      <w:r w:rsidR="00B3301D" w:rsidRPr="00B41DE0">
        <w:rPr>
          <w:sz w:val="20"/>
          <w:szCs w:val="20"/>
          <w:vertAlign w:val="subscript"/>
        </w:rPr>
        <w:t>FB</w:t>
      </w:r>
      <w:r w:rsidR="008855B4">
        <w:rPr>
          <w:sz w:val="20"/>
          <w:szCs w:val="20"/>
        </w:rPr>
        <w:t xml:space="preserve"> observed </w:t>
      </w:r>
      <w:r w:rsidR="00B3301D">
        <w:rPr>
          <w:sz w:val="20"/>
          <w:szCs w:val="20"/>
        </w:rPr>
        <w:t xml:space="preserve">in Fig. </w:t>
      </w:r>
      <w:r w:rsidR="00E520E6">
        <w:rPr>
          <w:sz w:val="20"/>
          <w:szCs w:val="20"/>
        </w:rPr>
        <w:t xml:space="preserve">5 </w:t>
      </w:r>
      <w:r w:rsidR="005A4015">
        <w:rPr>
          <w:sz w:val="20"/>
          <w:szCs w:val="20"/>
        </w:rPr>
        <w:t>in terms of the</w:t>
      </w:r>
      <w:r w:rsidR="00B3301D">
        <w:rPr>
          <w:sz w:val="20"/>
          <w:szCs w:val="20"/>
        </w:rPr>
        <w:t xml:space="preserve"> </w:t>
      </w:r>
      <w:r w:rsidR="00B3301D" w:rsidRPr="00B3301D">
        <w:rPr>
          <w:sz w:val="20"/>
          <w:szCs w:val="20"/>
        </w:rPr>
        <w:t>magnitude</w:t>
      </w:r>
      <w:r w:rsidR="00B3301D">
        <w:rPr>
          <w:sz w:val="20"/>
          <w:szCs w:val="20"/>
        </w:rPr>
        <w:t xml:space="preserve"> </w:t>
      </w:r>
      <w:r w:rsidR="005A4015">
        <w:rPr>
          <w:sz w:val="20"/>
          <w:szCs w:val="20"/>
        </w:rPr>
        <w:t>for</w:t>
      </w:r>
      <w:r w:rsidR="00B3301D">
        <w:rPr>
          <w:sz w:val="20"/>
          <w:szCs w:val="20"/>
        </w:rPr>
        <w:t xml:space="preserve"> the same total dose</w:t>
      </w:r>
      <w:r w:rsidR="008855B4">
        <w:rPr>
          <w:sz w:val="20"/>
          <w:szCs w:val="20"/>
        </w:rPr>
        <w:t>.</w:t>
      </w:r>
      <w:r w:rsidR="00143D7D">
        <w:rPr>
          <w:sz w:val="20"/>
          <w:szCs w:val="20"/>
        </w:rPr>
        <w:t xml:space="preserve"> </w:t>
      </w:r>
      <w:r w:rsidR="005A4015">
        <w:rPr>
          <w:sz w:val="20"/>
          <w:szCs w:val="20"/>
        </w:rPr>
        <w:t>This c</w:t>
      </w:r>
      <w:r w:rsidR="005A4015" w:rsidRPr="00114368">
        <w:rPr>
          <w:sz w:val="20"/>
          <w:szCs w:val="20"/>
        </w:rPr>
        <w:t>onfirm</w:t>
      </w:r>
      <w:r w:rsidR="005A4015">
        <w:rPr>
          <w:sz w:val="20"/>
          <w:szCs w:val="20"/>
        </w:rPr>
        <w:t xml:space="preserve">s the </w:t>
      </w:r>
      <w:r w:rsidR="005A4015" w:rsidRPr="00114368">
        <w:rPr>
          <w:sz w:val="20"/>
          <w:szCs w:val="20"/>
        </w:rPr>
        <w:t xml:space="preserve">existence </w:t>
      </w:r>
      <w:r w:rsidR="005A4015">
        <w:rPr>
          <w:sz w:val="20"/>
          <w:szCs w:val="20"/>
        </w:rPr>
        <w:t>of a large density of electron traps in HfO</w:t>
      </w:r>
      <w:r w:rsidR="005A4015">
        <w:rPr>
          <w:sz w:val="20"/>
          <w:szCs w:val="20"/>
          <w:vertAlign w:val="subscript"/>
        </w:rPr>
        <w:t>2</w:t>
      </w:r>
      <w:r w:rsidR="005A4015">
        <w:rPr>
          <w:sz w:val="20"/>
          <w:szCs w:val="20"/>
        </w:rPr>
        <w:t xml:space="preserve"> as suggested in the explanation for the recovery of </w:t>
      </w:r>
      <w:r w:rsidR="00323FCF">
        <w:rPr>
          <w:rFonts w:ascii="Gadugi" w:hAnsi="Gadugi"/>
          <w:sz w:val="20"/>
          <w:szCs w:val="20"/>
        </w:rPr>
        <w:sym w:font="Symbol" w:char="F044"/>
      </w:r>
      <w:r w:rsidR="005A4015" w:rsidRPr="00B41DE0">
        <w:rPr>
          <w:sz w:val="20"/>
          <w:szCs w:val="20"/>
        </w:rPr>
        <w:t>V</w:t>
      </w:r>
      <w:r w:rsidR="005A4015" w:rsidRPr="00B41DE0">
        <w:rPr>
          <w:sz w:val="20"/>
          <w:szCs w:val="20"/>
          <w:vertAlign w:val="subscript"/>
        </w:rPr>
        <w:t>FB</w:t>
      </w:r>
      <w:r w:rsidR="005A4015">
        <w:rPr>
          <w:sz w:val="20"/>
          <w:szCs w:val="20"/>
        </w:rPr>
        <w:t xml:space="preserve"> in </w:t>
      </w:r>
      <w:r w:rsidR="005A4015">
        <w:rPr>
          <w:sz w:val="20"/>
          <w:szCs w:val="20"/>
          <w:lang w:eastAsia="zh-CN"/>
        </w:rPr>
        <w:t xml:space="preserve">conventional positive biased irradiation </w:t>
      </w:r>
      <w:r w:rsidR="0080418C">
        <w:rPr>
          <w:sz w:val="20"/>
          <w:szCs w:val="20"/>
          <w:lang w:eastAsia="zh-CN"/>
        </w:rPr>
        <w:t>experiment. The</w:t>
      </w:r>
      <w:r w:rsidR="002E5604">
        <w:rPr>
          <w:sz w:val="20"/>
          <w:szCs w:val="20"/>
          <w:lang w:eastAsia="zh-CN"/>
        </w:rPr>
        <w:t xml:space="preserve"> </w:t>
      </w:r>
      <w:r w:rsidR="002E5604" w:rsidRPr="002E5604">
        <w:rPr>
          <w:sz w:val="20"/>
          <w:szCs w:val="20"/>
          <w:lang w:eastAsia="zh-CN"/>
        </w:rPr>
        <w:t>bidirectional</w:t>
      </w:r>
      <w:r w:rsidR="002E5604">
        <w:rPr>
          <w:sz w:val="20"/>
          <w:szCs w:val="20"/>
          <w:lang w:eastAsia="zh-CN"/>
        </w:rPr>
        <w:t xml:space="preserve"> flat-band voltage shifts</w:t>
      </w:r>
      <w:r w:rsidR="002E5604">
        <w:rPr>
          <w:sz w:val="20"/>
          <w:szCs w:val="20"/>
        </w:rPr>
        <w:t xml:space="preserve"> observed under </w:t>
      </w:r>
      <w:r w:rsidR="002E5604" w:rsidRPr="002E5604">
        <w:rPr>
          <w:sz w:val="20"/>
          <w:szCs w:val="20"/>
        </w:rPr>
        <w:t>opposite</w:t>
      </w:r>
      <w:r w:rsidR="002E5604">
        <w:rPr>
          <w:sz w:val="20"/>
          <w:szCs w:val="20"/>
        </w:rPr>
        <w:t xml:space="preserve">-biased irradiation indicate that both </w:t>
      </w:r>
      <w:r w:rsidR="00551687">
        <w:rPr>
          <w:sz w:val="20"/>
          <w:szCs w:val="20"/>
        </w:rPr>
        <w:t xml:space="preserve">positive and negative trapped charges </w:t>
      </w:r>
      <w:r w:rsidR="002E5604">
        <w:rPr>
          <w:sz w:val="20"/>
          <w:szCs w:val="20"/>
        </w:rPr>
        <w:t xml:space="preserve">dominate the radiation response of </w:t>
      </w:r>
      <w:r w:rsidR="00551687">
        <w:rPr>
          <w:sz w:val="20"/>
          <w:szCs w:val="20"/>
        </w:rPr>
        <w:t xml:space="preserve">the </w:t>
      </w:r>
      <w:r w:rsidR="002E5604">
        <w:rPr>
          <w:sz w:val="20"/>
          <w:szCs w:val="20"/>
        </w:rPr>
        <w:t>HfO</w:t>
      </w:r>
      <w:r w:rsidR="002E5604">
        <w:rPr>
          <w:sz w:val="20"/>
          <w:szCs w:val="20"/>
          <w:vertAlign w:val="subscript"/>
        </w:rPr>
        <w:t>2</w:t>
      </w:r>
      <w:r w:rsidR="00551687">
        <w:rPr>
          <w:sz w:val="20"/>
          <w:szCs w:val="20"/>
        </w:rPr>
        <w:t>/SiO</w:t>
      </w:r>
      <w:r w:rsidR="00551687">
        <w:rPr>
          <w:sz w:val="20"/>
          <w:szCs w:val="20"/>
          <w:vertAlign w:val="subscript"/>
        </w:rPr>
        <w:t>2</w:t>
      </w:r>
      <w:r w:rsidR="002E5604">
        <w:rPr>
          <w:sz w:val="20"/>
          <w:szCs w:val="20"/>
        </w:rPr>
        <w:t xml:space="preserve"> </w:t>
      </w:r>
      <w:r w:rsidR="00551687">
        <w:rPr>
          <w:sz w:val="20"/>
          <w:szCs w:val="20"/>
        </w:rPr>
        <w:t>capacitors</w:t>
      </w:r>
      <w:r w:rsidR="00E423F8">
        <w:rPr>
          <w:sz w:val="20"/>
          <w:szCs w:val="20"/>
        </w:rPr>
        <w:t xml:space="preserve"> </w:t>
      </w:r>
      <w:r w:rsidR="00762580">
        <w:rPr>
          <w:sz w:val="20"/>
          <w:szCs w:val="20"/>
        </w:rPr>
        <w:fldChar w:fldCharType="begin">
          <w:fldData xml:space="preserve">PEVuZE5vdGU+PENpdGU+PEF1dGhvcj5aaG91PC9BdXRob3I+PFllYXI+MjAwNjwvWWVhcj48UmVj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=
</w:fldData>
        </w:fldChar>
      </w:r>
      <w:r w:rsidR="00D81C78">
        <w:rPr>
          <w:sz w:val="20"/>
          <w:szCs w:val="20"/>
        </w:rPr>
        <w:instrText xml:space="preserve"> ADDIN EN.CITE </w:instrText>
      </w:r>
      <w:r w:rsidR="00D81C78">
        <w:rPr>
          <w:sz w:val="20"/>
          <w:szCs w:val="20"/>
        </w:rPr>
        <w:fldChar w:fldCharType="begin">
          <w:fldData xml:space="preserve">PEVuZE5vdGU+PENpdGU+PEF1dGhvcj5aaG91PC9BdXRob3I+PFllYXI+MjAwNjwvWWVhcj48UmVj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=
</w:fldData>
        </w:fldChar>
      </w:r>
      <w:r w:rsidR="00D81C78">
        <w:rPr>
          <w:sz w:val="20"/>
          <w:szCs w:val="20"/>
        </w:rPr>
        <w:instrText xml:space="preserve"> ADDIN EN.CITE.DATA </w:instrText>
      </w:r>
      <w:r w:rsidR="00D81C78">
        <w:rPr>
          <w:sz w:val="20"/>
          <w:szCs w:val="20"/>
        </w:rPr>
      </w:r>
      <w:r w:rsidR="00D81C78">
        <w:rPr>
          <w:sz w:val="20"/>
          <w:szCs w:val="20"/>
        </w:rPr>
        <w:fldChar w:fldCharType="end"/>
      </w:r>
      <w:r w:rsidR="00762580">
        <w:rPr>
          <w:sz w:val="20"/>
          <w:szCs w:val="20"/>
        </w:rPr>
      </w:r>
      <w:r w:rsidR="00762580">
        <w:rPr>
          <w:sz w:val="20"/>
          <w:szCs w:val="20"/>
        </w:rPr>
        <w:fldChar w:fldCharType="separate"/>
      </w:r>
      <w:r w:rsidR="00976ABF">
        <w:rPr>
          <w:noProof/>
          <w:sz w:val="20"/>
          <w:szCs w:val="20"/>
        </w:rPr>
        <w:t>[42]</w:t>
      </w:r>
      <w:r w:rsidR="00762580">
        <w:rPr>
          <w:sz w:val="20"/>
          <w:szCs w:val="20"/>
        </w:rPr>
        <w:fldChar w:fldCharType="end"/>
      </w:r>
      <w:r w:rsidR="00551687">
        <w:rPr>
          <w:sz w:val="20"/>
          <w:szCs w:val="20"/>
        </w:rPr>
        <w:t>.</w:t>
      </w:r>
      <w:r w:rsidR="00215C44">
        <w:rPr>
          <w:sz w:val="20"/>
          <w:szCs w:val="20"/>
        </w:rPr>
        <w:t xml:space="preserve"> </w:t>
      </w:r>
      <w:r w:rsidR="00551687">
        <w:rPr>
          <w:sz w:val="20"/>
          <w:szCs w:val="20"/>
        </w:rPr>
        <w:t xml:space="preserve"> </w:t>
      </w:r>
    </w:p>
    <w:p w14:paraId="59544493" w14:textId="4F9CA0B9" w:rsidR="007E6EF9" w:rsidRDefault="0064694E" w:rsidP="005F75E1">
      <w:pPr>
        <w:widowControl w:val="0"/>
        <w:adjustRightInd w:val="0"/>
        <w:snapToGrid w:val="0"/>
        <w:ind w:firstLine="204"/>
        <w:jc w:val="both"/>
      </w:pPr>
      <w:r>
        <w:rPr>
          <w:noProof/>
          <w:lang w:val="en-GB" w:eastAsia="en-GB"/>
        </w:rPr>
        <mc:AlternateContent>
          <mc:Choice Requires="wps">
            <w:drawing>
              <wp:anchor distT="0" distB="0" distL="114300" distR="114300" simplePos="0" relativeHeight="251710464" behindDoc="0" locked="0" layoutInCell="1" allowOverlap="0" wp14:anchorId="4858EF33" wp14:editId="0494C0D3">
                <wp:simplePos x="0" y="0"/>
                <wp:positionH relativeFrom="margin">
                  <wp:align>right</wp:align>
                </wp:positionH>
                <wp:positionV relativeFrom="page">
                  <wp:posOffset>3250194</wp:posOffset>
                </wp:positionV>
                <wp:extent cx="3200400" cy="971550"/>
                <wp:effectExtent l="0" t="0" r="0" b="0"/>
                <wp:wrapTopAndBottom/>
                <wp:docPr id="1"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00400" cy="971550"/>
                        </a:xfrm>
                        <a:prstGeom prst="rect">
                          <a:avLst/>
                        </a:prstGeom>
                        <a:solidFill>
                          <a:prstClr val="white"/>
                        </a:solidFill>
                        <a:ln>
                          <a:noFill/>
                        </a:ln>
                        <a:effectLst/>
                      </wps:spPr>
                      <wps:txbx>
                        <w:txbxContent>
                          <w:p w14:paraId="09F420CA" w14:textId="3C367F44" w:rsidR="0064694E" w:rsidRDefault="0064694E" w:rsidP="00F403E1">
                            <w:pPr>
                              <w:pStyle w:val="Caption"/>
                              <w:jc w:val="both"/>
                              <w:rPr>
                                <w:rFonts w:ascii="Times New Roman" w:hAnsi="Times New Roman" w:cs="Times New Roman"/>
                                <w:sz w:val="16"/>
                                <w:szCs w:val="16"/>
                              </w:rPr>
                            </w:pPr>
                            <w:r>
                              <w:rPr>
                                <w:rFonts w:ascii="Times New Roman" w:hAnsi="Times New Roman" w:cs="Times New Roman"/>
                                <w:sz w:val="16"/>
                                <w:szCs w:val="16"/>
                              </w:rPr>
                              <w:t>Fig. 8</w:t>
                            </w:r>
                            <w:r w:rsidRPr="00F403E1">
                              <w:rPr>
                                <w:rFonts w:ascii="Times New Roman" w:hAnsi="Times New Roman" w:cs="Times New Roman"/>
                                <w:sz w:val="16"/>
                                <w:szCs w:val="16"/>
                              </w:rPr>
                              <w:t xml:space="preserve">. </w:t>
                            </w:r>
                            <w:r>
                              <w:rPr>
                                <w:rFonts w:ascii="Times New Roman" w:hAnsi="Times New Roman" w:cs="Times New Roman"/>
                                <w:sz w:val="16"/>
                                <w:szCs w:val="16"/>
                              </w:rPr>
                              <w:t xml:space="preserve">Comparison of </w:t>
                            </w:r>
                            <w:r w:rsidRPr="002442F4">
                              <w:rPr>
                                <w:rFonts w:ascii="Gadugi" w:hAnsi="Gadugi"/>
                                <w:sz w:val="16"/>
                                <w:szCs w:val="16"/>
                              </w:rPr>
                              <w:sym w:font="Symbol" w:char="F044"/>
                            </w:r>
                            <w:r w:rsidRPr="00584131">
                              <w:rPr>
                                <w:rFonts w:ascii="Times New Roman" w:hAnsi="Times New Roman" w:cs="Times New Roman"/>
                                <w:sz w:val="16"/>
                                <w:szCs w:val="16"/>
                              </w:rPr>
                              <w:t>V</w:t>
                            </w:r>
                            <w:r w:rsidRPr="00584131">
                              <w:rPr>
                                <w:rFonts w:ascii="Times New Roman" w:hAnsi="Times New Roman" w:cs="Times New Roman"/>
                                <w:sz w:val="16"/>
                                <w:szCs w:val="16"/>
                                <w:vertAlign w:val="subscript"/>
                              </w:rPr>
                              <w:t>FB</w:t>
                            </w:r>
                            <w:r w:rsidRPr="00584131">
                              <w:rPr>
                                <w:rFonts w:ascii="Times New Roman" w:hAnsi="Times New Roman" w:cs="Times New Roman"/>
                                <w:sz w:val="16"/>
                                <w:szCs w:val="16"/>
                              </w:rPr>
                              <w:t xml:space="preserve"> </w:t>
                            </w:r>
                            <w:r>
                              <w:rPr>
                                <w:rFonts w:ascii="Times New Roman" w:hAnsi="Times New Roman" w:cs="Times New Roman"/>
                                <w:sz w:val="16"/>
                                <w:szCs w:val="16"/>
                              </w:rPr>
                              <w:t xml:space="preserve">for the </w:t>
                            </w:r>
                            <w:r w:rsidRPr="00BA0E4E">
                              <w:rPr>
                                <w:rFonts w:ascii="Times New Roman" w:hAnsi="Times New Roman" w:cs="Times New Roman"/>
                                <w:sz w:val="16"/>
                                <w:szCs w:val="16"/>
                              </w:rPr>
                              <w:t>HfO</w:t>
                            </w:r>
                            <w:r w:rsidRPr="00BA0E4E">
                              <w:rPr>
                                <w:rFonts w:ascii="Times New Roman" w:hAnsi="Times New Roman" w:cs="Times New Roman"/>
                                <w:sz w:val="16"/>
                                <w:szCs w:val="16"/>
                                <w:vertAlign w:val="subscript"/>
                              </w:rPr>
                              <w:t>2</w:t>
                            </w:r>
                            <w:r w:rsidRPr="00BA0E4E">
                              <w:rPr>
                                <w:rFonts w:ascii="Times New Roman" w:hAnsi="Times New Roman" w:cs="Times New Roman"/>
                                <w:sz w:val="16"/>
                                <w:szCs w:val="16"/>
                                <w:lang w:eastAsia="zh-CN"/>
                              </w:rPr>
                              <w:t>/</w:t>
                            </w:r>
                            <w:r w:rsidRPr="00BA0E4E">
                              <w:rPr>
                                <w:rFonts w:ascii="Times New Roman" w:hAnsi="Times New Roman" w:cs="Times New Roman"/>
                                <w:sz w:val="16"/>
                                <w:szCs w:val="16"/>
                              </w:rPr>
                              <w:t>SiO</w:t>
                            </w:r>
                            <w:r w:rsidRPr="00BA0E4E">
                              <w:rPr>
                                <w:rFonts w:ascii="Times New Roman" w:hAnsi="Times New Roman" w:cs="Times New Roman"/>
                                <w:sz w:val="16"/>
                                <w:szCs w:val="16"/>
                                <w:vertAlign w:val="subscript"/>
                              </w:rPr>
                              <w:t>2</w:t>
                            </w:r>
                            <w:r w:rsidRPr="00BA0E4E">
                              <w:rPr>
                                <w:rFonts w:ascii="Times New Roman" w:hAnsi="Times New Roman" w:cs="Times New Roman"/>
                                <w:sz w:val="16"/>
                                <w:szCs w:val="16"/>
                              </w:rPr>
                              <w:t>-Si capacitor</w:t>
                            </w:r>
                            <w:r>
                              <w:rPr>
                                <w:rFonts w:ascii="Times New Roman" w:hAnsi="Times New Roman" w:cs="Times New Roman"/>
                                <w:sz w:val="16"/>
                                <w:szCs w:val="16"/>
                              </w:rPr>
                              <w:t>s measured by the pulse CV and conventional CV techniques, in which the pulse CV measurements were carried out under irradiation up to 40.5 krad (HfO</w:t>
                            </w:r>
                            <w:r>
                              <w:rPr>
                                <w:rFonts w:ascii="Times New Roman" w:hAnsi="Times New Roman" w:cs="Times New Roman"/>
                                <w:sz w:val="16"/>
                                <w:szCs w:val="16"/>
                                <w:vertAlign w:val="subscript"/>
                              </w:rPr>
                              <w:t>2</w:t>
                            </w:r>
                            <w:r>
                              <w:rPr>
                                <w:rFonts w:ascii="Times New Roman" w:hAnsi="Times New Roman" w:cs="Times New Roman"/>
                                <w:sz w:val="16"/>
                                <w:szCs w:val="16"/>
                              </w:rPr>
                              <w:t>) and without irradiation. In all cases, the electric</w:t>
                            </w:r>
                            <w:r w:rsidRPr="00BA0E4E">
                              <w:rPr>
                                <w:rFonts w:ascii="Times New Roman" w:hAnsi="Times New Roman" w:cs="Times New Roman"/>
                                <w:sz w:val="16"/>
                                <w:szCs w:val="16"/>
                              </w:rPr>
                              <w:t xml:space="preserve"> field </w:t>
                            </w:r>
                            <w:r>
                              <w:rPr>
                                <w:rFonts w:ascii="Times New Roman" w:hAnsi="Times New Roman" w:cs="Times New Roman"/>
                                <w:sz w:val="16"/>
                                <w:szCs w:val="16"/>
                              </w:rPr>
                              <w:t>applied to the gate</w:t>
                            </w:r>
                            <w:r w:rsidRPr="00BA0E4E">
                              <w:rPr>
                                <w:rFonts w:ascii="Times New Roman" w:hAnsi="Times New Roman" w:cs="Times New Roman"/>
                                <w:sz w:val="16"/>
                                <w:szCs w:val="16"/>
                              </w:rPr>
                              <w:t xml:space="preserve"> </w:t>
                            </w:r>
                            <w:r>
                              <w:rPr>
                                <w:rFonts w:ascii="Times New Roman" w:hAnsi="Times New Roman" w:cs="Times New Roman"/>
                                <w:sz w:val="16"/>
                                <w:szCs w:val="16"/>
                              </w:rPr>
                              <w:t>was</w:t>
                            </w:r>
                            <w:r w:rsidRPr="00BA0E4E">
                              <w:rPr>
                                <w:rFonts w:ascii="Times New Roman" w:hAnsi="Times New Roman" w:cs="Times New Roman"/>
                                <w:sz w:val="16"/>
                                <w:szCs w:val="16"/>
                              </w:rPr>
                              <w:t xml:space="preserve"> </w:t>
                            </w:r>
                            <w:r>
                              <w:rPr>
                                <w:rFonts w:ascii="Times New Roman" w:hAnsi="Times New Roman" w:cs="Times New Roman"/>
                                <w:sz w:val="16"/>
                                <w:szCs w:val="16"/>
                              </w:rPr>
                              <w:t>-</w:t>
                            </w:r>
                            <w:r w:rsidRPr="00BA0E4E">
                              <w:rPr>
                                <w:rFonts w:ascii="Times New Roman" w:hAnsi="Times New Roman" w:cs="Times New Roman"/>
                                <w:sz w:val="16"/>
                                <w:szCs w:val="16"/>
                              </w:rPr>
                              <w:t>0.5 MV/cm</w:t>
                            </w:r>
                            <w:r>
                              <w:rPr>
                                <w:rFonts w:ascii="Times New Roman" w:hAnsi="Times New Roman" w:cs="Times New Roman"/>
                                <w:sz w:val="16"/>
                                <w:szCs w:val="16"/>
                              </w:rPr>
                              <w:t>.</w:t>
                            </w:r>
                            <w:r w:rsidRPr="00BA0E4E">
                              <w:rPr>
                                <w:rFonts w:ascii="Times New Roman" w:hAnsi="Times New Roman" w:cs="Times New Roman"/>
                                <w:sz w:val="16"/>
                                <w:szCs w:val="16"/>
                              </w:rPr>
                              <w:t xml:space="preserve"> </w:t>
                            </w:r>
                            <w:r w:rsidRPr="00D47B3A">
                              <w:rPr>
                                <w:rFonts w:ascii="Times New Roman" w:hAnsi="Times New Roman" w:cs="Times New Roman"/>
                                <w:sz w:val="16"/>
                                <w:szCs w:val="16"/>
                              </w:rPr>
                              <w:t>The rising</w:t>
                            </w:r>
                            <w:r>
                              <w:rPr>
                                <w:rFonts w:ascii="Times New Roman" w:hAnsi="Times New Roman" w:cs="Times New Roman"/>
                                <w:sz w:val="16"/>
                                <w:szCs w:val="16"/>
                              </w:rPr>
                              <w:t>/</w:t>
                            </w:r>
                            <w:r w:rsidRPr="00D47B3A">
                              <w:rPr>
                                <w:rFonts w:ascii="Times New Roman" w:hAnsi="Times New Roman" w:cs="Times New Roman"/>
                                <w:sz w:val="16"/>
                                <w:szCs w:val="16"/>
                              </w:rPr>
                              <w:t>falling edge time of</w:t>
                            </w:r>
                            <w:r>
                              <w:rPr>
                                <w:rFonts w:ascii="Times New Roman" w:hAnsi="Times New Roman" w:cs="Times New Roman"/>
                                <w:sz w:val="16"/>
                                <w:szCs w:val="16"/>
                              </w:rPr>
                              <w:t xml:space="preserve"> the</w:t>
                            </w:r>
                            <w:r w:rsidRPr="00D47B3A">
                              <w:rPr>
                                <w:rFonts w:ascii="Times New Roman" w:hAnsi="Times New Roman" w:cs="Times New Roman"/>
                                <w:sz w:val="16"/>
                                <w:szCs w:val="16"/>
                              </w:rPr>
                              <w:t xml:space="preserve"> gate pulse was </w:t>
                            </w:r>
                            <w:r>
                              <w:rPr>
                                <w:rFonts w:ascii="Times New Roman" w:hAnsi="Times New Roman" w:cs="Times New Roman"/>
                                <w:sz w:val="16"/>
                                <w:szCs w:val="16"/>
                              </w:rPr>
                              <w:t>4</w:t>
                            </w:r>
                            <w:r w:rsidRPr="00D47B3A">
                              <w:rPr>
                                <w:rFonts w:ascii="Times New Roman" w:hAnsi="Times New Roman" w:cs="Times New Roman"/>
                                <w:sz w:val="16"/>
                                <w:szCs w:val="16"/>
                              </w:rPr>
                              <w:t xml:space="preserve">00 </w:t>
                            </w:r>
                            <w:r>
                              <w:rPr>
                                <w:rFonts w:ascii="Times New Roman" w:hAnsi="Times New Roman" w:cs="Times New Roman"/>
                                <w:sz w:val="16"/>
                                <w:szCs w:val="16"/>
                              </w:rPr>
                              <w:t>µ</w:t>
                            </w:r>
                            <w:r w:rsidRPr="00D47B3A">
                              <w:rPr>
                                <w:rFonts w:ascii="Times New Roman" w:hAnsi="Times New Roman" w:cs="Times New Roman"/>
                                <w:sz w:val="16"/>
                                <w:szCs w:val="16"/>
                              </w:rPr>
                              <w:t xml:space="preserve">s, and the pulse width was </w:t>
                            </w:r>
                            <w:r>
                              <w:rPr>
                                <w:rFonts w:ascii="Times New Roman" w:hAnsi="Times New Roman" w:cs="Times New Roman"/>
                                <w:sz w:val="16"/>
                                <w:szCs w:val="16"/>
                              </w:rPr>
                              <w:t>8</w:t>
                            </w:r>
                            <w:r w:rsidRPr="00D47B3A">
                              <w:rPr>
                                <w:rFonts w:ascii="Times New Roman" w:hAnsi="Times New Roman" w:cs="Times New Roman"/>
                                <w:sz w:val="16"/>
                                <w:szCs w:val="16"/>
                              </w:rPr>
                              <w:t xml:space="preserve">00 </w:t>
                            </w:r>
                            <w:r>
                              <w:rPr>
                                <w:rFonts w:ascii="Times New Roman" w:hAnsi="Times New Roman" w:cs="Times New Roman"/>
                                <w:sz w:val="16"/>
                                <w:szCs w:val="16"/>
                              </w:rPr>
                              <w:t>µ</w:t>
                            </w:r>
                            <w:r w:rsidRPr="00D47B3A">
                              <w:rPr>
                                <w:rFonts w:ascii="Times New Roman" w:hAnsi="Times New Roman" w:cs="Times New Roman"/>
                                <w:sz w:val="16"/>
                                <w:szCs w:val="16"/>
                              </w:rPr>
                              <w:t>s.</w:t>
                            </w:r>
                            <w:r w:rsidRPr="008D3595">
                              <w:rPr>
                                <w:lang w:eastAsia="zh-CN"/>
                              </w:rPr>
                              <w:t xml:space="preserve"> </w:t>
                            </w:r>
                            <w:r w:rsidRPr="008D3595">
                              <w:rPr>
                                <w:rFonts w:ascii="Times New Roman" w:hAnsi="Times New Roman" w:cs="Times New Roman"/>
                                <w:sz w:val="16"/>
                                <w:szCs w:val="16"/>
                              </w:rPr>
                              <w:t xml:space="preserve">The time scale on the top axis is matched to the bias time when </w:t>
                            </w:r>
                            <w:r>
                              <w:rPr>
                                <w:rFonts w:ascii="Times New Roman" w:hAnsi="Times New Roman" w:cs="Times New Roman"/>
                                <w:sz w:val="16"/>
                                <w:szCs w:val="16"/>
                              </w:rPr>
                              <w:t xml:space="preserve">performing the </w:t>
                            </w:r>
                            <w:r w:rsidRPr="008D3595">
                              <w:rPr>
                                <w:rFonts w:ascii="Times New Roman" w:hAnsi="Times New Roman" w:cs="Times New Roman"/>
                                <w:sz w:val="16"/>
                                <w:szCs w:val="16"/>
                              </w:rPr>
                              <w:t>pulse CV measurements without irradiation.</w:t>
                            </w:r>
                          </w:p>
                          <w:p w14:paraId="759A9988" w14:textId="77777777" w:rsidR="0064694E" w:rsidRPr="00F403E1" w:rsidRDefault="0064694E" w:rsidP="00F403E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4858EF33" id="文本框 1" o:spid="_x0000_s1041" type="#_x0000_t202" style="position:absolute;left:0;text-align:left;margin-left:200.8pt;margin-top:255.9pt;width:252pt;height:76.5pt;z-index:251710464;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" o:allowoverlap="f" stroked="f">
                <v:path arrowok="t"/>
                <v:textbox style="mso-fit-shape-to-text:t" inset="0,0,0,0">
                  <w:txbxContent>
                    <w:p w14:paraId="09F420CA" w14:textId="3C367F44" w:rsidR="0064694E" w:rsidRDefault="0064694E" w:rsidP="00F403E1">
                      <w:pPr>
                        <w:pStyle w:val="af4"/>
                        <w:jc w:val="both"/>
                        <w:rPr>
                          <w:rFonts w:ascii="Times New Roman" w:hAnsi="Times New Roman" w:cs="Times New Roman"/>
                          <w:sz w:val="16"/>
                          <w:szCs w:val="16"/>
                        </w:rPr>
                      </w:pPr>
                      <w:r>
                        <w:rPr>
                          <w:rFonts w:ascii="Times New Roman" w:hAnsi="Times New Roman" w:cs="Times New Roman"/>
                          <w:sz w:val="16"/>
                          <w:szCs w:val="16"/>
                        </w:rPr>
                        <w:t>Fig. 8</w:t>
                      </w:r>
                      <w:r w:rsidRPr="00F403E1">
                        <w:rPr>
                          <w:rFonts w:ascii="Times New Roman" w:hAnsi="Times New Roman" w:cs="Times New Roman"/>
                          <w:sz w:val="16"/>
                          <w:szCs w:val="16"/>
                        </w:rPr>
                        <w:t xml:space="preserve">. </w:t>
                      </w:r>
                      <w:r>
                        <w:rPr>
                          <w:rFonts w:ascii="Times New Roman" w:hAnsi="Times New Roman" w:cs="Times New Roman"/>
                          <w:sz w:val="16"/>
                          <w:szCs w:val="16"/>
                        </w:rPr>
                        <w:t xml:space="preserve">Comparison of </w:t>
                      </w:r>
                      <w:r w:rsidRPr="002442F4">
                        <w:rPr>
                          <w:rFonts w:ascii="Gadugi" w:hAnsi="Gadugi"/>
                          <w:sz w:val="16"/>
                          <w:szCs w:val="16"/>
                        </w:rPr>
                        <w:sym w:font="Symbol" w:char="F044"/>
                      </w:r>
                      <w:r w:rsidRPr="00584131">
                        <w:rPr>
                          <w:rFonts w:ascii="Times New Roman" w:hAnsi="Times New Roman" w:cs="Times New Roman"/>
                          <w:sz w:val="16"/>
                          <w:szCs w:val="16"/>
                        </w:rPr>
                        <w:t>V</w:t>
                      </w:r>
                      <w:r w:rsidRPr="00584131">
                        <w:rPr>
                          <w:rFonts w:ascii="Times New Roman" w:hAnsi="Times New Roman" w:cs="Times New Roman"/>
                          <w:sz w:val="16"/>
                          <w:szCs w:val="16"/>
                          <w:vertAlign w:val="subscript"/>
                        </w:rPr>
                        <w:t>FB</w:t>
                      </w:r>
                      <w:r w:rsidRPr="00584131">
                        <w:rPr>
                          <w:rFonts w:ascii="Times New Roman" w:hAnsi="Times New Roman" w:cs="Times New Roman"/>
                          <w:sz w:val="16"/>
                          <w:szCs w:val="16"/>
                        </w:rPr>
                        <w:t xml:space="preserve"> </w:t>
                      </w:r>
                      <w:r>
                        <w:rPr>
                          <w:rFonts w:ascii="Times New Roman" w:hAnsi="Times New Roman" w:cs="Times New Roman"/>
                          <w:sz w:val="16"/>
                          <w:szCs w:val="16"/>
                        </w:rPr>
                        <w:t xml:space="preserve">for the </w:t>
                      </w:r>
                      <w:r w:rsidRPr="00BA0E4E">
                        <w:rPr>
                          <w:rFonts w:ascii="Times New Roman" w:hAnsi="Times New Roman" w:cs="Times New Roman"/>
                          <w:sz w:val="16"/>
                          <w:szCs w:val="16"/>
                        </w:rPr>
                        <w:t>HfO</w:t>
                      </w:r>
                      <w:r w:rsidRPr="00BA0E4E">
                        <w:rPr>
                          <w:rFonts w:ascii="Times New Roman" w:hAnsi="Times New Roman" w:cs="Times New Roman"/>
                          <w:sz w:val="16"/>
                          <w:szCs w:val="16"/>
                          <w:vertAlign w:val="subscript"/>
                        </w:rPr>
                        <w:t>2</w:t>
                      </w:r>
                      <w:r w:rsidRPr="00BA0E4E">
                        <w:rPr>
                          <w:rFonts w:ascii="Times New Roman" w:hAnsi="Times New Roman" w:cs="Times New Roman"/>
                          <w:sz w:val="16"/>
                          <w:szCs w:val="16"/>
                          <w:lang w:eastAsia="zh-CN"/>
                        </w:rPr>
                        <w:t>/</w:t>
                      </w:r>
                      <w:r w:rsidRPr="00BA0E4E">
                        <w:rPr>
                          <w:rFonts w:ascii="Times New Roman" w:hAnsi="Times New Roman" w:cs="Times New Roman"/>
                          <w:sz w:val="16"/>
                          <w:szCs w:val="16"/>
                        </w:rPr>
                        <w:t>SiO</w:t>
                      </w:r>
                      <w:r w:rsidRPr="00BA0E4E">
                        <w:rPr>
                          <w:rFonts w:ascii="Times New Roman" w:hAnsi="Times New Roman" w:cs="Times New Roman"/>
                          <w:sz w:val="16"/>
                          <w:szCs w:val="16"/>
                          <w:vertAlign w:val="subscript"/>
                        </w:rPr>
                        <w:t>2</w:t>
                      </w:r>
                      <w:r w:rsidRPr="00BA0E4E">
                        <w:rPr>
                          <w:rFonts w:ascii="Times New Roman" w:hAnsi="Times New Roman" w:cs="Times New Roman"/>
                          <w:sz w:val="16"/>
                          <w:szCs w:val="16"/>
                        </w:rPr>
                        <w:t>-Si capacitor</w:t>
                      </w:r>
                      <w:r>
                        <w:rPr>
                          <w:rFonts w:ascii="Times New Roman" w:hAnsi="Times New Roman" w:cs="Times New Roman"/>
                          <w:sz w:val="16"/>
                          <w:szCs w:val="16"/>
                        </w:rPr>
                        <w:t>s measured by the pulse CV and conventional CV techniques, in which the pulse CV measurements were carried out under irradiation up to 40.5 krad (HfO</w:t>
                      </w:r>
                      <w:r>
                        <w:rPr>
                          <w:rFonts w:ascii="Times New Roman" w:hAnsi="Times New Roman" w:cs="Times New Roman"/>
                          <w:sz w:val="16"/>
                          <w:szCs w:val="16"/>
                          <w:vertAlign w:val="subscript"/>
                        </w:rPr>
                        <w:t>2</w:t>
                      </w:r>
                      <w:r>
                        <w:rPr>
                          <w:rFonts w:ascii="Times New Roman" w:hAnsi="Times New Roman" w:cs="Times New Roman"/>
                          <w:sz w:val="16"/>
                          <w:szCs w:val="16"/>
                        </w:rPr>
                        <w:t>) and without irradiation. In all cases, the electric</w:t>
                      </w:r>
                      <w:r w:rsidRPr="00BA0E4E">
                        <w:rPr>
                          <w:rFonts w:ascii="Times New Roman" w:hAnsi="Times New Roman" w:cs="Times New Roman"/>
                          <w:sz w:val="16"/>
                          <w:szCs w:val="16"/>
                        </w:rPr>
                        <w:t xml:space="preserve"> field </w:t>
                      </w:r>
                      <w:r>
                        <w:rPr>
                          <w:rFonts w:ascii="Times New Roman" w:hAnsi="Times New Roman" w:cs="Times New Roman"/>
                          <w:sz w:val="16"/>
                          <w:szCs w:val="16"/>
                        </w:rPr>
                        <w:t>applied to the gate</w:t>
                      </w:r>
                      <w:r w:rsidRPr="00BA0E4E">
                        <w:rPr>
                          <w:rFonts w:ascii="Times New Roman" w:hAnsi="Times New Roman" w:cs="Times New Roman"/>
                          <w:sz w:val="16"/>
                          <w:szCs w:val="16"/>
                        </w:rPr>
                        <w:t xml:space="preserve"> </w:t>
                      </w:r>
                      <w:r>
                        <w:rPr>
                          <w:rFonts w:ascii="Times New Roman" w:hAnsi="Times New Roman" w:cs="Times New Roman"/>
                          <w:sz w:val="16"/>
                          <w:szCs w:val="16"/>
                        </w:rPr>
                        <w:t>was</w:t>
                      </w:r>
                      <w:r w:rsidRPr="00BA0E4E">
                        <w:rPr>
                          <w:rFonts w:ascii="Times New Roman" w:hAnsi="Times New Roman" w:cs="Times New Roman"/>
                          <w:sz w:val="16"/>
                          <w:szCs w:val="16"/>
                        </w:rPr>
                        <w:t xml:space="preserve"> </w:t>
                      </w:r>
                      <w:r>
                        <w:rPr>
                          <w:rFonts w:ascii="Times New Roman" w:hAnsi="Times New Roman" w:cs="Times New Roman"/>
                          <w:sz w:val="16"/>
                          <w:szCs w:val="16"/>
                        </w:rPr>
                        <w:t>-</w:t>
                      </w:r>
                      <w:r w:rsidRPr="00BA0E4E">
                        <w:rPr>
                          <w:rFonts w:ascii="Times New Roman" w:hAnsi="Times New Roman" w:cs="Times New Roman"/>
                          <w:sz w:val="16"/>
                          <w:szCs w:val="16"/>
                        </w:rPr>
                        <w:t>0.5 MV/cm</w:t>
                      </w:r>
                      <w:r>
                        <w:rPr>
                          <w:rFonts w:ascii="Times New Roman" w:hAnsi="Times New Roman" w:cs="Times New Roman"/>
                          <w:sz w:val="16"/>
                          <w:szCs w:val="16"/>
                        </w:rPr>
                        <w:t>.</w:t>
                      </w:r>
                      <w:r w:rsidRPr="00BA0E4E">
                        <w:rPr>
                          <w:rFonts w:ascii="Times New Roman" w:hAnsi="Times New Roman" w:cs="Times New Roman"/>
                          <w:sz w:val="16"/>
                          <w:szCs w:val="16"/>
                        </w:rPr>
                        <w:t xml:space="preserve"> </w:t>
                      </w:r>
                      <w:r w:rsidRPr="00D47B3A">
                        <w:rPr>
                          <w:rFonts w:ascii="Times New Roman" w:hAnsi="Times New Roman" w:cs="Times New Roman"/>
                          <w:sz w:val="16"/>
                          <w:szCs w:val="16"/>
                        </w:rPr>
                        <w:t>The rising</w:t>
                      </w:r>
                      <w:r>
                        <w:rPr>
                          <w:rFonts w:ascii="Times New Roman" w:hAnsi="Times New Roman" w:cs="Times New Roman"/>
                          <w:sz w:val="16"/>
                          <w:szCs w:val="16"/>
                        </w:rPr>
                        <w:t>/</w:t>
                      </w:r>
                      <w:r w:rsidRPr="00D47B3A">
                        <w:rPr>
                          <w:rFonts w:ascii="Times New Roman" w:hAnsi="Times New Roman" w:cs="Times New Roman"/>
                          <w:sz w:val="16"/>
                          <w:szCs w:val="16"/>
                        </w:rPr>
                        <w:t>falling edge time of</w:t>
                      </w:r>
                      <w:r>
                        <w:rPr>
                          <w:rFonts w:ascii="Times New Roman" w:hAnsi="Times New Roman" w:cs="Times New Roman"/>
                          <w:sz w:val="16"/>
                          <w:szCs w:val="16"/>
                        </w:rPr>
                        <w:t xml:space="preserve"> the</w:t>
                      </w:r>
                      <w:r w:rsidRPr="00D47B3A">
                        <w:rPr>
                          <w:rFonts w:ascii="Times New Roman" w:hAnsi="Times New Roman" w:cs="Times New Roman"/>
                          <w:sz w:val="16"/>
                          <w:szCs w:val="16"/>
                        </w:rPr>
                        <w:t xml:space="preserve"> gate pulse was </w:t>
                      </w:r>
                      <w:r>
                        <w:rPr>
                          <w:rFonts w:ascii="Times New Roman" w:hAnsi="Times New Roman" w:cs="Times New Roman"/>
                          <w:sz w:val="16"/>
                          <w:szCs w:val="16"/>
                        </w:rPr>
                        <w:t>4</w:t>
                      </w:r>
                      <w:r w:rsidRPr="00D47B3A">
                        <w:rPr>
                          <w:rFonts w:ascii="Times New Roman" w:hAnsi="Times New Roman" w:cs="Times New Roman"/>
                          <w:sz w:val="16"/>
                          <w:szCs w:val="16"/>
                        </w:rPr>
                        <w:t xml:space="preserve">00 </w:t>
                      </w:r>
                      <w:r>
                        <w:rPr>
                          <w:rFonts w:ascii="Times New Roman" w:hAnsi="Times New Roman" w:cs="Times New Roman"/>
                          <w:sz w:val="16"/>
                          <w:szCs w:val="16"/>
                        </w:rPr>
                        <w:t>µ</w:t>
                      </w:r>
                      <w:r w:rsidRPr="00D47B3A">
                        <w:rPr>
                          <w:rFonts w:ascii="Times New Roman" w:hAnsi="Times New Roman" w:cs="Times New Roman"/>
                          <w:sz w:val="16"/>
                          <w:szCs w:val="16"/>
                        </w:rPr>
                        <w:t xml:space="preserve">s, and the pulse width was </w:t>
                      </w:r>
                      <w:r>
                        <w:rPr>
                          <w:rFonts w:ascii="Times New Roman" w:hAnsi="Times New Roman" w:cs="Times New Roman"/>
                          <w:sz w:val="16"/>
                          <w:szCs w:val="16"/>
                        </w:rPr>
                        <w:t>8</w:t>
                      </w:r>
                      <w:r w:rsidRPr="00D47B3A">
                        <w:rPr>
                          <w:rFonts w:ascii="Times New Roman" w:hAnsi="Times New Roman" w:cs="Times New Roman"/>
                          <w:sz w:val="16"/>
                          <w:szCs w:val="16"/>
                        </w:rPr>
                        <w:t xml:space="preserve">00 </w:t>
                      </w:r>
                      <w:r>
                        <w:rPr>
                          <w:rFonts w:ascii="Times New Roman" w:hAnsi="Times New Roman" w:cs="Times New Roman"/>
                          <w:sz w:val="16"/>
                          <w:szCs w:val="16"/>
                        </w:rPr>
                        <w:t>µ</w:t>
                      </w:r>
                      <w:r w:rsidRPr="00D47B3A">
                        <w:rPr>
                          <w:rFonts w:ascii="Times New Roman" w:hAnsi="Times New Roman" w:cs="Times New Roman"/>
                          <w:sz w:val="16"/>
                          <w:szCs w:val="16"/>
                        </w:rPr>
                        <w:t>s.</w:t>
                      </w:r>
                      <w:r w:rsidRPr="008D3595">
                        <w:rPr>
                          <w:lang w:eastAsia="zh-CN"/>
                        </w:rPr>
                        <w:t xml:space="preserve"> </w:t>
                      </w:r>
                      <w:r w:rsidRPr="008D3595">
                        <w:rPr>
                          <w:rFonts w:ascii="Times New Roman" w:hAnsi="Times New Roman" w:cs="Times New Roman"/>
                          <w:sz w:val="16"/>
                          <w:szCs w:val="16"/>
                        </w:rPr>
                        <w:t xml:space="preserve">The time scale on the top axis is matched to the bias time when </w:t>
                      </w:r>
                      <w:r>
                        <w:rPr>
                          <w:rFonts w:ascii="Times New Roman" w:hAnsi="Times New Roman" w:cs="Times New Roman"/>
                          <w:sz w:val="16"/>
                          <w:szCs w:val="16"/>
                        </w:rPr>
                        <w:t xml:space="preserve">performing the </w:t>
                      </w:r>
                      <w:r w:rsidRPr="008D3595">
                        <w:rPr>
                          <w:rFonts w:ascii="Times New Roman" w:hAnsi="Times New Roman" w:cs="Times New Roman"/>
                          <w:sz w:val="16"/>
                          <w:szCs w:val="16"/>
                        </w:rPr>
                        <w:t>pulse CV measurements without irradiation.</w:t>
                      </w:r>
                    </w:p>
                    <w:p w14:paraId="759A9988" w14:textId="77777777" w:rsidR="0064694E" w:rsidRPr="00F403E1" w:rsidRDefault="0064694E" w:rsidP="00F403E1"/>
                  </w:txbxContent>
                </v:textbox>
                <w10:wrap type="topAndBottom" anchorx="margin" anchory="page"/>
              </v:shape>
            </w:pict>
          </mc:Fallback>
        </mc:AlternateContent>
      </w:r>
      <w:r w:rsidR="00551687">
        <w:rPr>
          <w:lang w:eastAsia="zh-CN"/>
        </w:rPr>
        <w:t>To further</w:t>
      </w:r>
      <w:r w:rsidR="0078666D" w:rsidRPr="0078666D">
        <w:rPr>
          <w:lang w:eastAsia="zh-CN"/>
        </w:rPr>
        <w:t xml:space="preserve"> </w:t>
      </w:r>
      <w:r w:rsidR="0078666D">
        <w:rPr>
          <w:lang w:eastAsia="zh-CN"/>
        </w:rPr>
        <w:t>verify</w:t>
      </w:r>
      <w:r w:rsidR="00BD2FC8">
        <w:rPr>
          <w:lang w:eastAsia="zh-CN"/>
        </w:rPr>
        <w:t xml:space="preserve"> that the </w:t>
      </w:r>
      <w:r w:rsidR="00F96532">
        <w:rPr>
          <w:lang w:eastAsia="zh-CN"/>
        </w:rPr>
        <w:t xml:space="preserve">bias-induced </w:t>
      </w:r>
      <w:r w:rsidR="000D179A">
        <w:rPr>
          <w:lang w:eastAsia="zh-CN"/>
        </w:rPr>
        <w:t>charge trapping and de-trapping</w:t>
      </w:r>
      <w:r w:rsidR="00114368">
        <w:rPr>
          <w:rFonts w:hint="eastAsia"/>
          <w:lang w:eastAsia="zh-CN"/>
        </w:rPr>
        <w:t xml:space="preserve"> in </w:t>
      </w:r>
      <w:r w:rsidR="00114368">
        <w:rPr>
          <w:lang w:eastAsia="zh-CN"/>
        </w:rPr>
        <w:t>HfO</w:t>
      </w:r>
      <w:r w:rsidR="00114368">
        <w:rPr>
          <w:vertAlign w:val="subscript"/>
          <w:lang w:eastAsia="zh-CN"/>
        </w:rPr>
        <w:t>2</w:t>
      </w:r>
      <w:r w:rsidR="000D179A">
        <w:rPr>
          <w:lang w:eastAsia="zh-CN"/>
        </w:rPr>
        <w:t xml:space="preserve"> </w:t>
      </w:r>
      <w:r w:rsidR="009F2F77">
        <w:rPr>
          <w:lang w:eastAsia="zh-CN"/>
        </w:rPr>
        <w:t xml:space="preserve">are responsible for the </w:t>
      </w:r>
      <w:r w:rsidR="009F2F77">
        <w:t xml:space="preserve">recovery of </w:t>
      </w:r>
      <w:r w:rsidR="001A7FBB">
        <w:t xml:space="preserve">radiation-induced </w:t>
      </w:r>
      <w:r w:rsidR="00323FCF">
        <w:rPr>
          <w:rFonts w:ascii="Gadugi" w:hAnsi="Gadugi"/>
        </w:rPr>
        <w:sym w:font="Symbol" w:char="F044"/>
      </w:r>
      <w:r w:rsidR="009F2F77" w:rsidRPr="00B41DE0">
        <w:t>V</w:t>
      </w:r>
      <w:r w:rsidR="009F2F77" w:rsidRPr="00B41DE0">
        <w:rPr>
          <w:vertAlign w:val="subscript"/>
        </w:rPr>
        <w:t>FB</w:t>
      </w:r>
      <w:r w:rsidR="00827D01">
        <w:t xml:space="preserve"> by using</w:t>
      </w:r>
      <w:r w:rsidR="009F2F77">
        <w:t xml:space="preserve"> </w:t>
      </w:r>
      <w:r w:rsidR="009F2F77">
        <w:rPr>
          <w:lang w:eastAsia="zh-CN"/>
        </w:rPr>
        <w:t xml:space="preserve">conventional evaluation, </w:t>
      </w:r>
      <w:r w:rsidR="00901395">
        <w:rPr>
          <w:lang w:eastAsia="zh-CN"/>
        </w:rPr>
        <w:t xml:space="preserve">we </w:t>
      </w:r>
      <w:r w:rsidR="009F2F77">
        <w:rPr>
          <w:lang w:eastAsia="zh-CN"/>
        </w:rPr>
        <w:t xml:space="preserve">examine </w:t>
      </w:r>
      <w:r w:rsidR="00664EA3">
        <w:rPr>
          <w:lang w:eastAsia="zh-CN"/>
        </w:rPr>
        <w:t xml:space="preserve">the </w:t>
      </w:r>
      <w:r w:rsidR="001A7FBB">
        <w:rPr>
          <w:lang w:eastAsia="zh-CN"/>
        </w:rPr>
        <w:t>radiation response</w:t>
      </w:r>
      <w:r w:rsidR="00664EA3">
        <w:rPr>
          <w:lang w:eastAsia="zh-CN"/>
        </w:rPr>
        <w:t xml:space="preserve"> for the </w:t>
      </w:r>
      <w:r w:rsidR="00664EA3" w:rsidRPr="00676435">
        <w:rPr>
          <w:lang w:eastAsia="zh-CN"/>
        </w:rPr>
        <w:t>HfO</w:t>
      </w:r>
      <w:r w:rsidR="00664EA3" w:rsidRPr="00AC6B03">
        <w:rPr>
          <w:vertAlign w:val="subscript"/>
          <w:lang w:eastAsia="zh-CN"/>
        </w:rPr>
        <w:t>2</w:t>
      </w:r>
      <w:r w:rsidR="00664EA3" w:rsidRPr="00676435">
        <w:rPr>
          <w:lang w:eastAsia="zh-CN"/>
        </w:rPr>
        <w:t>/SiO</w:t>
      </w:r>
      <w:r w:rsidR="00664EA3" w:rsidRPr="00AC6B03">
        <w:rPr>
          <w:vertAlign w:val="subscript"/>
          <w:lang w:eastAsia="zh-CN"/>
        </w:rPr>
        <w:t>2</w:t>
      </w:r>
      <w:r w:rsidR="00664EA3" w:rsidRPr="00676435">
        <w:rPr>
          <w:lang w:eastAsia="zh-CN"/>
        </w:rPr>
        <w:t xml:space="preserve"> capacitors</w:t>
      </w:r>
      <w:r w:rsidR="00664EA3">
        <w:rPr>
          <w:lang w:eastAsia="zh-CN"/>
        </w:rPr>
        <w:t xml:space="preserve"> </w:t>
      </w:r>
      <w:r w:rsidR="001A7FBB">
        <w:t>by using</w:t>
      </w:r>
      <w:r w:rsidR="00664EA3">
        <w:rPr>
          <w:lang w:eastAsia="zh-CN"/>
        </w:rPr>
        <w:t xml:space="preserve"> </w:t>
      </w:r>
      <w:r w:rsidR="006D3FE0">
        <w:rPr>
          <w:lang w:eastAsia="zh-CN"/>
        </w:rPr>
        <w:t xml:space="preserve">both </w:t>
      </w:r>
      <w:r w:rsidR="0078666D">
        <w:rPr>
          <w:lang w:eastAsia="zh-CN"/>
        </w:rPr>
        <w:t xml:space="preserve">the </w:t>
      </w:r>
      <w:r w:rsidR="00664EA3">
        <w:rPr>
          <w:lang w:eastAsia="zh-CN"/>
        </w:rPr>
        <w:t xml:space="preserve">pulse and conventional CV measurements at </w:t>
      </w:r>
      <w:r w:rsidR="00901395">
        <w:rPr>
          <w:lang w:eastAsia="zh-CN"/>
        </w:rPr>
        <w:t>-</w:t>
      </w:r>
      <w:r w:rsidR="00664EA3">
        <w:rPr>
          <w:lang w:eastAsia="zh-CN"/>
        </w:rPr>
        <w:t>1 V gate bias</w:t>
      </w:r>
      <w:r w:rsidR="009F2F77">
        <w:rPr>
          <w:lang w:eastAsia="zh-CN"/>
        </w:rPr>
        <w:t xml:space="preserve"> </w:t>
      </w:r>
      <w:r w:rsidR="00F96532">
        <w:rPr>
          <w:lang w:eastAsia="zh-CN"/>
        </w:rPr>
        <w:t xml:space="preserve">as shown </w:t>
      </w:r>
      <w:r w:rsidR="009F2F77">
        <w:rPr>
          <w:lang w:eastAsia="zh-CN"/>
        </w:rPr>
        <w:t xml:space="preserve">in Fig. </w:t>
      </w:r>
      <w:r w:rsidR="00E520E6">
        <w:rPr>
          <w:lang w:eastAsia="zh-CN"/>
        </w:rPr>
        <w:t>8</w:t>
      </w:r>
      <w:r w:rsidR="00664EA3">
        <w:rPr>
          <w:lang w:eastAsia="zh-CN"/>
        </w:rPr>
        <w:t xml:space="preserve">. </w:t>
      </w:r>
      <w:r w:rsidR="00D43F65" w:rsidRPr="006A2237">
        <w:rPr>
          <w:lang w:eastAsia="zh-CN"/>
        </w:rPr>
        <w:t>Similar to positive biased radiation</w:t>
      </w:r>
      <w:r w:rsidR="00D43F65" w:rsidRPr="00576313">
        <w:rPr>
          <w:lang w:eastAsia="zh-CN"/>
        </w:rPr>
        <w:t>,</w:t>
      </w:r>
      <w:r w:rsidR="00664EA3">
        <w:rPr>
          <w:lang w:eastAsia="zh-CN"/>
        </w:rPr>
        <w:t xml:space="preserve"> </w:t>
      </w:r>
      <w:r w:rsidR="00576313">
        <w:rPr>
          <w:lang w:eastAsia="zh-CN"/>
        </w:rPr>
        <w:t xml:space="preserve">the </w:t>
      </w:r>
      <w:r w:rsidR="00664EA3">
        <w:rPr>
          <w:lang w:eastAsia="zh-CN"/>
        </w:rPr>
        <w:t>pulse</w:t>
      </w:r>
      <w:r w:rsidR="00664EA3" w:rsidRPr="00E11E1C">
        <w:rPr>
          <w:lang w:eastAsia="zh-CN"/>
        </w:rPr>
        <w:t xml:space="preserve"> </w:t>
      </w:r>
      <w:r w:rsidR="00664EA3">
        <w:rPr>
          <w:lang w:eastAsia="zh-CN"/>
        </w:rPr>
        <w:t xml:space="preserve">CV </w:t>
      </w:r>
      <w:r w:rsidR="00664EA3" w:rsidRPr="00E11E1C">
        <w:rPr>
          <w:lang w:eastAsia="zh-CN"/>
        </w:rPr>
        <w:t>measurements</w:t>
      </w:r>
      <w:r w:rsidR="00664EA3">
        <w:rPr>
          <w:lang w:eastAsia="zh-CN"/>
        </w:rPr>
        <w:t xml:space="preserve"> were carried out with </w:t>
      </w:r>
      <w:r w:rsidR="00F96532">
        <w:rPr>
          <w:lang w:eastAsia="zh-CN"/>
        </w:rPr>
        <w:t xml:space="preserve">and without </w:t>
      </w:r>
      <w:r w:rsidR="00664EA3">
        <w:rPr>
          <w:lang w:eastAsia="zh-CN"/>
        </w:rPr>
        <w:t>irradiation</w:t>
      </w:r>
      <w:r w:rsidR="00DE39E3">
        <w:rPr>
          <w:lang w:eastAsia="zh-CN"/>
        </w:rPr>
        <w:t xml:space="preserve"> </w:t>
      </w:r>
      <w:r w:rsidR="00DE39E3" w:rsidRPr="00DE39E3">
        <w:rPr>
          <w:lang w:eastAsia="zh-CN"/>
        </w:rPr>
        <w:t>exposure. The applied ga</w:t>
      </w:r>
      <w:r w:rsidR="00DE39E3">
        <w:rPr>
          <w:lang w:eastAsia="zh-CN"/>
        </w:rPr>
        <w:t>te pulse was identical with the</w:t>
      </w:r>
      <w:r w:rsidR="00DE39E3">
        <w:rPr>
          <w:rFonts w:hint="eastAsia"/>
          <w:lang w:eastAsia="zh-CN"/>
        </w:rPr>
        <w:t xml:space="preserve"> </w:t>
      </w:r>
      <w:r w:rsidR="00DE39E3" w:rsidRPr="00DE39E3">
        <w:rPr>
          <w:lang w:eastAsia="zh-CN"/>
        </w:rPr>
        <w:t>conditions in the positive biased irradiation experiment as present</w:t>
      </w:r>
      <w:r w:rsidR="00AD04B4">
        <w:rPr>
          <w:lang w:eastAsia="zh-CN"/>
        </w:rPr>
        <w:t>ed</w:t>
      </w:r>
      <w:r w:rsidR="00DE39E3" w:rsidRPr="00DE39E3">
        <w:rPr>
          <w:lang w:eastAsia="zh-CN"/>
        </w:rPr>
        <w:t xml:space="preserve"> in Fig. </w:t>
      </w:r>
      <w:r w:rsidR="0047217A">
        <w:rPr>
          <w:lang w:eastAsia="zh-CN"/>
        </w:rPr>
        <w:t>6</w:t>
      </w:r>
      <w:r w:rsidR="00DE39E3" w:rsidRPr="00DE39E3">
        <w:rPr>
          <w:lang w:eastAsia="zh-CN"/>
        </w:rPr>
        <w:t>. The dark crosses in Fig.</w:t>
      </w:r>
      <w:r w:rsidR="00AD04B4">
        <w:rPr>
          <w:lang w:eastAsia="zh-CN"/>
        </w:rPr>
        <w:t xml:space="preserve"> </w:t>
      </w:r>
      <w:r w:rsidR="0047217A">
        <w:rPr>
          <w:lang w:eastAsia="zh-CN"/>
        </w:rPr>
        <w:t>8</w:t>
      </w:r>
      <w:r w:rsidR="00DE39E3" w:rsidRPr="00DE39E3">
        <w:rPr>
          <w:lang w:eastAsia="zh-CN"/>
        </w:rPr>
        <w:t xml:space="preserve"> represent the </w:t>
      </w:r>
      <w:r w:rsidR="00DE39E3">
        <w:rPr>
          <w:rFonts w:ascii="Gadugi" w:hAnsi="Gadugi"/>
        </w:rPr>
        <w:sym w:font="Symbol" w:char="F044"/>
      </w:r>
      <w:r w:rsidR="00DE39E3" w:rsidRPr="00B41DE0">
        <w:t>V</w:t>
      </w:r>
      <w:r w:rsidR="00DE39E3" w:rsidRPr="00B41DE0">
        <w:rPr>
          <w:vertAlign w:val="subscript"/>
        </w:rPr>
        <w:t>FB</w:t>
      </w:r>
      <w:r w:rsidR="00DE39E3" w:rsidRPr="00DE39E3">
        <w:rPr>
          <w:lang w:eastAsia="zh-CN"/>
        </w:rPr>
        <w:t xml:space="preserve"> of the capacitors under negative bias without radiation exposure. </w:t>
      </w:r>
      <w:r w:rsidR="00DE39E3">
        <w:rPr>
          <w:rFonts w:ascii="Gadugi" w:hAnsi="Gadugi"/>
        </w:rPr>
        <w:sym w:font="Symbol" w:char="F044"/>
      </w:r>
      <w:r w:rsidR="00DE39E3" w:rsidRPr="00B41DE0">
        <w:t>V</w:t>
      </w:r>
      <w:r w:rsidR="00DE39E3" w:rsidRPr="00B41DE0">
        <w:rPr>
          <w:vertAlign w:val="subscript"/>
        </w:rPr>
        <w:t>FB</w:t>
      </w:r>
      <w:r w:rsidR="00DE39E3" w:rsidRPr="00DE39E3">
        <w:rPr>
          <w:lang w:eastAsia="zh-CN"/>
        </w:rPr>
        <w:t xml:space="preserve"> up to -</w:t>
      </w:r>
      <w:r w:rsidR="00DE39E3">
        <w:rPr>
          <w:lang w:eastAsia="zh-CN"/>
        </w:rPr>
        <w:t xml:space="preserve">80 </w:t>
      </w:r>
      <w:r w:rsidR="00DE39E3" w:rsidRPr="00DE39E3">
        <w:rPr>
          <w:lang w:eastAsia="zh-CN"/>
        </w:rPr>
        <w:t xml:space="preserve">mV was observed in the negative biased device without irradiation. This small negative hysteresis is likely due to the fact that the bias-induced positive charges are tunneling from </w:t>
      </w:r>
      <w:r w:rsidR="00AD04B4">
        <w:rPr>
          <w:lang w:eastAsia="zh-CN"/>
        </w:rPr>
        <w:t>the silicon substrate</w:t>
      </w:r>
      <w:r w:rsidR="00DE39E3" w:rsidRPr="00DE39E3">
        <w:rPr>
          <w:lang w:eastAsia="zh-CN"/>
        </w:rPr>
        <w:t xml:space="preserve"> and are trapped </w:t>
      </w:r>
      <w:r w:rsidR="00DE39E3" w:rsidRPr="00DE39E3">
        <w:rPr>
          <w:lang w:eastAsia="zh-CN"/>
        </w:rPr>
        <w:lastRenderedPageBreak/>
        <w:t>into HfO</w:t>
      </w:r>
      <w:r w:rsidR="00DE39E3" w:rsidRPr="002436AF">
        <w:rPr>
          <w:vertAlign w:val="subscript"/>
          <w:lang w:eastAsia="zh-CN"/>
        </w:rPr>
        <w:t>2</w:t>
      </w:r>
      <w:r w:rsidR="00DE39E3" w:rsidRPr="00DE39E3">
        <w:rPr>
          <w:lang w:eastAsia="zh-CN"/>
        </w:rPr>
        <w:t xml:space="preserve"> with the energy</w:t>
      </w:r>
      <w:r w:rsidR="0047217A">
        <w:rPr>
          <w:lang w:eastAsia="zh-CN"/>
        </w:rPr>
        <w:t xml:space="preserve"> </w:t>
      </w:r>
      <w:r w:rsidR="002436AF" w:rsidRPr="00DE39E3">
        <w:rPr>
          <w:lang w:eastAsia="zh-CN"/>
        </w:rPr>
        <w:t xml:space="preserve">level </w:t>
      </w:r>
      <w:r w:rsidR="00206524">
        <w:rPr>
          <w:lang w:eastAsia="zh-CN"/>
        </w:rPr>
        <w:t>above</w:t>
      </w:r>
      <w:r w:rsidR="00206524" w:rsidRPr="00DE39E3">
        <w:rPr>
          <w:lang w:eastAsia="zh-CN"/>
        </w:rPr>
        <w:t xml:space="preserve"> </w:t>
      </w:r>
      <w:r w:rsidR="002436AF" w:rsidRPr="00DE39E3">
        <w:rPr>
          <w:lang w:eastAsia="zh-CN"/>
        </w:rPr>
        <w:t xml:space="preserve">the top edge of the Si </w:t>
      </w:r>
      <w:r w:rsidR="007E0E7E" w:rsidRPr="007E0E7E">
        <w:rPr>
          <w:lang w:eastAsia="zh-CN"/>
        </w:rPr>
        <w:t>valence</w:t>
      </w:r>
      <w:r w:rsidR="002436AF" w:rsidRPr="00DE39E3">
        <w:rPr>
          <w:lang w:eastAsia="zh-CN"/>
        </w:rPr>
        <w:t xml:space="preserve"> band</w:t>
      </w:r>
      <w:r w:rsidR="002436AF">
        <w:rPr>
          <w:lang w:eastAsia="zh-CN"/>
        </w:rPr>
        <w:t xml:space="preserve"> </w:t>
      </w:r>
      <w:r w:rsidR="002436AF">
        <w:rPr>
          <w:lang w:eastAsia="zh-CN"/>
        </w:rPr>
        <w:fldChar w:fldCharType="begin">
          <w:fldData xml:space="preserve">PEVuZE5vdGU+PENpdGU+PEF1dGhvcj5BZmFuYXMmYXBvcztldjwvQXV0aG9yPjxZZWFyPjIwMDQ8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</w:fldData>
        </w:fldChar>
      </w:r>
      <w:r w:rsidR="00D81C78">
        <w:rPr>
          <w:lang w:eastAsia="zh-CN"/>
        </w:rPr>
        <w:instrText xml:space="preserve"> ADDIN EN.CITE </w:instrText>
      </w:r>
      <w:r w:rsidR="00D81C78">
        <w:rPr>
          <w:lang w:eastAsia="zh-CN"/>
        </w:rPr>
        <w:fldChar w:fldCharType="begin">
          <w:fldData xml:space="preserve">PEVuZE5vdGU+PENpdGU+PEF1dGhvcj5BZmFuYXMmYXBvcztldjwvQXV0aG9yPjxZZWFyPjIwMDQ8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</w:fldData>
        </w:fldChar>
      </w:r>
      <w:r w:rsidR="00D81C78">
        <w:rPr>
          <w:lang w:eastAsia="zh-CN"/>
        </w:rPr>
        <w:instrText xml:space="preserve"> ADDIN EN.CITE.DATA </w:instrText>
      </w:r>
      <w:r w:rsidR="00D81C78">
        <w:rPr>
          <w:lang w:eastAsia="zh-CN"/>
        </w:rPr>
      </w:r>
      <w:r w:rsidR="00D81C78">
        <w:rPr>
          <w:lang w:eastAsia="zh-CN"/>
        </w:rPr>
        <w:fldChar w:fldCharType="end"/>
      </w:r>
      <w:r w:rsidR="002436AF">
        <w:rPr>
          <w:lang w:eastAsia="zh-CN"/>
        </w:rPr>
      </w:r>
      <w:r w:rsidR="002436AF">
        <w:rPr>
          <w:lang w:eastAsia="zh-CN"/>
        </w:rPr>
        <w:fldChar w:fldCharType="separate"/>
      </w:r>
      <w:r w:rsidR="00976ABF">
        <w:rPr>
          <w:noProof/>
          <w:lang w:eastAsia="zh-CN"/>
        </w:rPr>
        <w:t>[31, 43]</w:t>
      </w:r>
      <w:r w:rsidR="002436AF">
        <w:rPr>
          <w:lang w:eastAsia="zh-CN"/>
        </w:rPr>
        <w:fldChar w:fldCharType="end"/>
      </w:r>
      <w:r w:rsidR="002436AF">
        <w:rPr>
          <w:lang w:eastAsia="zh-CN"/>
        </w:rPr>
        <w:t>. After a total dose exposure up to 40.5 krad (HfO</w:t>
      </w:r>
      <w:r w:rsidR="002436AF">
        <w:rPr>
          <w:vertAlign w:val="subscript"/>
          <w:lang w:eastAsia="zh-CN"/>
        </w:rPr>
        <w:t>2</w:t>
      </w:r>
      <w:r w:rsidR="002436AF">
        <w:rPr>
          <w:lang w:eastAsia="zh-CN"/>
        </w:rPr>
        <w:t xml:space="preserve">), we observed positive </w:t>
      </w:r>
      <w:r w:rsidR="002436AF">
        <w:rPr>
          <w:rFonts w:ascii="Gadugi" w:hAnsi="Gadugi"/>
        </w:rPr>
        <w:sym w:font="Symbol" w:char="F044"/>
      </w:r>
      <w:r w:rsidR="002436AF" w:rsidRPr="00B41DE0">
        <w:t>V</w:t>
      </w:r>
      <w:r w:rsidR="002436AF" w:rsidRPr="00B41DE0">
        <w:rPr>
          <w:vertAlign w:val="subscript"/>
        </w:rPr>
        <w:t>FB</w:t>
      </w:r>
      <w:r w:rsidR="002436AF">
        <w:t xml:space="preserve"> of 986 mV and 67 mV respectively obtained</w:t>
      </w:r>
      <w:r w:rsidR="0047217A">
        <w:t xml:space="preserve"> using the </w:t>
      </w:r>
      <w:r w:rsidR="0047217A">
        <w:rPr>
          <w:lang w:eastAsia="zh-CN"/>
        </w:rPr>
        <w:t>pulse and conventional techniques.</w:t>
      </w:r>
      <w:r w:rsidR="00625CC9" w:rsidRPr="00625CC9">
        <w:rPr>
          <w:lang w:eastAsia="zh-CN"/>
        </w:rPr>
        <w:t xml:space="preserve"> </w:t>
      </w:r>
      <w:r w:rsidR="002436AF" w:rsidRPr="005E0C5D">
        <w:rPr>
          <w:lang w:eastAsia="zh-CN"/>
        </w:rPr>
        <w:t xml:space="preserve">The result has a good agreement with the </w:t>
      </w:r>
      <w:r w:rsidR="002436AF">
        <w:rPr>
          <w:rFonts w:ascii="Gadugi" w:hAnsi="Gadugi"/>
        </w:rPr>
        <w:sym w:font="Symbol" w:char="F044"/>
      </w:r>
      <w:r w:rsidR="002436AF" w:rsidRPr="005E0C5D">
        <w:rPr>
          <w:lang w:eastAsia="zh-CN"/>
        </w:rPr>
        <w:t>V</w:t>
      </w:r>
      <w:r w:rsidR="002436AF" w:rsidRPr="005E0C5D">
        <w:rPr>
          <w:vertAlign w:val="subscript"/>
          <w:lang w:eastAsia="zh-CN"/>
        </w:rPr>
        <w:t>FB</w:t>
      </w:r>
      <w:r w:rsidR="002436AF" w:rsidRPr="005E0C5D">
        <w:rPr>
          <w:lang w:eastAsia="zh-CN"/>
        </w:rPr>
        <w:t xml:space="preserve"> extract</w:t>
      </w:r>
      <w:r w:rsidR="00A61860">
        <w:rPr>
          <w:lang w:eastAsia="zh-CN"/>
        </w:rPr>
        <w:t>e</w:t>
      </w:r>
      <w:r w:rsidR="00AD04B4">
        <w:rPr>
          <w:lang w:eastAsia="zh-CN"/>
        </w:rPr>
        <w:t>d</w:t>
      </w:r>
      <w:r w:rsidR="002436AF" w:rsidRPr="005E0C5D">
        <w:rPr>
          <w:lang w:eastAsia="zh-CN"/>
        </w:rPr>
        <w:t xml:space="preserve"> from positive biased irradiation.</w:t>
      </w:r>
      <w:r w:rsidR="002436AF">
        <w:rPr>
          <w:lang w:eastAsia="zh-CN"/>
        </w:rPr>
        <w:t xml:space="preserve"> </w:t>
      </w:r>
      <w:r w:rsidR="00D3572E">
        <w:rPr>
          <w:lang w:eastAsia="zh-CN"/>
        </w:rPr>
        <w:t>As mentioned earlier, t</w:t>
      </w:r>
      <w:r w:rsidR="00664EA3">
        <w:rPr>
          <w:lang w:eastAsia="zh-CN"/>
        </w:rPr>
        <w:t xml:space="preserve">his </w:t>
      </w:r>
      <w:r w:rsidR="00323FCF">
        <w:rPr>
          <w:rFonts w:ascii="Gadugi" w:hAnsi="Gadugi"/>
        </w:rPr>
        <w:sym w:font="Symbol" w:char="F044"/>
      </w:r>
      <w:r w:rsidR="00664EA3" w:rsidRPr="00B41DE0">
        <w:t>V</w:t>
      </w:r>
      <w:r w:rsidR="00664EA3" w:rsidRPr="00B41DE0">
        <w:rPr>
          <w:vertAlign w:val="subscript"/>
        </w:rPr>
        <w:t>FB</w:t>
      </w:r>
      <w:r w:rsidR="00664EA3">
        <w:rPr>
          <w:lang w:eastAsia="zh-CN"/>
        </w:rPr>
        <w:t xml:space="preserve"> </w:t>
      </w:r>
      <w:r w:rsidR="00AD7198">
        <w:rPr>
          <w:lang w:eastAsia="zh-CN"/>
        </w:rPr>
        <w:t xml:space="preserve">is </w:t>
      </w:r>
      <w:r w:rsidR="00337E71">
        <w:rPr>
          <w:lang w:eastAsia="zh-CN"/>
        </w:rPr>
        <w:t xml:space="preserve">mainly </w:t>
      </w:r>
      <w:r w:rsidR="005C163C">
        <w:rPr>
          <w:lang w:eastAsia="zh-CN"/>
        </w:rPr>
        <w:t>due</w:t>
      </w:r>
      <w:r w:rsidR="00352A71">
        <w:rPr>
          <w:lang w:eastAsia="zh-CN"/>
        </w:rPr>
        <w:t xml:space="preserve"> to</w:t>
      </w:r>
      <w:r w:rsidR="00664EA3">
        <w:t xml:space="preserve"> the radiation-induced charge trapping and the </w:t>
      </w:r>
      <w:r w:rsidR="00664EA3" w:rsidRPr="005A400C">
        <w:t xml:space="preserve">compensation </w:t>
      </w:r>
      <w:r w:rsidR="00664EA3">
        <w:t xml:space="preserve">of bias-induced </w:t>
      </w:r>
      <w:r w:rsidR="00D3572E">
        <w:t>charges</w:t>
      </w:r>
      <w:r w:rsidR="00664EA3">
        <w:t xml:space="preserve"> in HfO</w:t>
      </w:r>
      <w:r w:rsidR="00664EA3">
        <w:rPr>
          <w:vertAlign w:val="subscript"/>
        </w:rPr>
        <w:t>2</w:t>
      </w:r>
      <w:r w:rsidR="00664EA3">
        <w:t xml:space="preserve"> layers. </w:t>
      </w:r>
      <w:r w:rsidR="00D3572E">
        <w:rPr>
          <w:lang w:eastAsia="zh-CN"/>
        </w:rPr>
        <w:t>S</w:t>
      </w:r>
      <w:r w:rsidR="00D3572E" w:rsidRPr="00A641C9">
        <w:rPr>
          <w:lang w:eastAsia="zh-CN"/>
        </w:rPr>
        <w:t>imilar</w:t>
      </w:r>
      <w:r w:rsidR="00D3572E">
        <w:rPr>
          <w:lang w:eastAsia="zh-CN"/>
        </w:rPr>
        <w:t>ly,</w:t>
      </w:r>
      <w:r w:rsidR="00D3572E" w:rsidRPr="006209CB">
        <w:rPr>
          <w:noProof/>
          <w:lang w:eastAsia="zh-CN"/>
        </w:rPr>
        <w:t xml:space="preserve"> </w:t>
      </w:r>
      <w:r w:rsidR="00A85676">
        <w:t xml:space="preserve">we attribute </w:t>
      </w:r>
      <w:r w:rsidR="00D3572E">
        <w:t xml:space="preserve">the recovery of </w:t>
      </w:r>
      <w:r w:rsidR="00323FCF">
        <w:rPr>
          <w:rFonts w:ascii="Gadugi" w:hAnsi="Gadugi"/>
        </w:rPr>
        <w:sym w:font="Symbol" w:char="F044"/>
      </w:r>
      <w:r w:rsidR="00D3572E" w:rsidRPr="00B41DE0">
        <w:t>V</w:t>
      </w:r>
      <w:r w:rsidR="00D3572E" w:rsidRPr="00B41DE0">
        <w:rPr>
          <w:vertAlign w:val="subscript"/>
        </w:rPr>
        <w:t>FB</w:t>
      </w:r>
      <w:r w:rsidR="00D3572E">
        <w:t xml:space="preserve"> </w:t>
      </w:r>
      <w:r w:rsidR="00800052">
        <w:t>measured by</w:t>
      </w:r>
      <w:r w:rsidR="00D3572E">
        <w:t xml:space="preserve"> </w:t>
      </w:r>
      <w:r w:rsidR="00664EA3">
        <w:t xml:space="preserve">the </w:t>
      </w:r>
      <w:r w:rsidR="00664EA3">
        <w:rPr>
          <w:lang w:eastAsia="zh-CN"/>
        </w:rPr>
        <w:t xml:space="preserve">conventional measurement to the </w:t>
      </w:r>
      <w:r w:rsidR="00DD2478">
        <w:rPr>
          <w:lang w:eastAsia="zh-CN"/>
        </w:rPr>
        <w:t>trapping</w:t>
      </w:r>
      <w:r w:rsidR="00664EA3">
        <w:rPr>
          <w:lang w:eastAsia="zh-CN"/>
        </w:rPr>
        <w:t xml:space="preserve"> of</w:t>
      </w:r>
      <w:r w:rsidR="00664EA3" w:rsidRPr="00767660">
        <w:rPr>
          <w:lang w:eastAsia="zh-CN"/>
        </w:rPr>
        <w:t xml:space="preserve"> </w:t>
      </w:r>
      <w:r w:rsidR="00664EA3">
        <w:rPr>
          <w:lang w:eastAsia="zh-CN"/>
        </w:rPr>
        <w:t xml:space="preserve">the </w:t>
      </w:r>
      <w:r w:rsidR="00664EA3">
        <w:t xml:space="preserve">bias-induced </w:t>
      </w:r>
      <w:r w:rsidR="00306E60">
        <w:t>substrate hole injection (SHI)</w:t>
      </w:r>
      <w:r w:rsidR="00664EA3">
        <w:t xml:space="preserve"> in </w:t>
      </w:r>
      <w:r w:rsidR="00DD2478">
        <w:t>HfO</w:t>
      </w:r>
      <w:r w:rsidR="00DD2478">
        <w:rPr>
          <w:vertAlign w:val="subscript"/>
        </w:rPr>
        <w:t>2</w:t>
      </w:r>
      <w:r w:rsidR="00107DD4">
        <w:t xml:space="preserve"> oxide during the </w:t>
      </w:r>
      <w:r>
        <w:rPr>
          <w:noProof/>
          <w:lang w:val="en-GB" w:eastAsia="en-GB"/>
        </w:rPr>
        <mc:AlternateContent>
          <mc:Choice Requires="wps">
            <w:drawing>
              <wp:anchor distT="0" distB="0" distL="114300" distR="114300" simplePos="0" relativeHeight="251928064" behindDoc="0" locked="0" layoutInCell="1" allowOverlap="1" wp14:anchorId="37F3A894" wp14:editId="25F02399">
                <wp:simplePos x="0" y="0"/>
                <wp:positionH relativeFrom="rightMargin">
                  <wp:posOffset>-3040691</wp:posOffset>
                </wp:positionH>
                <wp:positionV relativeFrom="page">
                  <wp:posOffset>5285596</wp:posOffset>
                </wp:positionV>
                <wp:extent cx="408940" cy="266065"/>
                <wp:effectExtent l="0" t="0" r="0" b="635"/>
                <wp:wrapTopAndBottom/>
                <wp:docPr id="12" name="文本框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8940" cy="2660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22BF0D" w14:textId="77777777" w:rsidR="0064694E" w:rsidRPr="00E61C1B" w:rsidRDefault="0064694E" w:rsidP="001659CB">
                            <w:pPr>
                              <w:rPr>
                                <w:b/>
                                <w:lang w:eastAsia="zh-CN"/>
                              </w:rPr>
                            </w:pPr>
                            <w:r w:rsidRPr="00E61C1B">
                              <w:rPr>
                                <w:b/>
                                <w:lang w:eastAsia="zh-CN"/>
                              </w:rPr>
                              <w:t xml:space="preserve">(b)  </w:t>
                            </w:r>
                            <w:r>
                              <w:rPr>
                                <w:b/>
                                <w:lang w:eastAsia="zh-C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37F3A894" id="文本框 12" o:spid="_x0000_s1042" type="#_x0000_t202" style="position:absolute;left:0;text-align:left;margin-left:-239.4pt;margin-top:416.2pt;width:32.2pt;height:20.95pt;z-index:2519280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" filled="f" stroked="f" strokeweight=".5pt">
                <v:path arrowok="t"/>
                <v:textbox>
                  <w:txbxContent>
                    <w:p w14:paraId="1F22BF0D" w14:textId="77777777" w:rsidR="0064694E" w:rsidRPr="00E61C1B" w:rsidRDefault="0064694E" w:rsidP="001659CB">
                      <w:pPr>
                        <w:rPr>
                          <w:b/>
                          <w:lang w:eastAsia="zh-CN"/>
                        </w:rPr>
                      </w:pPr>
                      <w:r w:rsidRPr="00E61C1B">
                        <w:rPr>
                          <w:b/>
                          <w:lang w:eastAsia="zh-CN"/>
                        </w:rPr>
                        <w:t xml:space="preserve">(b)  </w:t>
                      </w:r>
                      <w:r>
                        <w:rPr>
                          <w:b/>
                          <w:lang w:eastAsia="zh-CN"/>
                        </w:rPr>
                        <w:t xml:space="preserve">    </w:t>
                      </w:r>
                    </w:p>
                  </w:txbxContent>
                </v:textbox>
                <w10:wrap type="topAndBottom" anchorx="margin" anchory="page"/>
              </v:shape>
            </w:pict>
          </mc:Fallback>
        </mc:AlternateContent>
      </w:r>
      <w:r>
        <w:rPr>
          <w:noProof/>
          <w:lang w:val="en-GB" w:eastAsia="en-GB"/>
        </w:rPr>
        <mc:AlternateContent>
          <mc:Choice Requires="wps">
            <w:drawing>
              <wp:anchor distT="0" distB="0" distL="114300" distR="114300" simplePos="0" relativeHeight="251931136" behindDoc="0" locked="0" layoutInCell="1" allowOverlap="1" wp14:anchorId="3E2783D0" wp14:editId="2E854C7E">
                <wp:simplePos x="0" y="0"/>
                <wp:positionH relativeFrom="rightMargin">
                  <wp:posOffset>-3038487</wp:posOffset>
                </wp:positionH>
                <wp:positionV relativeFrom="margin">
                  <wp:posOffset>2123788</wp:posOffset>
                </wp:positionV>
                <wp:extent cx="408940" cy="266065"/>
                <wp:effectExtent l="0" t="0" r="0" b="635"/>
                <wp:wrapNone/>
                <wp:docPr id="11" name="文本框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8940" cy="2660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5D8C9C8" w14:textId="053C267A" w:rsidR="0064694E" w:rsidRPr="00E61C1B" w:rsidRDefault="0064694E" w:rsidP="00323FCF">
                            <w:pPr>
                              <w:rPr>
                                <w:b/>
                                <w:lang w:eastAsia="zh-CN"/>
                              </w:rPr>
                            </w:pPr>
                            <w:r w:rsidRPr="00E61C1B">
                              <w:rPr>
                                <w:b/>
                                <w:lang w:eastAsia="zh-CN"/>
                              </w:rPr>
                              <w:t xml:space="preserve">(a)  </w:t>
                            </w:r>
                            <w:r>
                              <w:rPr>
                                <w:b/>
                                <w:lang w:eastAsia="zh-C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3E2783D0" id="文本框 11" o:spid="_x0000_s1043" type="#_x0000_t202" style="position:absolute;left:0;text-align:left;margin-left:-239.25pt;margin-top:167.25pt;width:32.2pt;height:20.95pt;z-index:25193113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" filled="f" stroked="f" strokeweight=".5pt">
                <v:path arrowok="t"/>
                <v:textbox>
                  <w:txbxContent>
                    <w:p w14:paraId="55D8C9C8" w14:textId="053C267A" w:rsidR="0064694E" w:rsidRPr="00E61C1B" w:rsidRDefault="0064694E" w:rsidP="00323FCF">
                      <w:pPr>
                        <w:rPr>
                          <w:b/>
                          <w:lang w:eastAsia="zh-CN"/>
                        </w:rPr>
                      </w:pPr>
                      <w:r w:rsidRPr="00E61C1B">
                        <w:rPr>
                          <w:b/>
                          <w:lang w:eastAsia="zh-CN"/>
                        </w:rPr>
                        <w:t xml:space="preserve">(a)  </w:t>
                      </w:r>
                      <w:r>
                        <w:rPr>
                          <w:b/>
                          <w:lang w:eastAsia="zh-CN"/>
                        </w:rPr>
                        <w:t xml:space="preserve">   </w:t>
                      </w:r>
                    </w:p>
                  </w:txbxContent>
                </v:textbox>
                <w10:wrap anchorx="margin" anchory="margin"/>
              </v:shape>
            </w:pict>
          </mc:Fallback>
        </mc:AlternateContent>
      </w:r>
      <w:r>
        <w:rPr>
          <w:noProof/>
          <w:lang w:val="en-GB" w:eastAsia="en-GB"/>
        </w:rPr>
        <mc:AlternateContent>
          <mc:Choice Requires="wps">
            <w:drawing>
              <wp:anchor distT="0" distB="0" distL="114300" distR="114300" simplePos="0" relativeHeight="251926016" behindDoc="0" locked="0" layoutInCell="1" allowOverlap="1" wp14:anchorId="3D146FAF" wp14:editId="21400816">
                <wp:simplePos x="0" y="0"/>
                <wp:positionH relativeFrom="column">
                  <wp:align>right</wp:align>
                </wp:positionH>
                <wp:positionV relativeFrom="margin">
                  <wp:posOffset>3969912</wp:posOffset>
                </wp:positionV>
                <wp:extent cx="3185795" cy="1589405"/>
                <wp:effectExtent l="0" t="0" r="0" b="0"/>
                <wp:wrapTopAndBottom/>
                <wp:docPr id="19" name="文本框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85795" cy="1589405"/>
                        </a:xfrm>
                        <a:prstGeom prst="rect">
                          <a:avLst/>
                        </a:prstGeom>
                        <a:solidFill>
                          <a:prstClr val="white"/>
                        </a:solidFill>
                        <a:ln>
                          <a:noFill/>
                        </a:ln>
                        <a:effectLst/>
                      </wps:spPr>
                      <wps:txbx>
                        <w:txbxContent>
                          <w:p w14:paraId="17D75C99" w14:textId="16B317A0" w:rsidR="0064694E" w:rsidRDefault="0064694E" w:rsidP="001659CB">
                            <w:pPr>
                              <w:pStyle w:val="Caption"/>
                              <w:jc w:val="both"/>
                              <w:rPr>
                                <w:rFonts w:ascii="Times New Roman" w:hAnsi="Times New Roman" w:cs="Times New Roman"/>
                                <w:sz w:val="16"/>
                                <w:szCs w:val="16"/>
                              </w:rPr>
                            </w:pPr>
                            <w:r w:rsidRPr="00F75712">
                              <w:rPr>
                                <w:rFonts w:ascii="Times New Roman" w:hAnsi="Times New Roman" w:cs="Times New Roman"/>
                                <w:sz w:val="16"/>
                                <w:szCs w:val="16"/>
                              </w:rPr>
                              <w:t xml:space="preserve">Fig. </w:t>
                            </w:r>
                            <w:r>
                              <w:rPr>
                                <w:rFonts w:ascii="Times New Roman" w:hAnsi="Times New Roman" w:cs="Times New Roman"/>
                                <w:sz w:val="16"/>
                                <w:szCs w:val="16"/>
                              </w:rPr>
                              <w:t>9. E</w:t>
                            </w:r>
                            <w:r w:rsidRPr="001E360A">
                              <w:rPr>
                                <w:rFonts w:ascii="Times New Roman" w:hAnsi="Times New Roman" w:cs="Times New Roman"/>
                                <w:sz w:val="16"/>
                                <w:szCs w:val="16"/>
                              </w:rPr>
                              <w:t>nergy band diagram</w:t>
                            </w:r>
                            <w:r>
                              <w:rPr>
                                <w:rFonts w:ascii="Times New Roman" w:hAnsi="Times New Roman" w:cs="Times New Roman"/>
                                <w:sz w:val="16"/>
                                <w:szCs w:val="16"/>
                              </w:rPr>
                              <w:t>s</w:t>
                            </w:r>
                            <w:r w:rsidRPr="001E360A">
                              <w:rPr>
                                <w:rFonts w:ascii="Times New Roman" w:hAnsi="Times New Roman" w:cs="Times New Roman"/>
                                <w:sz w:val="16"/>
                                <w:szCs w:val="16"/>
                              </w:rPr>
                              <w:t xml:space="preserve"> of a HfO</w:t>
                            </w:r>
                            <w:r w:rsidRPr="00001EC2">
                              <w:rPr>
                                <w:rFonts w:ascii="Times New Roman" w:hAnsi="Times New Roman" w:cs="Times New Roman"/>
                                <w:sz w:val="16"/>
                                <w:szCs w:val="16"/>
                                <w:vertAlign w:val="subscript"/>
                              </w:rPr>
                              <w:t>2</w:t>
                            </w:r>
                            <w:r w:rsidRPr="001E360A">
                              <w:rPr>
                                <w:rFonts w:ascii="Times New Roman" w:hAnsi="Times New Roman" w:cs="Times New Roman"/>
                                <w:sz w:val="16"/>
                                <w:szCs w:val="16"/>
                              </w:rPr>
                              <w:t>/SiO</w:t>
                            </w:r>
                            <w:r w:rsidRPr="00001EC2">
                              <w:rPr>
                                <w:rFonts w:ascii="Times New Roman" w:hAnsi="Times New Roman" w:cs="Times New Roman"/>
                                <w:sz w:val="16"/>
                                <w:szCs w:val="16"/>
                                <w:vertAlign w:val="subscript"/>
                              </w:rPr>
                              <w:t>2</w:t>
                            </w:r>
                            <w:r w:rsidRPr="001E360A">
                              <w:rPr>
                                <w:rFonts w:ascii="Times New Roman" w:hAnsi="Times New Roman" w:cs="Times New Roman"/>
                                <w:sz w:val="16"/>
                                <w:szCs w:val="16"/>
                              </w:rPr>
                              <w:t xml:space="preserve">-Si capacitor during biased </w:t>
                            </w:r>
                            <w:r>
                              <w:rPr>
                                <w:rFonts w:ascii="Times New Roman" w:hAnsi="Times New Roman" w:cs="Times New Roman"/>
                                <w:sz w:val="16"/>
                                <w:szCs w:val="16"/>
                              </w:rPr>
                              <w:t>ir</w:t>
                            </w:r>
                            <w:r w:rsidRPr="001E360A">
                              <w:rPr>
                                <w:rFonts w:ascii="Times New Roman" w:hAnsi="Times New Roman" w:cs="Times New Roman"/>
                                <w:sz w:val="16"/>
                                <w:szCs w:val="16"/>
                              </w:rPr>
                              <w:t>radiation</w:t>
                            </w:r>
                            <w:r>
                              <w:rPr>
                                <w:rFonts w:ascii="Times New Roman" w:hAnsi="Times New Roman" w:cs="Times New Roman"/>
                                <w:sz w:val="16"/>
                                <w:szCs w:val="16"/>
                              </w:rPr>
                              <w:t xml:space="preserve"> and CV measurements: (a) </w:t>
                            </w:r>
                            <w:r w:rsidRPr="001E360A">
                              <w:rPr>
                                <w:rFonts w:ascii="Times New Roman" w:hAnsi="Times New Roman" w:cs="Times New Roman"/>
                                <w:sz w:val="16"/>
                                <w:szCs w:val="16"/>
                                <w:lang w:eastAsia="zh-CN"/>
                              </w:rPr>
                              <w:t>+1 V</w:t>
                            </w:r>
                            <w:r w:rsidRPr="00832655">
                              <w:rPr>
                                <w:rFonts w:ascii="Times New Roman" w:hAnsi="Times New Roman" w:cs="Times New Roman"/>
                                <w:sz w:val="16"/>
                                <w:szCs w:val="16"/>
                              </w:rPr>
                              <w:t xml:space="preserve"> bias</w:t>
                            </w:r>
                            <w:r>
                              <w:rPr>
                                <w:rFonts w:ascii="Times New Roman" w:hAnsi="Times New Roman" w:cs="Times New Roman"/>
                                <w:sz w:val="16"/>
                                <w:szCs w:val="16"/>
                              </w:rPr>
                              <w:t>ed</w:t>
                            </w:r>
                            <w:r w:rsidRPr="00832655">
                              <w:rPr>
                                <w:rFonts w:ascii="Times New Roman" w:hAnsi="Times New Roman" w:cs="Times New Roman"/>
                                <w:sz w:val="16"/>
                                <w:szCs w:val="16"/>
                              </w:rPr>
                              <w:t xml:space="preserve"> irradiation</w:t>
                            </w:r>
                            <w:r>
                              <w:rPr>
                                <w:rFonts w:ascii="Times New Roman" w:hAnsi="Times New Roman" w:cs="Times New Roman"/>
                                <w:sz w:val="16"/>
                                <w:szCs w:val="16"/>
                              </w:rPr>
                              <w:t>. Radiation-induced</w:t>
                            </w:r>
                            <w:r w:rsidRPr="00832655">
                              <w:rPr>
                                <w:rFonts w:ascii="Times New Roman" w:hAnsi="Times New Roman" w:cs="Times New Roman"/>
                                <w:sz w:val="16"/>
                                <w:szCs w:val="16"/>
                              </w:rPr>
                              <w:t xml:space="preserve"> </w:t>
                            </w:r>
                            <w:r>
                              <w:rPr>
                                <w:rFonts w:ascii="Times New Roman" w:hAnsi="Times New Roman" w:cs="Times New Roman"/>
                                <w:sz w:val="16"/>
                                <w:szCs w:val="16"/>
                              </w:rPr>
                              <w:t>positive charges transported to HfO</w:t>
                            </w:r>
                            <w:r>
                              <w:rPr>
                                <w:rFonts w:ascii="Times New Roman" w:hAnsi="Times New Roman" w:cs="Times New Roman"/>
                                <w:sz w:val="16"/>
                                <w:szCs w:val="16"/>
                                <w:vertAlign w:val="subscript"/>
                              </w:rPr>
                              <w:t>2</w:t>
                            </w:r>
                            <w:r>
                              <w:rPr>
                                <w:rFonts w:ascii="Times New Roman" w:hAnsi="Times New Roman" w:cs="Times New Roman"/>
                                <w:sz w:val="16"/>
                                <w:szCs w:val="16"/>
                              </w:rPr>
                              <w:t>/SiO</w:t>
                            </w:r>
                            <w:r>
                              <w:rPr>
                                <w:rFonts w:ascii="Times New Roman" w:hAnsi="Times New Roman" w:cs="Times New Roman"/>
                                <w:sz w:val="16"/>
                                <w:szCs w:val="16"/>
                                <w:vertAlign w:val="subscript"/>
                              </w:rPr>
                              <w:t>2</w:t>
                            </w:r>
                            <w:r>
                              <w:rPr>
                                <w:rFonts w:ascii="Times New Roman" w:hAnsi="Times New Roman" w:cs="Times New Roman"/>
                                <w:sz w:val="16"/>
                                <w:szCs w:val="16"/>
                              </w:rPr>
                              <w:t xml:space="preserve"> interface and trapped in the HfO</w:t>
                            </w:r>
                            <w:r>
                              <w:rPr>
                                <w:rFonts w:ascii="Times New Roman" w:hAnsi="Times New Roman" w:cs="Times New Roman"/>
                                <w:sz w:val="16"/>
                                <w:szCs w:val="16"/>
                                <w:vertAlign w:val="subscript"/>
                              </w:rPr>
                              <w:t>2</w:t>
                            </w:r>
                            <w:r>
                              <w:rPr>
                                <w:rFonts w:ascii="Times New Roman" w:hAnsi="Times New Roman" w:cs="Times New Roman"/>
                                <w:sz w:val="16"/>
                                <w:szCs w:val="16"/>
                              </w:rPr>
                              <w:t xml:space="preserve"> to induce negative </w:t>
                            </w:r>
                            <w:r w:rsidRPr="002442F4">
                              <w:rPr>
                                <w:rFonts w:ascii="Gadugi" w:hAnsi="Gadugi"/>
                                <w:sz w:val="16"/>
                                <w:szCs w:val="16"/>
                              </w:rPr>
                              <w:sym w:font="Symbol" w:char="F044"/>
                            </w:r>
                            <w:r w:rsidRPr="00B619F7">
                              <w:rPr>
                                <w:rFonts w:ascii="Times New Roman" w:hAnsi="Times New Roman" w:cs="Times New Roman"/>
                                <w:sz w:val="16"/>
                                <w:szCs w:val="16"/>
                              </w:rPr>
                              <w:t>V</w:t>
                            </w:r>
                            <w:r w:rsidRPr="00B619F7">
                              <w:rPr>
                                <w:rFonts w:ascii="Times New Roman" w:hAnsi="Times New Roman" w:cs="Times New Roman"/>
                                <w:sz w:val="16"/>
                                <w:szCs w:val="16"/>
                                <w:vertAlign w:val="subscript"/>
                              </w:rPr>
                              <w:t>FB</w:t>
                            </w:r>
                            <w:r>
                              <w:rPr>
                                <w:rFonts w:ascii="Times New Roman" w:hAnsi="Times New Roman" w:cs="Times New Roman"/>
                                <w:sz w:val="16"/>
                                <w:szCs w:val="16"/>
                              </w:rPr>
                              <w:t>. Meanwhile, electrons were injected from Si and trapped in HfO</w:t>
                            </w:r>
                            <w:r>
                              <w:rPr>
                                <w:rFonts w:ascii="Times New Roman" w:hAnsi="Times New Roman" w:cs="Times New Roman"/>
                                <w:sz w:val="16"/>
                                <w:szCs w:val="16"/>
                                <w:vertAlign w:val="subscript"/>
                              </w:rPr>
                              <w:t>2</w:t>
                            </w:r>
                            <w:r>
                              <w:rPr>
                                <w:rFonts w:ascii="Times New Roman" w:hAnsi="Times New Roman" w:cs="Times New Roman"/>
                                <w:sz w:val="16"/>
                                <w:szCs w:val="16"/>
                              </w:rPr>
                              <w:t xml:space="preserve"> to compensate holes trapping. (b) CV measurements ramped up from -2 V. Initially, the negative oxide trapped charges were de-trapped and a </w:t>
                            </w:r>
                            <w:bookmarkStart w:id="21" w:name="OLE_LINK8"/>
                            <w:r>
                              <w:rPr>
                                <w:rFonts w:ascii="Times New Roman" w:hAnsi="Times New Roman" w:cs="Times New Roman"/>
                                <w:sz w:val="16"/>
                                <w:szCs w:val="16"/>
                              </w:rPr>
                              <w:t xml:space="preserve">relatively large negative </w:t>
                            </w:r>
                            <w:r w:rsidRPr="002442F4">
                              <w:rPr>
                                <w:rFonts w:ascii="Gadugi" w:hAnsi="Gadugi"/>
                                <w:sz w:val="16"/>
                                <w:szCs w:val="16"/>
                              </w:rPr>
                              <w:sym w:font="Symbol" w:char="F044"/>
                            </w:r>
                            <w:r w:rsidRPr="00B619F7">
                              <w:rPr>
                                <w:rFonts w:ascii="Times New Roman" w:hAnsi="Times New Roman" w:cs="Times New Roman"/>
                                <w:sz w:val="16"/>
                                <w:szCs w:val="16"/>
                              </w:rPr>
                              <w:t>V</w:t>
                            </w:r>
                            <w:r w:rsidRPr="00B619F7">
                              <w:rPr>
                                <w:rFonts w:ascii="Times New Roman" w:hAnsi="Times New Roman" w:cs="Times New Roman"/>
                                <w:sz w:val="16"/>
                                <w:szCs w:val="16"/>
                                <w:vertAlign w:val="subscript"/>
                              </w:rPr>
                              <w:t>FB</w:t>
                            </w:r>
                            <w:bookmarkEnd w:id="21"/>
                            <w:r>
                              <w:rPr>
                                <w:rFonts w:ascii="Times New Roman" w:hAnsi="Times New Roman" w:cs="Times New Roman"/>
                                <w:sz w:val="16"/>
                                <w:szCs w:val="16"/>
                              </w:rPr>
                              <w:t xml:space="preserve"> can be extracted at E = -0.5 MV/cm. Conventional measurements completed the process of ramp up from -2 V to +2 V in a</w:t>
                            </w:r>
                            <w:r w:rsidRPr="001E360A">
                              <w:rPr>
                                <w:rFonts w:ascii="Times New Roman" w:hAnsi="Times New Roman" w:cs="Times New Roman"/>
                                <w:sz w:val="16"/>
                                <w:szCs w:val="16"/>
                              </w:rPr>
                              <w:t xml:space="preserve"> </w:t>
                            </w:r>
                            <w:r>
                              <w:rPr>
                                <w:rFonts w:ascii="Times New Roman" w:hAnsi="Times New Roman" w:cs="Times New Roman"/>
                                <w:sz w:val="16"/>
                                <w:szCs w:val="16"/>
                              </w:rPr>
                              <w:t>relatively long time, in which de-trapped</w:t>
                            </w:r>
                            <w:r w:rsidRPr="00832655">
                              <w:rPr>
                                <w:rFonts w:ascii="Times New Roman" w:hAnsi="Times New Roman" w:cs="Times New Roman"/>
                                <w:sz w:val="16"/>
                                <w:szCs w:val="16"/>
                              </w:rPr>
                              <w:t xml:space="preserve"> </w:t>
                            </w:r>
                            <w:r>
                              <w:rPr>
                                <w:rFonts w:ascii="Times New Roman" w:hAnsi="Times New Roman" w:cs="Times New Roman"/>
                                <w:sz w:val="16"/>
                                <w:szCs w:val="16"/>
                              </w:rPr>
                              <w:t>electrons were tunneling to HfO</w:t>
                            </w:r>
                            <w:r>
                              <w:rPr>
                                <w:rFonts w:ascii="Times New Roman" w:hAnsi="Times New Roman" w:cs="Times New Roman"/>
                                <w:sz w:val="16"/>
                                <w:szCs w:val="16"/>
                                <w:vertAlign w:val="subscript"/>
                              </w:rPr>
                              <w:t>2</w:t>
                            </w:r>
                            <w:r>
                              <w:rPr>
                                <w:rFonts w:ascii="Times New Roman" w:hAnsi="Times New Roman" w:cs="Times New Roman"/>
                                <w:sz w:val="16"/>
                                <w:szCs w:val="16"/>
                              </w:rPr>
                              <w:t xml:space="preserve"> again inducing strong </w:t>
                            </w:r>
                            <w:r w:rsidRPr="00E0448D">
                              <w:rPr>
                                <w:rFonts w:ascii="Times New Roman" w:hAnsi="Times New Roman" w:cs="Times New Roman"/>
                                <w:sz w:val="16"/>
                                <w:szCs w:val="16"/>
                              </w:rPr>
                              <w:t>recovery</w:t>
                            </w:r>
                            <w:r>
                              <w:rPr>
                                <w:rFonts w:ascii="Times New Roman" w:hAnsi="Times New Roman" w:cs="Times New Roman"/>
                                <w:sz w:val="16"/>
                                <w:szCs w:val="16"/>
                              </w:rPr>
                              <w:t xml:space="preserve"> of </w:t>
                            </w:r>
                            <w:r w:rsidRPr="002442F4">
                              <w:rPr>
                                <w:rFonts w:ascii="Gadugi" w:hAnsi="Gadugi"/>
                                <w:sz w:val="16"/>
                                <w:szCs w:val="16"/>
                              </w:rPr>
                              <w:sym w:font="Symbol" w:char="F044"/>
                            </w:r>
                            <w:r w:rsidRPr="00B619F7">
                              <w:rPr>
                                <w:rFonts w:ascii="Times New Roman" w:hAnsi="Times New Roman" w:cs="Times New Roman"/>
                                <w:sz w:val="16"/>
                                <w:szCs w:val="16"/>
                              </w:rPr>
                              <w:t>V</w:t>
                            </w:r>
                            <w:r w:rsidRPr="00B619F7">
                              <w:rPr>
                                <w:rFonts w:ascii="Times New Roman" w:hAnsi="Times New Roman" w:cs="Times New Roman"/>
                                <w:sz w:val="16"/>
                                <w:szCs w:val="16"/>
                                <w:vertAlign w:val="subscript"/>
                              </w:rPr>
                              <w:t>FB</w:t>
                            </w:r>
                            <w:r>
                              <w:rPr>
                                <w:rFonts w:ascii="Times New Roman" w:hAnsi="Times New Roman" w:cs="Times New Roman"/>
                                <w:sz w:val="16"/>
                                <w:szCs w:val="16"/>
                              </w:rPr>
                              <w:t>. (c) CV measurements ramped down from +2 V, the de-trapped</w:t>
                            </w:r>
                            <w:r w:rsidRPr="00832655">
                              <w:rPr>
                                <w:rFonts w:ascii="Times New Roman" w:hAnsi="Times New Roman" w:cs="Times New Roman"/>
                                <w:sz w:val="16"/>
                                <w:szCs w:val="16"/>
                              </w:rPr>
                              <w:t xml:space="preserve"> </w:t>
                            </w:r>
                            <w:r>
                              <w:rPr>
                                <w:rFonts w:ascii="Times New Roman" w:hAnsi="Times New Roman" w:cs="Times New Roman"/>
                                <w:sz w:val="16"/>
                                <w:szCs w:val="16"/>
                              </w:rPr>
                              <w:t>electrons were tunneling to HfO</w:t>
                            </w:r>
                            <w:r>
                              <w:rPr>
                                <w:rFonts w:ascii="Times New Roman" w:hAnsi="Times New Roman" w:cs="Times New Roman"/>
                                <w:sz w:val="16"/>
                                <w:szCs w:val="16"/>
                                <w:vertAlign w:val="subscript"/>
                              </w:rPr>
                              <w:t>2</w:t>
                            </w:r>
                            <w:r>
                              <w:rPr>
                                <w:rFonts w:ascii="Times New Roman" w:hAnsi="Times New Roman" w:cs="Times New Roman"/>
                                <w:sz w:val="16"/>
                                <w:szCs w:val="16"/>
                              </w:rPr>
                              <w:t xml:space="preserve"> again. (d) </w:t>
                            </w:r>
                            <w:r w:rsidRPr="001E360A">
                              <w:rPr>
                                <w:rFonts w:ascii="Times New Roman" w:hAnsi="Times New Roman" w:cs="Times New Roman"/>
                                <w:sz w:val="16"/>
                                <w:szCs w:val="16"/>
                                <w:lang w:eastAsia="zh-CN"/>
                              </w:rPr>
                              <w:t>+1 V</w:t>
                            </w:r>
                            <w:r w:rsidRPr="00832655">
                              <w:rPr>
                                <w:rFonts w:ascii="Times New Roman" w:hAnsi="Times New Roman" w:cs="Times New Roman"/>
                                <w:sz w:val="16"/>
                                <w:szCs w:val="16"/>
                              </w:rPr>
                              <w:t xml:space="preserve"> bias</w:t>
                            </w:r>
                            <w:r>
                              <w:rPr>
                                <w:rFonts w:ascii="Times New Roman" w:hAnsi="Times New Roman" w:cs="Times New Roman"/>
                                <w:sz w:val="16"/>
                                <w:szCs w:val="16"/>
                              </w:rPr>
                              <w:t>ed</w:t>
                            </w:r>
                            <w:r w:rsidRPr="00832655">
                              <w:rPr>
                                <w:rFonts w:ascii="Times New Roman" w:hAnsi="Times New Roman" w:cs="Times New Roman"/>
                                <w:sz w:val="16"/>
                                <w:szCs w:val="16"/>
                              </w:rPr>
                              <w:t xml:space="preserve"> irradiation</w:t>
                            </w:r>
                            <w:r>
                              <w:rPr>
                                <w:rFonts w:ascii="Times New Roman" w:hAnsi="Times New Roman" w:cs="Times New Roman"/>
                                <w:sz w:val="16"/>
                                <w:szCs w:val="16"/>
                              </w:rPr>
                              <w:t xml:space="preserve">. </w:t>
                            </w:r>
                          </w:p>
                          <w:p w14:paraId="3C082A81" w14:textId="77777777" w:rsidR="0064694E" w:rsidRPr="00F75712" w:rsidRDefault="0064694E" w:rsidP="001659CB"/>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3D146FAF" id="文本框 19" o:spid="_x0000_s1044" type="#_x0000_t202" style="position:absolute;left:0;text-align:left;margin-left:199.65pt;margin-top:312.6pt;width:250.85pt;height:125.15pt;z-index:251926016;visibility:visible;mso-wrap-style:square;mso-width-percent:0;mso-height-percent:0;mso-wrap-distance-left:9pt;mso-wrap-distance-top:0;mso-wrap-distance-right:9pt;mso-wrap-distance-bottom:0;mso-position-horizontal:right;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" stroked="f">
                <v:path arrowok="t"/>
                <v:textbox inset="0,0,0,0">
                  <w:txbxContent>
                    <w:p w14:paraId="17D75C99" w14:textId="16B317A0" w:rsidR="0064694E" w:rsidRDefault="0064694E" w:rsidP="001659CB">
                      <w:pPr>
                        <w:pStyle w:val="af4"/>
                        <w:jc w:val="both"/>
                        <w:rPr>
                          <w:rFonts w:ascii="Times New Roman" w:hAnsi="Times New Roman" w:cs="Times New Roman"/>
                          <w:sz w:val="16"/>
                          <w:szCs w:val="16"/>
                        </w:rPr>
                      </w:pPr>
                      <w:r w:rsidRPr="00F75712">
                        <w:rPr>
                          <w:rFonts w:ascii="Times New Roman" w:hAnsi="Times New Roman" w:cs="Times New Roman"/>
                          <w:sz w:val="16"/>
                          <w:szCs w:val="16"/>
                        </w:rPr>
                        <w:t xml:space="preserve">Fig. </w:t>
                      </w:r>
                      <w:r>
                        <w:rPr>
                          <w:rFonts w:ascii="Times New Roman" w:hAnsi="Times New Roman" w:cs="Times New Roman"/>
                          <w:sz w:val="16"/>
                          <w:szCs w:val="16"/>
                        </w:rPr>
                        <w:t>9. E</w:t>
                      </w:r>
                      <w:r w:rsidRPr="001E360A">
                        <w:rPr>
                          <w:rFonts w:ascii="Times New Roman" w:hAnsi="Times New Roman" w:cs="Times New Roman"/>
                          <w:sz w:val="16"/>
                          <w:szCs w:val="16"/>
                        </w:rPr>
                        <w:t>nergy band diagram</w:t>
                      </w:r>
                      <w:r>
                        <w:rPr>
                          <w:rFonts w:ascii="Times New Roman" w:hAnsi="Times New Roman" w:cs="Times New Roman"/>
                          <w:sz w:val="16"/>
                          <w:szCs w:val="16"/>
                        </w:rPr>
                        <w:t>s</w:t>
                      </w:r>
                      <w:r w:rsidRPr="001E360A">
                        <w:rPr>
                          <w:rFonts w:ascii="Times New Roman" w:hAnsi="Times New Roman" w:cs="Times New Roman"/>
                          <w:sz w:val="16"/>
                          <w:szCs w:val="16"/>
                        </w:rPr>
                        <w:t xml:space="preserve"> of a HfO</w:t>
                      </w:r>
                      <w:r w:rsidRPr="00001EC2">
                        <w:rPr>
                          <w:rFonts w:ascii="Times New Roman" w:hAnsi="Times New Roman" w:cs="Times New Roman"/>
                          <w:sz w:val="16"/>
                          <w:szCs w:val="16"/>
                          <w:vertAlign w:val="subscript"/>
                        </w:rPr>
                        <w:t>2</w:t>
                      </w:r>
                      <w:r w:rsidRPr="001E360A">
                        <w:rPr>
                          <w:rFonts w:ascii="Times New Roman" w:hAnsi="Times New Roman" w:cs="Times New Roman"/>
                          <w:sz w:val="16"/>
                          <w:szCs w:val="16"/>
                        </w:rPr>
                        <w:t>/SiO</w:t>
                      </w:r>
                      <w:r w:rsidRPr="00001EC2">
                        <w:rPr>
                          <w:rFonts w:ascii="Times New Roman" w:hAnsi="Times New Roman" w:cs="Times New Roman"/>
                          <w:sz w:val="16"/>
                          <w:szCs w:val="16"/>
                          <w:vertAlign w:val="subscript"/>
                        </w:rPr>
                        <w:t>2</w:t>
                      </w:r>
                      <w:r w:rsidRPr="001E360A">
                        <w:rPr>
                          <w:rFonts w:ascii="Times New Roman" w:hAnsi="Times New Roman" w:cs="Times New Roman"/>
                          <w:sz w:val="16"/>
                          <w:szCs w:val="16"/>
                        </w:rPr>
                        <w:t xml:space="preserve">-Si capacitor during biased </w:t>
                      </w:r>
                      <w:r>
                        <w:rPr>
                          <w:rFonts w:ascii="Times New Roman" w:hAnsi="Times New Roman" w:cs="Times New Roman"/>
                          <w:sz w:val="16"/>
                          <w:szCs w:val="16"/>
                        </w:rPr>
                        <w:t>ir</w:t>
                      </w:r>
                      <w:r w:rsidRPr="001E360A">
                        <w:rPr>
                          <w:rFonts w:ascii="Times New Roman" w:hAnsi="Times New Roman" w:cs="Times New Roman"/>
                          <w:sz w:val="16"/>
                          <w:szCs w:val="16"/>
                        </w:rPr>
                        <w:t>radiation</w:t>
                      </w:r>
                      <w:r>
                        <w:rPr>
                          <w:rFonts w:ascii="Times New Roman" w:hAnsi="Times New Roman" w:cs="Times New Roman"/>
                          <w:sz w:val="16"/>
                          <w:szCs w:val="16"/>
                        </w:rPr>
                        <w:t xml:space="preserve"> and CV measurements: (a) </w:t>
                      </w:r>
                      <w:r w:rsidRPr="001E360A">
                        <w:rPr>
                          <w:rFonts w:ascii="Times New Roman" w:hAnsi="Times New Roman" w:cs="Times New Roman"/>
                          <w:sz w:val="16"/>
                          <w:szCs w:val="16"/>
                          <w:lang w:eastAsia="zh-CN"/>
                        </w:rPr>
                        <w:t>+1 V</w:t>
                      </w:r>
                      <w:r w:rsidRPr="00832655">
                        <w:rPr>
                          <w:rFonts w:ascii="Times New Roman" w:hAnsi="Times New Roman" w:cs="Times New Roman"/>
                          <w:sz w:val="16"/>
                          <w:szCs w:val="16"/>
                        </w:rPr>
                        <w:t xml:space="preserve"> bias</w:t>
                      </w:r>
                      <w:r>
                        <w:rPr>
                          <w:rFonts w:ascii="Times New Roman" w:hAnsi="Times New Roman" w:cs="Times New Roman"/>
                          <w:sz w:val="16"/>
                          <w:szCs w:val="16"/>
                        </w:rPr>
                        <w:t>ed</w:t>
                      </w:r>
                      <w:r w:rsidRPr="00832655">
                        <w:rPr>
                          <w:rFonts w:ascii="Times New Roman" w:hAnsi="Times New Roman" w:cs="Times New Roman"/>
                          <w:sz w:val="16"/>
                          <w:szCs w:val="16"/>
                        </w:rPr>
                        <w:t xml:space="preserve"> irradiation</w:t>
                      </w:r>
                      <w:r>
                        <w:rPr>
                          <w:rFonts w:ascii="Times New Roman" w:hAnsi="Times New Roman" w:cs="Times New Roman"/>
                          <w:sz w:val="16"/>
                          <w:szCs w:val="16"/>
                        </w:rPr>
                        <w:t>. Radiation-induced</w:t>
                      </w:r>
                      <w:r w:rsidRPr="00832655">
                        <w:rPr>
                          <w:rFonts w:ascii="Times New Roman" w:hAnsi="Times New Roman" w:cs="Times New Roman"/>
                          <w:sz w:val="16"/>
                          <w:szCs w:val="16"/>
                        </w:rPr>
                        <w:t xml:space="preserve"> </w:t>
                      </w:r>
                      <w:r>
                        <w:rPr>
                          <w:rFonts w:ascii="Times New Roman" w:hAnsi="Times New Roman" w:cs="Times New Roman"/>
                          <w:sz w:val="16"/>
                          <w:szCs w:val="16"/>
                        </w:rPr>
                        <w:t>positive charges transported to HfO</w:t>
                      </w:r>
                      <w:r>
                        <w:rPr>
                          <w:rFonts w:ascii="Times New Roman" w:hAnsi="Times New Roman" w:cs="Times New Roman"/>
                          <w:sz w:val="16"/>
                          <w:szCs w:val="16"/>
                          <w:vertAlign w:val="subscript"/>
                        </w:rPr>
                        <w:t>2</w:t>
                      </w:r>
                      <w:r>
                        <w:rPr>
                          <w:rFonts w:ascii="Times New Roman" w:hAnsi="Times New Roman" w:cs="Times New Roman"/>
                          <w:sz w:val="16"/>
                          <w:szCs w:val="16"/>
                        </w:rPr>
                        <w:t>/SiO</w:t>
                      </w:r>
                      <w:r>
                        <w:rPr>
                          <w:rFonts w:ascii="Times New Roman" w:hAnsi="Times New Roman" w:cs="Times New Roman"/>
                          <w:sz w:val="16"/>
                          <w:szCs w:val="16"/>
                          <w:vertAlign w:val="subscript"/>
                        </w:rPr>
                        <w:t>2</w:t>
                      </w:r>
                      <w:r>
                        <w:rPr>
                          <w:rFonts w:ascii="Times New Roman" w:hAnsi="Times New Roman" w:cs="Times New Roman"/>
                          <w:sz w:val="16"/>
                          <w:szCs w:val="16"/>
                        </w:rPr>
                        <w:t xml:space="preserve"> interface and trapped in the HfO</w:t>
                      </w:r>
                      <w:r>
                        <w:rPr>
                          <w:rFonts w:ascii="Times New Roman" w:hAnsi="Times New Roman" w:cs="Times New Roman"/>
                          <w:sz w:val="16"/>
                          <w:szCs w:val="16"/>
                          <w:vertAlign w:val="subscript"/>
                        </w:rPr>
                        <w:t>2</w:t>
                      </w:r>
                      <w:r>
                        <w:rPr>
                          <w:rFonts w:ascii="Times New Roman" w:hAnsi="Times New Roman" w:cs="Times New Roman"/>
                          <w:sz w:val="16"/>
                          <w:szCs w:val="16"/>
                        </w:rPr>
                        <w:t xml:space="preserve"> to induce negative </w:t>
                      </w:r>
                      <w:r w:rsidRPr="002442F4">
                        <w:rPr>
                          <w:rFonts w:ascii="Gadugi" w:hAnsi="Gadugi"/>
                          <w:sz w:val="16"/>
                          <w:szCs w:val="16"/>
                        </w:rPr>
                        <w:sym w:font="Symbol" w:char="F044"/>
                      </w:r>
                      <w:r w:rsidRPr="00B619F7">
                        <w:rPr>
                          <w:rFonts w:ascii="Times New Roman" w:hAnsi="Times New Roman" w:cs="Times New Roman"/>
                          <w:sz w:val="16"/>
                          <w:szCs w:val="16"/>
                        </w:rPr>
                        <w:t>V</w:t>
                      </w:r>
                      <w:r w:rsidRPr="00B619F7">
                        <w:rPr>
                          <w:rFonts w:ascii="Times New Roman" w:hAnsi="Times New Roman" w:cs="Times New Roman"/>
                          <w:sz w:val="16"/>
                          <w:szCs w:val="16"/>
                          <w:vertAlign w:val="subscript"/>
                        </w:rPr>
                        <w:t>FB</w:t>
                      </w:r>
                      <w:r>
                        <w:rPr>
                          <w:rFonts w:ascii="Times New Roman" w:hAnsi="Times New Roman" w:cs="Times New Roman"/>
                          <w:sz w:val="16"/>
                          <w:szCs w:val="16"/>
                        </w:rPr>
                        <w:t>. Meanwhile, electrons were injected from Si and trapped in HfO</w:t>
                      </w:r>
                      <w:r>
                        <w:rPr>
                          <w:rFonts w:ascii="Times New Roman" w:hAnsi="Times New Roman" w:cs="Times New Roman"/>
                          <w:sz w:val="16"/>
                          <w:szCs w:val="16"/>
                          <w:vertAlign w:val="subscript"/>
                        </w:rPr>
                        <w:t>2</w:t>
                      </w:r>
                      <w:r>
                        <w:rPr>
                          <w:rFonts w:ascii="Times New Roman" w:hAnsi="Times New Roman" w:cs="Times New Roman"/>
                          <w:sz w:val="16"/>
                          <w:szCs w:val="16"/>
                        </w:rPr>
                        <w:t xml:space="preserve"> to compensate holes trapping. (b) CV measurements ramped up from -2 V. Initially, the negative oxide trapped charges were de-trapped and a </w:t>
                      </w:r>
                      <w:bookmarkStart w:id="42" w:name="OLE_LINK8"/>
                      <w:r>
                        <w:rPr>
                          <w:rFonts w:ascii="Times New Roman" w:hAnsi="Times New Roman" w:cs="Times New Roman"/>
                          <w:sz w:val="16"/>
                          <w:szCs w:val="16"/>
                        </w:rPr>
                        <w:t xml:space="preserve">relatively large negative </w:t>
                      </w:r>
                      <w:r w:rsidRPr="002442F4">
                        <w:rPr>
                          <w:rFonts w:ascii="Gadugi" w:hAnsi="Gadugi"/>
                          <w:sz w:val="16"/>
                          <w:szCs w:val="16"/>
                        </w:rPr>
                        <w:sym w:font="Symbol" w:char="F044"/>
                      </w:r>
                      <w:r w:rsidRPr="00B619F7">
                        <w:rPr>
                          <w:rFonts w:ascii="Times New Roman" w:hAnsi="Times New Roman" w:cs="Times New Roman"/>
                          <w:sz w:val="16"/>
                          <w:szCs w:val="16"/>
                        </w:rPr>
                        <w:t>V</w:t>
                      </w:r>
                      <w:r w:rsidRPr="00B619F7">
                        <w:rPr>
                          <w:rFonts w:ascii="Times New Roman" w:hAnsi="Times New Roman" w:cs="Times New Roman"/>
                          <w:sz w:val="16"/>
                          <w:szCs w:val="16"/>
                          <w:vertAlign w:val="subscript"/>
                        </w:rPr>
                        <w:t>FB</w:t>
                      </w:r>
                      <w:bookmarkEnd w:id="42"/>
                      <w:r>
                        <w:rPr>
                          <w:rFonts w:ascii="Times New Roman" w:hAnsi="Times New Roman" w:cs="Times New Roman"/>
                          <w:sz w:val="16"/>
                          <w:szCs w:val="16"/>
                        </w:rPr>
                        <w:t xml:space="preserve"> can be extracted at E = -0.5 MV/cm. Conventional measurements completed the process of ramp up from -2 V to +2 V in a</w:t>
                      </w:r>
                      <w:r w:rsidRPr="001E360A">
                        <w:rPr>
                          <w:rFonts w:ascii="Times New Roman" w:hAnsi="Times New Roman" w:cs="Times New Roman"/>
                          <w:sz w:val="16"/>
                          <w:szCs w:val="16"/>
                        </w:rPr>
                        <w:t xml:space="preserve"> </w:t>
                      </w:r>
                      <w:r>
                        <w:rPr>
                          <w:rFonts w:ascii="Times New Roman" w:hAnsi="Times New Roman" w:cs="Times New Roman"/>
                          <w:sz w:val="16"/>
                          <w:szCs w:val="16"/>
                        </w:rPr>
                        <w:t>relatively long time, in which de-trapped</w:t>
                      </w:r>
                      <w:r w:rsidRPr="00832655">
                        <w:rPr>
                          <w:rFonts w:ascii="Times New Roman" w:hAnsi="Times New Roman" w:cs="Times New Roman"/>
                          <w:sz w:val="16"/>
                          <w:szCs w:val="16"/>
                        </w:rPr>
                        <w:t xml:space="preserve"> </w:t>
                      </w:r>
                      <w:r>
                        <w:rPr>
                          <w:rFonts w:ascii="Times New Roman" w:hAnsi="Times New Roman" w:cs="Times New Roman"/>
                          <w:sz w:val="16"/>
                          <w:szCs w:val="16"/>
                        </w:rPr>
                        <w:t>electrons were tunneling to HfO</w:t>
                      </w:r>
                      <w:r>
                        <w:rPr>
                          <w:rFonts w:ascii="Times New Roman" w:hAnsi="Times New Roman" w:cs="Times New Roman"/>
                          <w:sz w:val="16"/>
                          <w:szCs w:val="16"/>
                          <w:vertAlign w:val="subscript"/>
                        </w:rPr>
                        <w:t>2</w:t>
                      </w:r>
                      <w:r>
                        <w:rPr>
                          <w:rFonts w:ascii="Times New Roman" w:hAnsi="Times New Roman" w:cs="Times New Roman"/>
                          <w:sz w:val="16"/>
                          <w:szCs w:val="16"/>
                        </w:rPr>
                        <w:t xml:space="preserve"> again inducing strong </w:t>
                      </w:r>
                      <w:r w:rsidRPr="00E0448D">
                        <w:rPr>
                          <w:rFonts w:ascii="Times New Roman" w:hAnsi="Times New Roman" w:cs="Times New Roman"/>
                          <w:sz w:val="16"/>
                          <w:szCs w:val="16"/>
                        </w:rPr>
                        <w:t>recovery</w:t>
                      </w:r>
                      <w:r>
                        <w:rPr>
                          <w:rFonts w:ascii="Times New Roman" w:hAnsi="Times New Roman" w:cs="Times New Roman"/>
                          <w:sz w:val="16"/>
                          <w:szCs w:val="16"/>
                        </w:rPr>
                        <w:t xml:space="preserve"> of </w:t>
                      </w:r>
                      <w:r w:rsidRPr="002442F4">
                        <w:rPr>
                          <w:rFonts w:ascii="Gadugi" w:hAnsi="Gadugi"/>
                          <w:sz w:val="16"/>
                          <w:szCs w:val="16"/>
                        </w:rPr>
                        <w:sym w:font="Symbol" w:char="F044"/>
                      </w:r>
                      <w:r w:rsidRPr="00B619F7">
                        <w:rPr>
                          <w:rFonts w:ascii="Times New Roman" w:hAnsi="Times New Roman" w:cs="Times New Roman"/>
                          <w:sz w:val="16"/>
                          <w:szCs w:val="16"/>
                        </w:rPr>
                        <w:t>V</w:t>
                      </w:r>
                      <w:r w:rsidRPr="00B619F7">
                        <w:rPr>
                          <w:rFonts w:ascii="Times New Roman" w:hAnsi="Times New Roman" w:cs="Times New Roman"/>
                          <w:sz w:val="16"/>
                          <w:szCs w:val="16"/>
                          <w:vertAlign w:val="subscript"/>
                        </w:rPr>
                        <w:t>FB</w:t>
                      </w:r>
                      <w:r>
                        <w:rPr>
                          <w:rFonts w:ascii="Times New Roman" w:hAnsi="Times New Roman" w:cs="Times New Roman"/>
                          <w:sz w:val="16"/>
                          <w:szCs w:val="16"/>
                        </w:rPr>
                        <w:t>. (c) CV measurements ramped down from +2 V, the de-trapped</w:t>
                      </w:r>
                      <w:r w:rsidRPr="00832655">
                        <w:rPr>
                          <w:rFonts w:ascii="Times New Roman" w:hAnsi="Times New Roman" w:cs="Times New Roman"/>
                          <w:sz w:val="16"/>
                          <w:szCs w:val="16"/>
                        </w:rPr>
                        <w:t xml:space="preserve"> </w:t>
                      </w:r>
                      <w:r>
                        <w:rPr>
                          <w:rFonts w:ascii="Times New Roman" w:hAnsi="Times New Roman" w:cs="Times New Roman"/>
                          <w:sz w:val="16"/>
                          <w:szCs w:val="16"/>
                        </w:rPr>
                        <w:t>electrons were tunneling to HfO</w:t>
                      </w:r>
                      <w:r>
                        <w:rPr>
                          <w:rFonts w:ascii="Times New Roman" w:hAnsi="Times New Roman" w:cs="Times New Roman"/>
                          <w:sz w:val="16"/>
                          <w:szCs w:val="16"/>
                          <w:vertAlign w:val="subscript"/>
                        </w:rPr>
                        <w:t>2</w:t>
                      </w:r>
                      <w:r>
                        <w:rPr>
                          <w:rFonts w:ascii="Times New Roman" w:hAnsi="Times New Roman" w:cs="Times New Roman"/>
                          <w:sz w:val="16"/>
                          <w:szCs w:val="16"/>
                        </w:rPr>
                        <w:t xml:space="preserve"> again. (d) </w:t>
                      </w:r>
                      <w:r w:rsidRPr="001E360A">
                        <w:rPr>
                          <w:rFonts w:ascii="Times New Roman" w:hAnsi="Times New Roman" w:cs="Times New Roman"/>
                          <w:sz w:val="16"/>
                          <w:szCs w:val="16"/>
                          <w:lang w:eastAsia="zh-CN"/>
                        </w:rPr>
                        <w:t>+1 V</w:t>
                      </w:r>
                      <w:r w:rsidRPr="00832655">
                        <w:rPr>
                          <w:rFonts w:ascii="Times New Roman" w:hAnsi="Times New Roman" w:cs="Times New Roman"/>
                          <w:sz w:val="16"/>
                          <w:szCs w:val="16"/>
                        </w:rPr>
                        <w:t xml:space="preserve"> bias</w:t>
                      </w:r>
                      <w:r>
                        <w:rPr>
                          <w:rFonts w:ascii="Times New Roman" w:hAnsi="Times New Roman" w:cs="Times New Roman"/>
                          <w:sz w:val="16"/>
                          <w:szCs w:val="16"/>
                        </w:rPr>
                        <w:t>ed</w:t>
                      </w:r>
                      <w:r w:rsidRPr="00832655">
                        <w:rPr>
                          <w:rFonts w:ascii="Times New Roman" w:hAnsi="Times New Roman" w:cs="Times New Roman"/>
                          <w:sz w:val="16"/>
                          <w:szCs w:val="16"/>
                        </w:rPr>
                        <w:t xml:space="preserve"> irradiation</w:t>
                      </w:r>
                      <w:r>
                        <w:rPr>
                          <w:rFonts w:ascii="Times New Roman" w:hAnsi="Times New Roman" w:cs="Times New Roman"/>
                          <w:sz w:val="16"/>
                          <w:szCs w:val="16"/>
                        </w:rPr>
                        <w:t xml:space="preserve">. </w:t>
                      </w:r>
                    </w:p>
                    <w:p w14:paraId="3C082A81" w14:textId="77777777" w:rsidR="0064694E" w:rsidRPr="00F75712" w:rsidRDefault="0064694E" w:rsidP="001659CB"/>
                  </w:txbxContent>
                </v:textbox>
                <w10:wrap type="topAndBottom" anchory="margin"/>
              </v:shape>
            </w:pict>
          </mc:Fallback>
        </mc:AlternateContent>
      </w:r>
      <w:r w:rsidRPr="00625CC9">
        <w:rPr>
          <w:noProof/>
          <w:lang w:val="en-GB" w:eastAsia="en-GB"/>
        </w:rPr>
        <w:drawing>
          <wp:anchor distT="0" distB="0" distL="114300" distR="114300" simplePos="0" relativeHeight="251687935" behindDoc="0" locked="0" layoutInCell="1" allowOverlap="1" wp14:anchorId="22FD626D" wp14:editId="48525661">
            <wp:simplePos x="0" y="0"/>
            <wp:positionH relativeFrom="margin">
              <wp:align>right</wp:align>
            </wp:positionH>
            <wp:positionV relativeFrom="paragraph">
              <wp:posOffset>2515539</wp:posOffset>
            </wp:positionV>
            <wp:extent cx="3209290" cy="2468880"/>
            <wp:effectExtent l="0" t="0" r="0" b="7620"/>
            <wp:wrapSquare wrapText="bothSides"/>
            <wp:docPr id="1803" name="图片 18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09290" cy="24688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25CC9">
        <w:rPr>
          <w:noProof/>
          <w:lang w:val="en-GB" w:eastAsia="en-GB"/>
        </w:rPr>
        <w:drawing>
          <wp:anchor distT="0" distB="0" distL="114300" distR="114300" simplePos="0" relativeHeight="251686910" behindDoc="0" locked="0" layoutInCell="1" allowOverlap="1" wp14:anchorId="2DD47A61" wp14:editId="0AFE377E">
            <wp:simplePos x="0" y="0"/>
            <wp:positionH relativeFrom="margin">
              <wp:posOffset>3382417</wp:posOffset>
            </wp:positionH>
            <wp:positionV relativeFrom="page">
              <wp:posOffset>638355</wp:posOffset>
            </wp:positionV>
            <wp:extent cx="3196590" cy="2472690"/>
            <wp:effectExtent l="0" t="0" r="3810" b="3810"/>
            <wp:wrapSquare wrapText="bothSides"/>
            <wp:docPr id="1804" name="图片 18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96590" cy="2472690"/>
                    </a:xfrm>
                    <a:prstGeom prst="rect">
                      <a:avLst/>
                    </a:prstGeom>
                    <a:noFill/>
                    <a:ln>
                      <a:noFill/>
                    </a:ln>
                  </pic:spPr>
                </pic:pic>
              </a:graphicData>
            </a:graphic>
          </wp:anchor>
        </w:drawing>
      </w:r>
      <w:r w:rsidRPr="00C654C1">
        <w:rPr>
          <w:rFonts w:hint="eastAsia"/>
          <w:noProof/>
          <w:lang w:val="en-GB" w:eastAsia="en-GB"/>
        </w:rPr>
        <mc:AlternateContent>
          <mc:Choice Requires="wpc">
            <w:drawing>
              <wp:anchor distT="0" distB="0" distL="114300" distR="114300" simplePos="0" relativeHeight="251923968" behindDoc="0" locked="0" layoutInCell="1" allowOverlap="1" wp14:anchorId="5C74B7B4" wp14:editId="1141A5C5">
                <wp:simplePos x="0" y="0"/>
                <wp:positionH relativeFrom="column">
                  <wp:posOffset>635</wp:posOffset>
                </wp:positionH>
                <wp:positionV relativeFrom="page">
                  <wp:posOffset>638175</wp:posOffset>
                </wp:positionV>
                <wp:extent cx="3185795" cy="3895090"/>
                <wp:effectExtent l="0" t="0" r="0" b="10160"/>
                <wp:wrapTopAndBottom/>
                <wp:docPr id="2124" name="画布 212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2126" name="组合 2126"/>
                        <wpg:cNvGrpSpPr/>
                        <wpg:grpSpPr>
                          <a:xfrm>
                            <a:off x="0" y="56172"/>
                            <a:ext cx="3166552" cy="3838918"/>
                            <a:chOff x="19878" y="0"/>
                            <a:chExt cx="3166552" cy="3838918"/>
                          </a:xfrm>
                        </wpg:grpSpPr>
                        <wps:wsp>
                          <wps:cNvPr id="14" name="文本框 18"/>
                          <wps:cNvSpPr txBox="1"/>
                          <wps:spPr>
                            <a:xfrm>
                              <a:off x="1237020" y="759563"/>
                              <a:ext cx="293006" cy="2563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6E4F2C" w14:textId="77777777" w:rsidR="0064694E" w:rsidRPr="009D0B51" w:rsidRDefault="0064694E" w:rsidP="001659CB">
                                <w:pPr>
                                  <w:rPr>
                                    <w:sz w:val="15"/>
                                    <w:szCs w:val="15"/>
                                  </w:rPr>
                                </w:pPr>
                                <w:r w:rsidRPr="009D0B51">
                                  <w:rPr>
                                    <w:sz w:val="15"/>
                                    <w:szCs w:val="15"/>
                                  </w:rPr>
                                  <w:t>E</w:t>
                                </w:r>
                                <w:r w:rsidRPr="009D0B51">
                                  <w:rPr>
                                    <w:position w:val="-4"/>
                                    <w:sz w:val="15"/>
                                    <w:szCs w:val="15"/>
                                    <w:vertAlign w:val="subscript"/>
                                  </w:rPr>
                                  <w:t>v</w:t>
                                </w:r>
                                <w:r w:rsidRPr="009D0B51">
                                  <w:rPr>
                                    <w:sz w:val="15"/>
                                    <w:szCs w:val="15"/>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 name="直接连接符 16"/>
                          <wps:cNvCnPr/>
                          <wps:spPr>
                            <a:xfrm flipV="1">
                              <a:off x="373642" y="593260"/>
                              <a:ext cx="0" cy="72118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 name="直接连接符 23"/>
                          <wps:cNvCnPr/>
                          <wps:spPr>
                            <a:xfrm flipV="1">
                              <a:off x="848360" y="379536"/>
                              <a:ext cx="0" cy="1107048"/>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 name="直接连接符 24"/>
                          <wps:cNvCnPr/>
                          <wps:spPr>
                            <a:xfrm flipV="1">
                              <a:off x="373642" y="1247211"/>
                              <a:ext cx="474641" cy="57729"/>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直接连接符 25"/>
                          <wps:cNvCnPr/>
                          <wps:spPr>
                            <a:xfrm flipV="1">
                              <a:off x="848360" y="557123"/>
                              <a:ext cx="0" cy="6953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 name="直接连接符 28"/>
                          <wps:cNvCnPr/>
                          <wps:spPr>
                            <a:xfrm flipV="1">
                              <a:off x="923038" y="307914"/>
                              <a:ext cx="0" cy="110482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 name="直接连接符 29"/>
                          <wps:cNvCnPr/>
                          <wps:spPr>
                            <a:xfrm flipV="1">
                              <a:off x="848016" y="309279"/>
                              <a:ext cx="70522" cy="7607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直接连接符 30"/>
                          <wps:cNvCnPr/>
                          <wps:spPr>
                            <a:xfrm>
                              <a:off x="460555" y="517063"/>
                              <a:ext cx="0" cy="854408"/>
                            </a:xfrm>
                            <a:prstGeom prst="line">
                              <a:avLst/>
                            </a:prstGeom>
                            <a:ln w="6350">
                              <a:solidFill>
                                <a:schemeClr val="tx1"/>
                              </a:solidFill>
                              <a:headEnd type="triangle" w="sm" len="sm"/>
                              <a:tailEnd type="triangle" w="sm" len="sm"/>
                            </a:ln>
                          </wps:spPr>
                          <wps:style>
                            <a:lnRef idx="1">
                              <a:schemeClr val="accent1"/>
                            </a:lnRef>
                            <a:fillRef idx="0">
                              <a:schemeClr val="accent1"/>
                            </a:fillRef>
                            <a:effectRef idx="0">
                              <a:schemeClr val="accent1"/>
                            </a:effectRef>
                            <a:fontRef idx="minor">
                              <a:schemeClr val="tx1"/>
                            </a:fontRef>
                          </wps:style>
                          <wps:bodyPr/>
                        </wps:wsp>
                        <wps:wsp>
                          <wps:cNvPr id="31" name="直接连接符 31"/>
                          <wps:cNvCnPr/>
                          <wps:spPr>
                            <a:xfrm flipV="1">
                              <a:off x="501201" y="1222601"/>
                              <a:ext cx="37994" cy="167469"/>
                            </a:xfrm>
                            <a:prstGeom prst="line">
                              <a:avLst/>
                            </a:prstGeom>
                            <a:ln w="6350" cap="sq">
                              <a:solidFill>
                                <a:schemeClr val="tx1"/>
                              </a:solidFill>
                              <a:round/>
                              <a:tailEnd type="triangle" w="sm" len="sm"/>
                            </a:ln>
                          </wps:spPr>
                          <wps:style>
                            <a:lnRef idx="1">
                              <a:schemeClr val="accent1"/>
                            </a:lnRef>
                            <a:fillRef idx="0">
                              <a:schemeClr val="accent1"/>
                            </a:fillRef>
                            <a:effectRef idx="0">
                              <a:schemeClr val="accent1"/>
                            </a:effectRef>
                            <a:fontRef idx="minor">
                              <a:schemeClr val="tx1"/>
                            </a:fontRef>
                          </wps:style>
                          <wps:bodyPr/>
                        </wps:wsp>
                        <wps:wsp>
                          <wps:cNvPr id="32" name="直接连接符 32"/>
                          <wps:cNvCnPr/>
                          <wps:spPr>
                            <a:xfrm flipV="1">
                              <a:off x="565745" y="1196599"/>
                              <a:ext cx="233179" cy="26003"/>
                            </a:xfrm>
                            <a:prstGeom prst="line">
                              <a:avLst/>
                            </a:prstGeom>
                            <a:ln w="6350" cap="sq">
                              <a:solidFill>
                                <a:schemeClr val="tx1"/>
                              </a:solidFill>
                              <a:round/>
                              <a:tailEnd type="triangle" w="sm" len="sm"/>
                            </a:ln>
                          </wps:spPr>
                          <wps:style>
                            <a:lnRef idx="1">
                              <a:schemeClr val="accent1"/>
                            </a:lnRef>
                            <a:fillRef idx="0">
                              <a:schemeClr val="accent1"/>
                            </a:fillRef>
                            <a:effectRef idx="0">
                              <a:schemeClr val="accent1"/>
                            </a:effectRef>
                            <a:fontRef idx="minor">
                              <a:schemeClr val="tx1"/>
                            </a:fontRef>
                          </wps:style>
                          <wps:bodyPr/>
                        </wps:wsp>
                        <wpg:grpSp>
                          <wpg:cNvPr id="33" name="组合 33"/>
                          <wpg:cNvGrpSpPr/>
                          <wpg:grpSpPr>
                            <a:xfrm>
                              <a:off x="426493" y="472489"/>
                              <a:ext cx="45724" cy="45719"/>
                              <a:chOff x="4004660" y="834013"/>
                              <a:chExt cx="60290" cy="60290"/>
                            </a:xfrm>
                          </wpg:grpSpPr>
                          <wps:wsp>
                            <wps:cNvPr id="35" name="椭圆 35"/>
                            <wps:cNvSpPr/>
                            <wps:spPr>
                              <a:xfrm>
                                <a:off x="4004660" y="834013"/>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直接连接符 36"/>
                            <wps:cNvCnPr/>
                            <wps:spPr>
                              <a:xfrm>
                                <a:off x="4004660" y="863913"/>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39" name="直接连接符 39"/>
                          <wps:cNvCnPr/>
                          <wps:spPr>
                            <a:xfrm>
                              <a:off x="1015671" y="719898"/>
                              <a:ext cx="2781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 name="直接连接符 40"/>
                          <wps:cNvCnPr/>
                          <wps:spPr>
                            <a:xfrm flipV="1">
                              <a:off x="929831" y="714482"/>
                              <a:ext cx="85840" cy="50442"/>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 name="直接连接符 41"/>
                          <wps:cNvCnPr/>
                          <wps:spPr>
                            <a:xfrm>
                              <a:off x="134434" y="880581"/>
                              <a:ext cx="239208" cy="3128"/>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2" name="直接连接符 42"/>
                          <wps:cNvCnPr/>
                          <wps:spPr>
                            <a:xfrm>
                              <a:off x="929831" y="768243"/>
                              <a:ext cx="372380" cy="0"/>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grpSp>
                          <wpg:cNvPr id="43" name="组合 43"/>
                          <wpg:cNvGrpSpPr/>
                          <wpg:grpSpPr>
                            <a:xfrm>
                              <a:off x="441948" y="1390070"/>
                              <a:ext cx="45719" cy="45713"/>
                              <a:chOff x="441948" y="1390070"/>
                              <a:chExt cx="45719" cy="45713"/>
                            </a:xfrm>
                          </wpg:grpSpPr>
                          <wpg:grpSp>
                            <wpg:cNvPr id="44" name="组合 44"/>
                            <wpg:cNvGrpSpPr/>
                            <wpg:grpSpPr>
                              <a:xfrm>
                                <a:off x="441948" y="1390070"/>
                                <a:ext cx="45719" cy="45713"/>
                                <a:chOff x="0" y="0"/>
                                <a:chExt cx="60290" cy="60290"/>
                              </a:xfrm>
                            </wpg:grpSpPr>
                            <wps:wsp>
                              <wps:cNvPr id="45" name="椭圆 45"/>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 name="直接连接符 46"/>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47" name="直接连接符 47"/>
                            <wps:cNvCnPr/>
                            <wps:spPr>
                              <a:xfrm>
                                <a:off x="463576" y="1390070"/>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48" name="直接连接符 48"/>
                          <wps:cNvCnPr/>
                          <wps:spPr>
                            <a:xfrm>
                              <a:off x="824843" y="1207258"/>
                              <a:ext cx="200655" cy="0"/>
                            </a:xfrm>
                            <a:prstGeom prst="line">
                              <a:avLst/>
                            </a:prstGeom>
                            <a:ln w="6350" cap="sq">
                              <a:solidFill>
                                <a:schemeClr val="tx1"/>
                              </a:solidFill>
                              <a:round/>
                              <a:tailEnd type="triangle" w="sm" len="sm"/>
                            </a:ln>
                          </wps:spPr>
                          <wps:style>
                            <a:lnRef idx="1">
                              <a:schemeClr val="accent1"/>
                            </a:lnRef>
                            <a:fillRef idx="0">
                              <a:schemeClr val="accent1"/>
                            </a:fillRef>
                            <a:effectRef idx="0">
                              <a:schemeClr val="accent1"/>
                            </a:effectRef>
                            <a:fontRef idx="minor">
                              <a:schemeClr val="tx1"/>
                            </a:fontRef>
                          </wps:style>
                          <wps:bodyPr/>
                        </wps:wsp>
                        <wps:wsp>
                          <wps:cNvPr id="49" name="直接连接符 49"/>
                          <wps:cNvCnPr/>
                          <wps:spPr>
                            <a:xfrm flipH="1">
                              <a:off x="301406" y="512562"/>
                              <a:ext cx="108557" cy="69462"/>
                            </a:xfrm>
                            <a:prstGeom prst="line">
                              <a:avLst/>
                            </a:prstGeom>
                            <a:ln w="6350" cap="sq">
                              <a:solidFill>
                                <a:schemeClr val="tx1"/>
                              </a:solidFill>
                              <a:round/>
                              <a:tailEnd type="triangle" w="sm" len="sm"/>
                            </a:ln>
                          </wps:spPr>
                          <wps:style>
                            <a:lnRef idx="1">
                              <a:schemeClr val="accent1"/>
                            </a:lnRef>
                            <a:fillRef idx="0">
                              <a:schemeClr val="accent1"/>
                            </a:fillRef>
                            <a:effectRef idx="0">
                              <a:schemeClr val="accent1"/>
                            </a:effectRef>
                            <a:fontRef idx="minor">
                              <a:schemeClr val="tx1"/>
                            </a:fontRef>
                          </wps:style>
                          <wps:bodyPr/>
                        </wps:wsp>
                        <wps:wsp>
                          <wps:cNvPr id="50" name="文本框 18"/>
                          <wps:cNvSpPr txBox="1"/>
                          <wps:spPr>
                            <a:xfrm>
                              <a:off x="1230033" y="639479"/>
                              <a:ext cx="412750"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4E015C4" w14:textId="77777777" w:rsidR="0064694E" w:rsidRPr="009D0B51" w:rsidRDefault="0064694E" w:rsidP="001659CB">
                                <w:pPr>
                                  <w:rPr>
                                    <w:sz w:val="15"/>
                                    <w:szCs w:val="15"/>
                                  </w:rPr>
                                </w:pPr>
                                <w:r w:rsidRPr="009D0B51">
                                  <w:rPr>
                                    <w:sz w:val="15"/>
                                    <w:szCs w:val="15"/>
                                  </w:rPr>
                                  <w:t>E</w:t>
                                </w:r>
                                <w:r w:rsidRPr="009D0B51">
                                  <w:rPr>
                                    <w:position w:val="-4"/>
                                    <w:sz w:val="15"/>
                                    <w:szCs w:val="15"/>
                                    <w:vertAlign w:val="subscript"/>
                                  </w:rPr>
                                  <w:t>F (s)</w:t>
                                </w:r>
                                <w:r w:rsidRPr="009D0B51">
                                  <w:rPr>
                                    <w:sz w:val="15"/>
                                    <w:szCs w:val="15"/>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1" name="文本框 18"/>
                          <wps:cNvSpPr txBox="1"/>
                          <wps:spPr>
                            <a:xfrm>
                              <a:off x="1222218" y="543979"/>
                              <a:ext cx="29273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AFBE51" w14:textId="77777777" w:rsidR="0064694E" w:rsidRDefault="0064694E" w:rsidP="001659CB">
                                <w:r>
                                  <w:rPr>
                                    <w:sz w:val="15"/>
                                    <w:szCs w:val="15"/>
                                  </w:rPr>
                                  <w:t>E</w:t>
                                </w:r>
                                <w:r>
                                  <w:rPr>
                                    <w:position w:val="-4"/>
                                    <w:sz w:val="15"/>
                                    <w:szCs w:val="15"/>
                                    <w:vertAlign w:val="subscript"/>
                                  </w:rPr>
                                  <w:t>c</w:t>
                                </w:r>
                                <w:r>
                                  <w:rPr>
                                    <w:sz w:val="15"/>
                                    <w:szCs w:val="15"/>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2" name="文本框 18"/>
                          <wps:cNvSpPr txBox="1"/>
                          <wps:spPr>
                            <a:xfrm>
                              <a:off x="90762" y="0"/>
                              <a:ext cx="303530" cy="2609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251985" w14:textId="77777777" w:rsidR="0064694E" w:rsidRPr="007318BC" w:rsidRDefault="0064694E" w:rsidP="001659CB">
                                <w:pPr>
                                  <w:rPr>
                                    <w:sz w:val="15"/>
                                    <w:szCs w:val="15"/>
                                  </w:rPr>
                                </w:pPr>
                                <w:r w:rsidRPr="007318BC">
                                  <w:rPr>
                                    <w:b/>
                                    <w:bCs/>
                                    <w:sz w:val="15"/>
                                    <w:szCs w:val="15"/>
                                  </w:rPr>
                                  <w:t xml:space="preserve">Al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3" name="文本框 18"/>
                          <wps:cNvSpPr txBox="1"/>
                          <wps:spPr>
                            <a:xfrm>
                              <a:off x="383636" y="0"/>
                              <a:ext cx="415290" cy="2609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50D2F8" w14:textId="77777777" w:rsidR="0064694E" w:rsidRPr="007318BC" w:rsidRDefault="0064694E" w:rsidP="001659CB">
                                <w:pPr>
                                  <w:rPr>
                                    <w:sz w:val="15"/>
                                    <w:szCs w:val="15"/>
                                  </w:rPr>
                                </w:pPr>
                                <w:r w:rsidRPr="007318BC">
                                  <w:rPr>
                                    <w:b/>
                                    <w:bCs/>
                                    <w:sz w:val="15"/>
                                    <w:szCs w:val="15"/>
                                  </w:rPr>
                                  <w:t>HfO</w:t>
                                </w:r>
                                <w:r w:rsidRPr="007318BC">
                                  <w:rPr>
                                    <w:b/>
                                    <w:bCs/>
                                    <w:position w:val="-4"/>
                                    <w:sz w:val="15"/>
                                    <w:szCs w:val="15"/>
                                    <w:vertAlign w:val="subscript"/>
                                  </w:rPr>
                                  <w:t>2</w:t>
                                </w:r>
                                <w:r w:rsidRPr="007318BC">
                                  <w:rPr>
                                    <w:b/>
                                    <w:bCs/>
                                    <w:sz w:val="15"/>
                                    <w:szCs w:val="15"/>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4" name="文本框 18"/>
                          <wps:cNvSpPr txBox="1"/>
                          <wps:spPr>
                            <a:xfrm>
                              <a:off x="698143" y="0"/>
                              <a:ext cx="415290" cy="260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BA2ACA" w14:textId="77777777" w:rsidR="0064694E" w:rsidRDefault="0064694E" w:rsidP="001659CB">
                                <w:r>
                                  <w:rPr>
                                    <w:b/>
                                    <w:bCs/>
                                    <w:sz w:val="15"/>
                                    <w:szCs w:val="15"/>
                                  </w:rPr>
                                  <w:t>SiO</w:t>
                                </w:r>
                                <w:r>
                                  <w:rPr>
                                    <w:b/>
                                    <w:bCs/>
                                    <w:position w:val="-4"/>
                                    <w:sz w:val="15"/>
                                    <w:szCs w:val="15"/>
                                    <w:vertAlign w:val="subscript"/>
                                  </w:rPr>
                                  <w:t>2</w:t>
                                </w:r>
                                <w:r>
                                  <w:rPr>
                                    <w:b/>
                                    <w:bCs/>
                                    <w:sz w:val="15"/>
                                    <w:szCs w:val="15"/>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5" name="文本框 18"/>
                          <wps:cNvSpPr txBox="1"/>
                          <wps:spPr>
                            <a:xfrm>
                              <a:off x="982753" y="0"/>
                              <a:ext cx="414655" cy="2609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E087828" w14:textId="77777777" w:rsidR="0064694E" w:rsidRPr="007318BC" w:rsidRDefault="0064694E" w:rsidP="001659CB">
                                <w:pPr>
                                  <w:rPr>
                                    <w:sz w:val="15"/>
                                    <w:szCs w:val="15"/>
                                  </w:rPr>
                                </w:pPr>
                                <w:r>
                                  <w:rPr>
                                    <w:b/>
                                    <w:bCs/>
                                    <w:sz w:val="15"/>
                                    <w:szCs w:val="15"/>
                                  </w:rPr>
                                  <w:t>N</w:t>
                                </w:r>
                                <w:r w:rsidRPr="007318BC">
                                  <w:rPr>
                                    <w:b/>
                                    <w:bCs/>
                                    <w:sz w:val="15"/>
                                    <w:szCs w:val="15"/>
                                  </w:rPr>
                                  <w:t xml:space="preserve">-Si </w:t>
                                </w:r>
                                <w:r w:rsidRPr="007318BC">
                                  <w:rPr>
                                    <w:b/>
                                    <w:bCs/>
                                    <w:position w:val="-4"/>
                                    <w:sz w:val="15"/>
                                    <w:szCs w:val="15"/>
                                    <w:vertAlign w:val="subscript"/>
                                  </w:rPr>
                                  <w:t xml:space="preserve">            </w:t>
                                </w:r>
                                <w:r w:rsidRPr="007318BC">
                                  <w:rPr>
                                    <w:b/>
                                    <w:bCs/>
                                    <w:sz w:val="15"/>
                                    <w:szCs w:val="15"/>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6" name="文本框 18"/>
                          <wps:cNvSpPr txBox="1"/>
                          <wps:spPr>
                            <a:xfrm>
                              <a:off x="671310" y="1588444"/>
                              <a:ext cx="381292" cy="21214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F648CE" w14:textId="77777777" w:rsidR="0064694E" w:rsidRDefault="0064694E" w:rsidP="001659CB">
                                <w:r>
                                  <w:rPr>
                                    <w:b/>
                                    <w:bCs/>
                                    <w:sz w:val="15"/>
                                    <w:szCs w:val="15"/>
                                  </w:rPr>
                                  <w:t xml:space="preserve">(a)                   </w:t>
                                </w:r>
                              </w:p>
                            </w:txbxContent>
                          </wps:txbx>
                          <wps:bodyPr rot="0" spcFirstLastPara="0" vert="horz" wrap="square" lIns="36000" tIns="0" rIns="36000" bIns="0" numCol="1" spcCol="0" rtlCol="0" fromWordArt="0" anchor="t" anchorCtr="0" forceAA="0" compatLnSpc="1">
                            <a:prstTxWarp prst="textNoShape">
                              <a:avLst/>
                            </a:prstTxWarp>
                            <a:noAutofit/>
                          </wps:bodyPr>
                        </wps:wsp>
                        <wps:wsp>
                          <wps:cNvPr id="57" name="直接连接符 57"/>
                          <wps:cNvCnPr/>
                          <wps:spPr>
                            <a:xfrm flipV="1">
                              <a:off x="843119" y="1406161"/>
                              <a:ext cx="79919" cy="86322"/>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任意多边形 58"/>
                          <wps:cNvSpPr/>
                          <wps:spPr>
                            <a:xfrm rot="15422425">
                              <a:off x="277080" y="934594"/>
                              <a:ext cx="45719" cy="319138"/>
                            </a:xfrm>
                            <a:custGeom>
                              <a:avLst/>
                              <a:gdLst>
                                <a:gd name="connsiteX0" fmla="*/ 132462 w 262922"/>
                                <a:gd name="connsiteY0" fmla="*/ 0 h 939226"/>
                                <a:gd name="connsiteX1" fmla="*/ 128324 w 262922"/>
                                <a:gd name="connsiteY1" fmla="*/ 177915 h 939226"/>
                                <a:gd name="connsiteX2" fmla="*/ 260726 w 262922"/>
                                <a:gd name="connsiteY2" fmla="*/ 297904 h 939226"/>
                                <a:gd name="connsiteX3" fmla="*/ 4197 w 262922"/>
                                <a:gd name="connsiteY3" fmla="*/ 359968 h 939226"/>
                                <a:gd name="connsiteX4" fmla="*/ 240038 w 262922"/>
                                <a:gd name="connsiteY4" fmla="*/ 475819 h 939226"/>
                                <a:gd name="connsiteX5" fmla="*/ 60 w 262922"/>
                                <a:gd name="connsiteY5" fmla="*/ 562708 h 939226"/>
                                <a:gd name="connsiteX6" fmla="*/ 215213 w 262922"/>
                                <a:gd name="connsiteY6" fmla="*/ 670285 h 939226"/>
                                <a:gd name="connsiteX7" fmla="*/ 66261 w 262922"/>
                                <a:gd name="connsiteY7" fmla="*/ 744761 h 939226"/>
                                <a:gd name="connsiteX8" fmla="*/ 16610 w 262922"/>
                                <a:gd name="connsiteY8" fmla="*/ 939226 h 939226"/>
                                <a:gd name="connsiteX9" fmla="*/ 16610 w 262922"/>
                                <a:gd name="connsiteY9" fmla="*/ 939226 h 9392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262922" h="939226">
                                  <a:moveTo>
                                    <a:pt x="132462" y="0"/>
                                  </a:moveTo>
                                  <a:cubicBezTo>
                                    <a:pt x="119704" y="64132"/>
                                    <a:pt x="106947" y="128264"/>
                                    <a:pt x="128324" y="177915"/>
                                  </a:cubicBezTo>
                                  <a:cubicBezTo>
                                    <a:pt x="149701" y="227566"/>
                                    <a:pt x="281414" y="267562"/>
                                    <a:pt x="260726" y="297904"/>
                                  </a:cubicBezTo>
                                  <a:cubicBezTo>
                                    <a:pt x="240038" y="328246"/>
                                    <a:pt x="7645" y="330316"/>
                                    <a:pt x="4197" y="359968"/>
                                  </a:cubicBezTo>
                                  <a:cubicBezTo>
                                    <a:pt x="749" y="389620"/>
                                    <a:pt x="240728" y="442029"/>
                                    <a:pt x="240038" y="475819"/>
                                  </a:cubicBezTo>
                                  <a:cubicBezTo>
                                    <a:pt x="239349" y="509609"/>
                                    <a:pt x="4197" y="530297"/>
                                    <a:pt x="60" y="562708"/>
                                  </a:cubicBezTo>
                                  <a:cubicBezTo>
                                    <a:pt x="-4077" y="595119"/>
                                    <a:pt x="204180" y="639943"/>
                                    <a:pt x="215213" y="670285"/>
                                  </a:cubicBezTo>
                                  <a:cubicBezTo>
                                    <a:pt x="226247" y="700627"/>
                                    <a:pt x="99362" y="699937"/>
                                    <a:pt x="66261" y="744761"/>
                                  </a:cubicBezTo>
                                  <a:cubicBezTo>
                                    <a:pt x="33160" y="789585"/>
                                    <a:pt x="16610" y="939226"/>
                                    <a:pt x="16610" y="939226"/>
                                  </a:cubicBezTo>
                                  <a:lnTo>
                                    <a:pt x="16610" y="939226"/>
                                  </a:lnTo>
                                </a:path>
                              </a:pathLst>
                            </a:custGeom>
                            <a:noFill/>
                            <a:ln w="6350">
                              <a:solidFill>
                                <a:schemeClr val="tx1"/>
                              </a:solidFill>
                              <a:tailEnd type="triangle" w="sm" len="sm"/>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直接连接符 59"/>
                          <wps:cNvCnPr/>
                          <wps:spPr>
                            <a:xfrm flipV="1">
                              <a:off x="373672" y="536110"/>
                              <a:ext cx="474345" cy="571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文本框 18"/>
                          <wps:cNvSpPr txBox="1"/>
                          <wps:spPr>
                            <a:xfrm>
                              <a:off x="55188" y="583493"/>
                              <a:ext cx="267911"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540279" w14:textId="77777777" w:rsidR="0064694E" w:rsidRDefault="0064694E" w:rsidP="001659CB">
                                <w:r>
                                  <w:rPr>
                                    <w:sz w:val="15"/>
                                    <w:szCs w:val="15"/>
                                  </w:rPr>
                                  <w:t>E</w:t>
                                </w:r>
                                <w:r>
                                  <w:rPr>
                                    <w:position w:val="-4"/>
                                    <w:sz w:val="15"/>
                                    <w:szCs w:val="15"/>
                                    <w:vertAlign w:val="subscript"/>
                                  </w:rPr>
                                  <w:t>F (m)</w:t>
                                </w:r>
                                <w:r>
                                  <w:rPr>
                                    <w:sz w:val="15"/>
                                    <w:szCs w:val="15"/>
                                  </w:rPr>
                                  <w:t xml:space="preserve">         </w:t>
                                </w:r>
                              </w:p>
                            </w:txbxContent>
                          </wps:txbx>
                          <wps:bodyPr rot="0" spcFirstLastPara="0" vert="horz" wrap="square" lIns="0" tIns="45720" rIns="0" bIns="45720" numCol="1" spcCol="0" rtlCol="0" fromWordArt="0" anchor="t" anchorCtr="0" forceAA="0" compatLnSpc="1">
                            <a:prstTxWarp prst="textNoShape">
                              <a:avLst/>
                            </a:prstTxWarp>
                            <a:noAutofit/>
                          </wps:bodyPr>
                        </wps:wsp>
                        <wps:wsp>
                          <wps:cNvPr id="61" name="直接连接符 61"/>
                          <wps:cNvCnPr/>
                          <wps:spPr>
                            <a:xfrm flipV="1">
                              <a:off x="383860" y="1165451"/>
                              <a:ext cx="474345" cy="57150"/>
                            </a:xfrm>
                            <a:prstGeom prst="line">
                              <a:avLst/>
                            </a:prstGeom>
                            <a:ln w="63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62" name="文本框 18"/>
                          <wps:cNvSpPr txBox="1"/>
                          <wps:spPr>
                            <a:xfrm>
                              <a:off x="2785130" y="883709"/>
                              <a:ext cx="280252" cy="2443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EF8458" w14:textId="77777777" w:rsidR="0064694E" w:rsidRDefault="0064694E" w:rsidP="001659CB">
                                <w:r>
                                  <w:rPr>
                                    <w:sz w:val="15"/>
                                    <w:szCs w:val="15"/>
                                  </w:rPr>
                                  <w:t>E</w:t>
                                </w:r>
                                <w:r>
                                  <w:rPr>
                                    <w:position w:val="-4"/>
                                    <w:sz w:val="15"/>
                                    <w:szCs w:val="15"/>
                                    <w:vertAlign w:val="subscript"/>
                                  </w:rPr>
                                  <w:t>v</w:t>
                                </w:r>
                                <w:r>
                                  <w:rPr>
                                    <w:sz w:val="15"/>
                                    <w:szCs w:val="15"/>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3" name="直接连接符 63"/>
                          <wps:cNvCnPr/>
                          <wps:spPr>
                            <a:xfrm flipV="1">
                              <a:off x="1933621" y="451024"/>
                              <a:ext cx="0" cy="665674"/>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25" name="直接连接符 1825"/>
                          <wps:cNvCnPr/>
                          <wps:spPr>
                            <a:xfrm>
                              <a:off x="1934388" y="451021"/>
                              <a:ext cx="470582" cy="143162"/>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26" name="直接连接符 1826"/>
                          <wps:cNvCnPr/>
                          <wps:spPr>
                            <a:xfrm>
                              <a:off x="2474474" y="1042454"/>
                              <a:ext cx="93012" cy="8024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27" name="直接连接符 1827"/>
                          <wps:cNvCnPr/>
                          <wps:spPr>
                            <a:xfrm>
                              <a:off x="2565591" y="884284"/>
                              <a:ext cx="266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28" name="直接连接符 1828"/>
                          <wps:cNvCnPr/>
                          <wps:spPr>
                            <a:xfrm>
                              <a:off x="2555487" y="1116698"/>
                              <a:ext cx="265662"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74" name="直接连接符 1874"/>
                          <wps:cNvCnPr/>
                          <wps:spPr>
                            <a:xfrm>
                              <a:off x="2473186" y="803430"/>
                              <a:ext cx="96531" cy="83829"/>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75" name="直接连接符 1875"/>
                          <wps:cNvCnPr/>
                          <wps:spPr>
                            <a:xfrm>
                              <a:off x="1676149" y="641633"/>
                              <a:ext cx="26072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76" name="直接连接符 1876"/>
                          <wps:cNvCnPr/>
                          <wps:spPr>
                            <a:xfrm>
                              <a:off x="2476834" y="943530"/>
                              <a:ext cx="356242" cy="0"/>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882" name="文本框 18"/>
                          <wps:cNvSpPr txBox="1"/>
                          <wps:spPr>
                            <a:xfrm>
                              <a:off x="2774674" y="755470"/>
                              <a:ext cx="394542" cy="27163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B4FA22" w14:textId="77777777" w:rsidR="0064694E" w:rsidRDefault="0064694E" w:rsidP="001659CB">
                                <w:r>
                                  <w:rPr>
                                    <w:sz w:val="15"/>
                                    <w:szCs w:val="15"/>
                                  </w:rPr>
                                  <w:t>E</w:t>
                                </w:r>
                                <w:r>
                                  <w:rPr>
                                    <w:position w:val="-4"/>
                                    <w:sz w:val="15"/>
                                    <w:szCs w:val="15"/>
                                    <w:vertAlign w:val="subscript"/>
                                  </w:rPr>
                                  <w:t>F (s)</w:t>
                                </w:r>
                                <w:r>
                                  <w:rPr>
                                    <w:sz w:val="15"/>
                                    <w:szCs w:val="15"/>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4" name="文本框 18"/>
                          <wps:cNvSpPr txBox="1"/>
                          <wps:spPr>
                            <a:xfrm>
                              <a:off x="2774674" y="650901"/>
                              <a:ext cx="279644" cy="26779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ECE635" w14:textId="77777777" w:rsidR="0064694E" w:rsidRDefault="0064694E" w:rsidP="001659CB">
                                <w:r>
                                  <w:rPr>
                                    <w:sz w:val="15"/>
                                    <w:szCs w:val="15"/>
                                  </w:rPr>
                                  <w:t>E</w:t>
                                </w:r>
                                <w:r>
                                  <w:rPr>
                                    <w:position w:val="-4"/>
                                    <w:sz w:val="15"/>
                                    <w:szCs w:val="15"/>
                                    <w:vertAlign w:val="subscript"/>
                                  </w:rPr>
                                  <w:t>c</w:t>
                                </w:r>
                                <w:r>
                                  <w:rPr>
                                    <w:sz w:val="15"/>
                                    <w:szCs w:val="15"/>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5" name="文本框 18"/>
                          <wps:cNvSpPr txBox="1"/>
                          <wps:spPr>
                            <a:xfrm>
                              <a:off x="2184642" y="1588444"/>
                              <a:ext cx="364753" cy="20243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4862D5" w14:textId="77777777" w:rsidR="0064694E" w:rsidRDefault="0064694E" w:rsidP="001659CB">
                                <w:r>
                                  <w:rPr>
                                    <w:b/>
                                    <w:bCs/>
                                    <w:sz w:val="15"/>
                                    <w:szCs w:val="15"/>
                                  </w:rPr>
                                  <w:t xml:space="preserve">(b)         </w:t>
                                </w:r>
                              </w:p>
                            </w:txbxContent>
                          </wps:txbx>
                          <wps:bodyPr rot="0" spcFirstLastPara="0" vert="horz" wrap="square" lIns="36000" tIns="0" rIns="36000" bIns="0" numCol="1" spcCol="0" rtlCol="0" fromWordArt="0" anchor="t" anchorCtr="0" forceAA="0" compatLnSpc="1">
                            <a:prstTxWarp prst="textNoShape">
                              <a:avLst/>
                            </a:prstTxWarp>
                            <a:noAutofit/>
                          </wps:bodyPr>
                        </wps:wsp>
                        <wps:wsp>
                          <wps:cNvPr id="1886" name="直接连接符 1886"/>
                          <wps:cNvCnPr/>
                          <wps:spPr>
                            <a:xfrm>
                              <a:off x="780744" y="916077"/>
                              <a:ext cx="0" cy="245411"/>
                            </a:xfrm>
                            <a:prstGeom prst="line">
                              <a:avLst/>
                            </a:prstGeom>
                            <a:ln w="6350">
                              <a:solidFill>
                                <a:schemeClr val="tx1"/>
                              </a:solidFill>
                              <a:headEnd type="triangle" w="sm" len="sm"/>
                              <a:tailEnd type="none" w="sm" len="sm"/>
                            </a:ln>
                          </wps:spPr>
                          <wps:style>
                            <a:lnRef idx="1">
                              <a:schemeClr val="accent1"/>
                            </a:lnRef>
                            <a:fillRef idx="0">
                              <a:schemeClr val="accent1"/>
                            </a:fillRef>
                            <a:effectRef idx="0">
                              <a:schemeClr val="accent1"/>
                            </a:effectRef>
                            <a:fontRef idx="minor">
                              <a:schemeClr val="tx1"/>
                            </a:fontRef>
                          </wps:style>
                          <wps:bodyPr/>
                        </wps:wsp>
                        <wpg:grpSp>
                          <wpg:cNvPr id="1887" name="组合 1887"/>
                          <wpg:cNvGrpSpPr/>
                          <wpg:grpSpPr>
                            <a:xfrm>
                              <a:off x="937668" y="689227"/>
                              <a:ext cx="45085" cy="45085"/>
                              <a:chOff x="0" y="0"/>
                              <a:chExt cx="60290" cy="60290"/>
                            </a:xfrm>
                          </wpg:grpSpPr>
                          <wps:wsp>
                            <wps:cNvPr id="1888" name="椭圆 1888"/>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89" name="直接连接符 1889"/>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890" name="直接连接符 1890"/>
                          <wps:cNvCnPr/>
                          <wps:spPr>
                            <a:xfrm flipH="1">
                              <a:off x="814680" y="714482"/>
                              <a:ext cx="108358" cy="0"/>
                            </a:xfrm>
                            <a:prstGeom prst="line">
                              <a:avLst/>
                            </a:prstGeom>
                            <a:ln w="6350" cap="sq">
                              <a:solidFill>
                                <a:schemeClr val="tx1"/>
                              </a:solidFill>
                              <a:round/>
                              <a:headEnd w="sm" len="sm"/>
                              <a:tailEnd type="triangle" w="sm" len="sm"/>
                            </a:ln>
                          </wps:spPr>
                          <wps:style>
                            <a:lnRef idx="1">
                              <a:schemeClr val="accent1"/>
                            </a:lnRef>
                            <a:fillRef idx="0">
                              <a:schemeClr val="accent1"/>
                            </a:fillRef>
                            <a:effectRef idx="0">
                              <a:schemeClr val="accent1"/>
                            </a:effectRef>
                            <a:fontRef idx="minor">
                              <a:schemeClr val="tx1"/>
                            </a:fontRef>
                          </wps:style>
                          <wps:bodyPr/>
                        </wps:wsp>
                        <wps:wsp>
                          <wps:cNvPr id="1891" name="文本框 18"/>
                          <wps:cNvSpPr txBox="1"/>
                          <wps:spPr>
                            <a:xfrm>
                              <a:off x="1520034" y="1780393"/>
                              <a:ext cx="1666396" cy="1335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046E94" w14:textId="77777777" w:rsidR="0064694E" w:rsidRPr="00624412" w:rsidRDefault="0064694E" w:rsidP="001659CB">
                                <w:pPr>
                                  <w:rPr>
                                    <w:b/>
                                    <w:bCs/>
                                    <w:sz w:val="16"/>
                                    <w:szCs w:val="16"/>
                                  </w:rPr>
                                </w:pPr>
                                <w:r w:rsidRPr="00624412">
                                  <w:rPr>
                                    <w:b/>
                                    <w:bCs/>
                                    <w:sz w:val="16"/>
                                    <w:szCs w:val="16"/>
                                  </w:rPr>
                                  <w:t>CV measurement ramp up from -2 V</w:t>
                                </w:r>
                                <w:r>
                                  <w:rPr>
                                    <w:b/>
                                    <w:bCs/>
                                    <w:sz w:val="16"/>
                                    <w:szCs w:val="16"/>
                                  </w:rPr>
                                  <w:t xml:space="preserve">  </w:t>
                                </w:r>
                              </w:p>
                              <w:p w14:paraId="2912FE81" w14:textId="77777777" w:rsidR="0064694E" w:rsidRPr="00624412" w:rsidRDefault="0064694E" w:rsidP="001659CB">
                                <w:pPr>
                                  <w:rPr>
                                    <w:sz w:val="16"/>
                                    <w:szCs w:val="16"/>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1897" name="直接连接符 1897"/>
                          <wps:cNvCnPr/>
                          <wps:spPr>
                            <a:xfrm flipV="1">
                              <a:off x="2398934" y="304835"/>
                              <a:ext cx="0" cy="1106309"/>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12" name="直接连接符 1912"/>
                          <wps:cNvCnPr/>
                          <wps:spPr>
                            <a:xfrm flipV="1">
                              <a:off x="2471754" y="476720"/>
                              <a:ext cx="0" cy="109774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13" name="直接连接符 1913"/>
                          <wps:cNvCnPr/>
                          <wps:spPr>
                            <a:xfrm>
                              <a:off x="2402040" y="304641"/>
                              <a:ext cx="69915" cy="172079"/>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1914" name="组合 1914"/>
                          <wpg:cNvGrpSpPr/>
                          <wpg:grpSpPr>
                            <a:xfrm>
                              <a:off x="2538117" y="751851"/>
                              <a:ext cx="45085" cy="44450"/>
                              <a:chOff x="78740" y="366395"/>
                              <a:chExt cx="60290" cy="60290"/>
                            </a:xfrm>
                          </wpg:grpSpPr>
                          <wps:wsp>
                            <wps:cNvPr id="1915" name="椭圆 1915"/>
                            <wps:cNvSpPr/>
                            <wps:spPr>
                              <a:xfrm>
                                <a:off x="78740" y="366395"/>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16" name="直接连接符 1916"/>
                            <wps:cNvCnPr/>
                            <wps:spPr>
                              <a:xfrm>
                                <a:off x="78740" y="396294"/>
                                <a:ext cx="60290" cy="246"/>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917" name="直接连接符 1917"/>
                          <wps:cNvCnPr/>
                          <wps:spPr>
                            <a:xfrm>
                              <a:off x="2370847" y="767300"/>
                              <a:ext cx="174576" cy="0"/>
                            </a:xfrm>
                            <a:prstGeom prst="line">
                              <a:avLst/>
                            </a:prstGeom>
                            <a:ln w="6350" cap="sq">
                              <a:solidFill>
                                <a:schemeClr val="tx1"/>
                              </a:solidFill>
                              <a:round/>
                              <a:tailEnd type="triangle" w="sm" len="sm"/>
                            </a:ln>
                          </wps:spPr>
                          <wps:style>
                            <a:lnRef idx="1">
                              <a:schemeClr val="accent1"/>
                            </a:lnRef>
                            <a:fillRef idx="0">
                              <a:schemeClr val="accent1"/>
                            </a:fillRef>
                            <a:effectRef idx="0">
                              <a:schemeClr val="accent1"/>
                            </a:effectRef>
                            <a:fontRef idx="minor">
                              <a:schemeClr val="tx1"/>
                            </a:fontRef>
                          </wps:style>
                          <wps:bodyPr/>
                        </wps:wsp>
                        <wps:wsp>
                          <wps:cNvPr id="1918" name="直接连接符 1918"/>
                          <wps:cNvCnPr/>
                          <wps:spPr>
                            <a:xfrm>
                              <a:off x="2401839" y="1406161"/>
                              <a:ext cx="69915" cy="16023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19" name="直接连接符 1919"/>
                          <wps:cNvCnPr/>
                          <wps:spPr>
                            <a:xfrm flipH="1" flipV="1">
                              <a:off x="1841120" y="498042"/>
                              <a:ext cx="445444" cy="256301"/>
                            </a:xfrm>
                            <a:prstGeom prst="line">
                              <a:avLst/>
                            </a:prstGeom>
                            <a:ln w="3175">
                              <a:solidFill>
                                <a:schemeClr val="tx1"/>
                              </a:solidFill>
                              <a:headEnd type="none" w="sm" len="sm"/>
                              <a:tailEnd type="none" w="sm" len="sm"/>
                            </a:ln>
                          </wps:spPr>
                          <wps:style>
                            <a:lnRef idx="1">
                              <a:schemeClr val="accent1"/>
                            </a:lnRef>
                            <a:fillRef idx="0">
                              <a:schemeClr val="accent1"/>
                            </a:fillRef>
                            <a:effectRef idx="0">
                              <a:schemeClr val="accent1"/>
                            </a:effectRef>
                            <a:fontRef idx="minor">
                              <a:schemeClr val="tx1"/>
                            </a:fontRef>
                          </wps:style>
                          <wps:bodyPr/>
                        </wps:wsp>
                        <wps:wsp>
                          <wps:cNvPr id="1536" name="文本框 18"/>
                          <wps:cNvSpPr txBox="1"/>
                          <wps:spPr>
                            <a:xfrm>
                              <a:off x="1344896" y="357183"/>
                              <a:ext cx="526189" cy="2844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BA736D" w14:textId="77777777" w:rsidR="0064694E" w:rsidRPr="00496619" w:rsidRDefault="0064694E" w:rsidP="001659CB">
                                <w:pPr>
                                  <w:spacing w:line="0" w:lineRule="atLeast"/>
                                  <w:rPr>
                                    <w:b/>
                                    <w:bCs/>
                                    <w:sz w:val="15"/>
                                    <w:szCs w:val="15"/>
                                  </w:rPr>
                                </w:pPr>
                                <w:r>
                                  <w:rPr>
                                    <w:b/>
                                    <w:bCs/>
                                    <w:sz w:val="15"/>
                                    <w:szCs w:val="15"/>
                                  </w:rPr>
                                  <w:t xml:space="preserve">Electrons        de-trapping       </w:t>
                                </w:r>
                              </w:p>
                            </w:txbxContent>
                          </wps:txbx>
                          <wps:bodyPr rot="0" spcFirstLastPara="0" vert="horz" wrap="square" lIns="0" tIns="0" rIns="0" bIns="0" numCol="1" spcCol="0" rtlCol="0" fromWordArt="0" anchor="t" anchorCtr="0" forceAA="0" compatLnSpc="1">
                            <a:prstTxWarp prst="textNoShape">
                              <a:avLst/>
                            </a:prstTxWarp>
                            <a:noAutofit/>
                          </wps:bodyPr>
                        </wps:wsp>
                        <wps:wsp>
                          <wps:cNvPr id="1537" name="直接连接符 1537"/>
                          <wps:cNvCnPr/>
                          <wps:spPr>
                            <a:xfrm flipV="1">
                              <a:off x="1984524" y="2407250"/>
                              <a:ext cx="0" cy="69596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38" name="直接连接符 1538"/>
                          <wps:cNvCnPr/>
                          <wps:spPr>
                            <a:xfrm flipV="1">
                              <a:off x="2459504" y="2168491"/>
                              <a:ext cx="0" cy="1119428"/>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39" name="直接连接符 1539"/>
                          <wps:cNvCnPr/>
                          <wps:spPr>
                            <a:xfrm flipV="1">
                              <a:off x="1984524" y="3036535"/>
                              <a:ext cx="474345" cy="571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40" name="直接连接符 1540"/>
                          <wps:cNvCnPr/>
                          <wps:spPr>
                            <a:xfrm flipV="1">
                              <a:off x="2459504" y="2346290"/>
                              <a:ext cx="0" cy="6946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41" name="直接连接符 1541"/>
                          <wps:cNvCnPr/>
                          <wps:spPr>
                            <a:xfrm flipV="1">
                              <a:off x="2533799" y="2096735"/>
                              <a:ext cx="0" cy="111252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42" name="直接连接符 1542"/>
                          <wps:cNvCnPr/>
                          <wps:spPr>
                            <a:xfrm flipV="1">
                              <a:off x="2458869" y="2098640"/>
                              <a:ext cx="70485" cy="7556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43" name="直接连接符 1543"/>
                          <wps:cNvCnPr/>
                          <wps:spPr>
                            <a:xfrm>
                              <a:off x="2071519" y="2313905"/>
                              <a:ext cx="0" cy="854075"/>
                            </a:xfrm>
                            <a:prstGeom prst="line">
                              <a:avLst/>
                            </a:prstGeom>
                            <a:ln w="6350">
                              <a:solidFill>
                                <a:schemeClr val="tx1"/>
                              </a:solidFill>
                              <a:headEnd type="triangle" w="sm" len="sm"/>
                              <a:tailEnd type="triangle" w="sm" len="sm"/>
                            </a:ln>
                          </wps:spPr>
                          <wps:style>
                            <a:lnRef idx="1">
                              <a:schemeClr val="accent1"/>
                            </a:lnRef>
                            <a:fillRef idx="0">
                              <a:schemeClr val="accent1"/>
                            </a:fillRef>
                            <a:effectRef idx="0">
                              <a:schemeClr val="accent1"/>
                            </a:effectRef>
                            <a:fontRef idx="minor">
                              <a:schemeClr val="tx1"/>
                            </a:fontRef>
                          </wps:style>
                          <wps:bodyPr/>
                        </wps:wsp>
                        <wps:wsp>
                          <wps:cNvPr id="1544" name="直接连接符 1544"/>
                          <wps:cNvCnPr/>
                          <wps:spPr>
                            <a:xfrm flipV="1">
                              <a:off x="2112159" y="3011770"/>
                              <a:ext cx="37465" cy="167005"/>
                            </a:xfrm>
                            <a:prstGeom prst="line">
                              <a:avLst/>
                            </a:prstGeom>
                            <a:ln w="6350" cap="sq">
                              <a:solidFill>
                                <a:schemeClr val="tx1"/>
                              </a:solidFill>
                              <a:round/>
                              <a:tailEnd type="triangle" w="sm" len="sm"/>
                            </a:ln>
                          </wps:spPr>
                          <wps:style>
                            <a:lnRef idx="1">
                              <a:schemeClr val="accent1"/>
                            </a:lnRef>
                            <a:fillRef idx="0">
                              <a:schemeClr val="accent1"/>
                            </a:fillRef>
                            <a:effectRef idx="0">
                              <a:schemeClr val="accent1"/>
                            </a:effectRef>
                            <a:fontRef idx="minor">
                              <a:schemeClr val="tx1"/>
                            </a:fontRef>
                          </wps:style>
                          <wps:bodyPr/>
                        </wps:wsp>
                        <wps:wsp>
                          <wps:cNvPr id="1545" name="直接连接符 1545"/>
                          <wps:cNvCnPr/>
                          <wps:spPr>
                            <a:xfrm flipV="1">
                              <a:off x="2176294" y="2985735"/>
                              <a:ext cx="233045" cy="25400"/>
                            </a:xfrm>
                            <a:prstGeom prst="line">
                              <a:avLst/>
                            </a:prstGeom>
                            <a:ln w="6350" cap="sq">
                              <a:solidFill>
                                <a:schemeClr val="tx1"/>
                              </a:solidFill>
                              <a:round/>
                              <a:tailEnd type="triangle" w="sm" len="sm"/>
                            </a:ln>
                          </wps:spPr>
                          <wps:style>
                            <a:lnRef idx="1">
                              <a:schemeClr val="accent1"/>
                            </a:lnRef>
                            <a:fillRef idx="0">
                              <a:schemeClr val="accent1"/>
                            </a:fillRef>
                            <a:effectRef idx="0">
                              <a:schemeClr val="accent1"/>
                            </a:effectRef>
                            <a:fontRef idx="minor">
                              <a:schemeClr val="tx1"/>
                            </a:fontRef>
                          </wps:style>
                          <wps:bodyPr/>
                        </wps:wsp>
                        <wpg:grpSp>
                          <wpg:cNvPr id="1546" name="组合 1546"/>
                          <wpg:cNvGrpSpPr/>
                          <wpg:grpSpPr>
                            <a:xfrm>
                              <a:off x="2037229" y="2261835"/>
                              <a:ext cx="45720" cy="45085"/>
                              <a:chOff x="307975" y="163195"/>
                              <a:chExt cx="60290" cy="60290"/>
                            </a:xfrm>
                          </wpg:grpSpPr>
                          <wps:wsp>
                            <wps:cNvPr id="1547" name="椭圆 1547"/>
                            <wps:cNvSpPr/>
                            <wps:spPr>
                              <a:xfrm>
                                <a:off x="307975" y="163195"/>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48" name="直接连接符 1548"/>
                            <wps:cNvCnPr/>
                            <wps:spPr>
                              <a:xfrm>
                                <a:off x="307975" y="193095"/>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549" name="直接连接符 1549"/>
                          <wps:cNvCnPr/>
                          <wps:spPr>
                            <a:xfrm>
                              <a:off x="1739414" y="2702928"/>
                              <a:ext cx="2552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50" name="直接连接符 1550"/>
                          <wps:cNvCnPr/>
                          <wps:spPr>
                            <a:xfrm>
                              <a:off x="2435374" y="2996530"/>
                              <a:ext cx="200025" cy="0"/>
                            </a:xfrm>
                            <a:prstGeom prst="line">
                              <a:avLst/>
                            </a:prstGeom>
                            <a:ln w="6350" cap="sq">
                              <a:solidFill>
                                <a:schemeClr val="tx1"/>
                              </a:solidFill>
                              <a:round/>
                              <a:tailEnd type="triangle" w="sm" len="sm"/>
                            </a:ln>
                          </wps:spPr>
                          <wps:style>
                            <a:lnRef idx="1">
                              <a:schemeClr val="accent1"/>
                            </a:lnRef>
                            <a:fillRef idx="0">
                              <a:schemeClr val="accent1"/>
                            </a:fillRef>
                            <a:effectRef idx="0">
                              <a:schemeClr val="accent1"/>
                            </a:effectRef>
                            <a:fontRef idx="minor">
                              <a:schemeClr val="tx1"/>
                            </a:fontRef>
                          </wps:style>
                          <wps:bodyPr/>
                        </wps:wsp>
                        <wps:wsp>
                          <wps:cNvPr id="1551" name="直接连接符 1551"/>
                          <wps:cNvCnPr/>
                          <wps:spPr>
                            <a:xfrm flipH="1">
                              <a:off x="1912134" y="2301840"/>
                              <a:ext cx="107950" cy="69215"/>
                            </a:xfrm>
                            <a:prstGeom prst="line">
                              <a:avLst/>
                            </a:prstGeom>
                            <a:ln w="6350" cap="sq">
                              <a:solidFill>
                                <a:schemeClr val="tx1"/>
                              </a:solidFill>
                              <a:round/>
                              <a:tailEnd type="triangle" w="sm" len="sm"/>
                            </a:ln>
                          </wps:spPr>
                          <wps:style>
                            <a:lnRef idx="1">
                              <a:schemeClr val="accent1"/>
                            </a:lnRef>
                            <a:fillRef idx="0">
                              <a:schemeClr val="accent1"/>
                            </a:fillRef>
                            <a:effectRef idx="0">
                              <a:schemeClr val="accent1"/>
                            </a:effectRef>
                            <a:fontRef idx="minor">
                              <a:schemeClr val="tx1"/>
                            </a:fontRef>
                          </wps:style>
                          <wps:bodyPr/>
                        </wps:wsp>
                        <wps:wsp>
                          <wps:cNvPr id="1552" name="直接连接符 1552"/>
                          <wps:cNvCnPr/>
                          <wps:spPr>
                            <a:xfrm flipV="1">
                              <a:off x="2461409" y="3202194"/>
                              <a:ext cx="79375" cy="857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53" name="任意多边形 1553"/>
                          <wps:cNvSpPr/>
                          <wps:spPr>
                            <a:xfrm rot="15422425">
                              <a:off x="1888321" y="2723798"/>
                              <a:ext cx="45085" cy="318770"/>
                            </a:xfrm>
                            <a:custGeom>
                              <a:avLst/>
                              <a:gdLst>
                                <a:gd name="connsiteX0" fmla="*/ 132462 w 262922"/>
                                <a:gd name="connsiteY0" fmla="*/ 0 h 939226"/>
                                <a:gd name="connsiteX1" fmla="*/ 128324 w 262922"/>
                                <a:gd name="connsiteY1" fmla="*/ 177915 h 939226"/>
                                <a:gd name="connsiteX2" fmla="*/ 260726 w 262922"/>
                                <a:gd name="connsiteY2" fmla="*/ 297904 h 939226"/>
                                <a:gd name="connsiteX3" fmla="*/ 4197 w 262922"/>
                                <a:gd name="connsiteY3" fmla="*/ 359968 h 939226"/>
                                <a:gd name="connsiteX4" fmla="*/ 240038 w 262922"/>
                                <a:gd name="connsiteY4" fmla="*/ 475819 h 939226"/>
                                <a:gd name="connsiteX5" fmla="*/ 60 w 262922"/>
                                <a:gd name="connsiteY5" fmla="*/ 562708 h 939226"/>
                                <a:gd name="connsiteX6" fmla="*/ 215213 w 262922"/>
                                <a:gd name="connsiteY6" fmla="*/ 670285 h 939226"/>
                                <a:gd name="connsiteX7" fmla="*/ 66261 w 262922"/>
                                <a:gd name="connsiteY7" fmla="*/ 744761 h 939226"/>
                                <a:gd name="connsiteX8" fmla="*/ 16610 w 262922"/>
                                <a:gd name="connsiteY8" fmla="*/ 939226 h 939226"/>
                                <a:gd name="connsiteX9" fmla="*/ 16610 w 262922"/>
                                <a:gd name="connsiteY9" fmla="*/ 939226 h 9392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262922" h="939226">
                                  <a:moveTo>
                                    <a:pt x="132462" y="0"/>
                                  </a:moveTo>
                                  <a:cubicBezTo>
                                    <a:pt x="119704" y="64132"/>
                                    <a:pt x="106947" y="128264"/>
                                    <a:pt x="128324" y="177915"/>
                                  </a:cubicBezTo>
                                  <a:cubicBezTo>
                                    <a:pt x="149701" y="227566"/>
                                    <a:pt x="281414" y="267562"/>
                                    <a:pt x="260726" y="297904"/>
                                  </a:cubicBezTo>
                                  <a:cubicBezTo>
                                    <a:pt x="240038" y="328246"/>
                                    <a:pt x="7645" y="330316"/>
                                    <a:pt x="4197" y="359968"/>
                                  </a:cubicBezTo>
                                  <a:cubicBezTo>
                                    <a:pt x="749" y="389620"/>
                                    <a:pt x="240728" y="442029"/>
                                    <a:pt x="240038" y="475819"/>
                                  </a:cubicBezTo>
                                  <a:cubicBezTo>
                                    <a:pt x="239349" y="509609"/>
                                    <a:pt x="4197" y="530297"/>
                                    <a:pt x="60" y="562708"/>
                                  </a:cubicBezTo>
                                  <a:cubicBezTo>
                                    <a:pt x="-4077" y="595119"/>
                                    <a:pt x="204180" y="639943"/>
                                    <a:pt x="215213" y="670285"/>
                                  </a:cubicBezTo>
                                  <a:cubicBezTo>
                                    <a:pt x="226247" y="700627"/>
                                    <a:pt x="99362" y="699937"/>
                                    <a:pt x="66261" y="744761"/>
                                  </a:cubicBezTo>
                                  <a:cubicBezTo>
                                    <a:pt x="33160" y="789585"/>
                                    <a:pt x="16610" y="939226"/>
                                    <a:pt x="16610" y="939226"/>
                                  </a:cubicBezTo>
                                  <a:lnTo>
                                    <a:pt x="16610" y="939226"/>
                                  </a:lnTo>
                                </a:path>
                              </a:pathLst>
                            </a:custGeom>
                            <a:noFill/>
                            <a:ln w="6350">
                              <a:solidFill>
                                <a:schemeClr val="tx1"/>
                              </a:solidFill>
                              <a:tailEnd type="triangle" w="sm" len="sm"/>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4" name="直接连接符 1554"/>
                          <wps:cNvCnPr/>
                          <wps:spPr>
                            <a:xfrm flipV="1">
                              <a:off x="1974999" y="2356450"/>
                              <a:ext cx="474345" cy="5651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55" name="直接连接符 1555"/>
                          <wps:cNvCnPr/>
                          <wps:spPr>
                            <a:xfrm flipV="1">
                              <a:off x="1994684" y="2954620"/>
                              <a:ext cx="474345" cy="56515"/>
                            </a:xfrm>
                            <a:prstGeom prst="line">
                              <a:avLst/>
                            </a:prstGeom>
                            <a:ln w="63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556" name="直接连接符 1556"/>
                          <wps:cNvCnPr/>
                          <wps:spPr>
                            <a:xfrm>
                              <a:off x="2391559" y="2762935"/>
                              <a:ext cx="0" cy="187240"/>
                            </a:xfrm>
                            <a:prstGeom prst="line">
                              <a:avLst/>
                            </a:prstGeom>
                            <a:ln w="6350">
                              <a:solidFill>
                                <a:schemeClr val="tx1"/>
                              </a:solidFill>
                              <a:headEnd type="triangle" w="sm" len="sm"/>
                              <a:tailEnd type="none" w="sm" len="sm"/>
                            </a:ln>
                          </wps:spPr>
                          <wps:style>
                            <a:lnRef idx="1">
                              <a:schemeClr val="accent1"/>
                            </a:lnRef>
                            <a:fillRef idx="0">
                              <a:schemeClr val="accent1"/>
                            </a:fillRef>
                            <a:effectRef idx="0">
                              <a:schemeClr val="accent1"/>
                            </a:effectRef>
                            <a:fontRef idx="minor">
                              <a:schemeClr val="tx1"/>
                            </a:fontRef>
                          </wps:style>
                          <wps:bodyPr/>
                        </wps:wsp>
                        <wps:wsp>
                          <wps:cNvPr id="1557" name="直接连接符 1557"/>
                          <wps:cNvCnPr/>
                          <wps:spPr>
                            <a:xfrm flipH="1">
                              <a:off x="2425214" y="2503770"/>
                              <a:ext cx="107950" cy="0"/>
                            </a:xfrm>
                            <a:prstGeom prst="line">
                              <a:avLst/>
                            </a:prstGeom>
                            <a:ln w="6350" cap="sq">
                              <a:solidFill>
                                <a:schemeClr val="tx1"/>
                              </a:solidFill>
                              <a:round/>
                              <a:headEnd w="sm" len="sm"/>
                              <a:tailEnd type="triangle" w="sm" len="sm"/>
                            </a:ln>
                          </wps:spPr>
                          <wps:style>
                            <a:lnRef idx="1">
                              <a:schemeClr val="accent1"/>
                            </a:lnRef>
                            <a:fillRef idx="0">
                              <a:schemeClr val="accent1"/>
                            </a:fillRef>
                            <a:effectRef idx="0">
                              <a:schemeClr val="accent1"/>
                            </a:effectRef>
                            <a:fontRef idx="minor">
                              <a:schemeClr val="tx1"/>
                            </a:fontRef>
                          </wps:style>
                          <wps:bodyPr/>
                        </wps:wsp>
                        <wps:wsp>
                          <wps:cNvPr id="1558" name="直接连接符 1558"/>
                          <wps:cNvCnPr/>
                          <wps:spPr>
                            <a:xfrm flipV="1">
                              <a:off x="426592" y="2467327"/>
                              <a:ext cx="0" cy="6953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59" name="直接连接符 1559"/>
                          <wps:cNvCnPr/>
                          <wps:spPr>
                            <a:xfrm flipV="1">
                              <a:off x="918082" y="2203571"/>
                              <a:ext cx="0" cy="110617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60" name="直接连接符 1560"/>
                          <wps:cNvCnPr/>
                          <wps:spPr>
                            <a:xfrm flipV="1">
                              <a:off x="418990" y="3024611"/>
                              <a:ext cx="498457" cy="14821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5" name="直接连接符 1625"/>
                          <wps:cNvCnPr/>
                          <wps:spPr>
                            <a:xfrm flipV="1">
                              <a:off x="918082" y="2334729"/>
                              <a:ext cx="0" cy="6940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38" name="直接连接符 1638"/>
                          <wps:cNvCnPr/>
                          <wps:spPr>
                            <a:xfrm flipV="1">
                              <a:off x="992377" y="2021200"/>
                              <a:ext cx="0" cy="1111606"/>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39" name="直接连接符 1639"/>
                          <wps:cNvCnPr/>
                          <wps:spPr>
                            <a:xfrm flipV="1">
                              <a:off x="921202" y="2027796"/>
                              <a:ext cx="66921" cy="1847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0" name="直接连接符 1640"/>
                          <wps:cNvCnPr/>
                          <wps:spPr>
                            <a:xfrm>
                              <a:off x="180230" y="2752637"/>
                              <a:ext cx="238760" cy="254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2" name="直接连接符 1642"/>
                          <wps:cNvCnPr/>
                          <wps:spPr>
                            <a:xfrm flipV="1">
                              <a:off x="418990" y="2338370"/>
                              <a:ext cx="499092" cy="136792"/>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5" name="直接连接符 1645"/>
                          <wps:cNvCnPr/>
                          <wps:spPr>
                            <a:xfrm flipH="1">
                              <a:off x="883157" y="2489538"/>
                              <a:ext cx="107950" cy="0"/>
                            </a:xfrm>
                            <a:prstGeom prst="line">
                              <a:avLst/>
                            </a:prstGeom>
                            <a:ln w="6350" cap="sq">
                              <a:solidFill>
                                <a:schemeClr val="tx1"/>
                              </a:solidFill>
                              <a:round/>
                              <a:headEnd w="sm" len="sm"/>
                              <a:tailEnd type="triangle" w="sm" len="sm"/>
                            </a:ln>
                          </wps:spPr>
                          <wps:style>
                            <a:lnRef idx="1">
                              <a:schemeClr val="accent1"/>
                            </a:lnRef>
                            <a:fillRef idx="0">
                              <a:schemeClr val="accent1"/>
                            </a:fillRef>
                            <a:effectRef idx="0">
                              <a:schemeClr val="accent1"/>
                            </a:effectRef>
                            <a:fontRef idx="minor">
                              <a:schemeClr val="tx1"/>
                            </a:fontRef>
                          </wps:style>
                          <wps:bodyPr/>
                        </wps:wsp>
                        <wps:wsp>
                          <wps:cNvPr id="1649" name="直接连接符 1649"/>
                          <wps:cNvCnPr/>
                          <wps:spPr>
                            <a:xfrm>
                              <a:off x="1926924" y="1113943"/>
                              <a:ext cx="470535" cy="14287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52" name="文本框 18"/>
                          <wps:cNvSpPr txBox="1"/>
                          <wps:spPr>
                            <a:xfrm>
                              <a:off x="19878" y="3608100"/>
                              <a:ext cx="1744652" cy="1847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EB1144" w14:textId="77777777" w:rsidR="0064694E" w:rsidRDefault="0064694E" w:rsidP="001659CB">
                                <w:r>
                                  <w:rPr>
                                    <w:b/>
                                    <w:bCs/>
                                    <w:sz w:val="15"/>
                                    <w:szCs w:val="15"/>
                                  </w:rPr>
                                  <w:t>CV</w:t>
                                </w:r>
                                <w:r>
                                  <w:rPr>
                                    <w:rFonts w:hint="eastAsia"/>
                                    <w:b/>
                                    <w:bCs/>
                                    <w:sz w:val="15"/>
                                    <w:szCs w:val="15"/>
                                  </w:rPr>
                                  <w:t xml:space="preserve"> </w:t>
                                </w:r>
                                <w:r>
                                  <w:rPr>
                                    <w:b/>
                                    <w:bCs/>
                                    <w:sz w:val="15"/>
                                    <w:szCs w:val="15"/>
                                  </w:rPr>
                                  <w:t xml:space="preserve">measurement ramp down from +2 V              </w:t>
                                </w:r>
                              </w:p>
                              <w:p w14:paraId="6C020A0F" w14:textId="77777777" w:rsidR="0064694E" w:rsidRPr="002F67C5" w:rsidRDefault="0064694E" w:rsidP="001659CB">
                                <w:pPr>
                                  <w:rPr>
                                    <w:b/>
                                    <w:bCs/>
                                    <w:sz w:val="15"/>
                                    <w:szCs w:val="15"/>
                                  </w:rPr>
                                </w:pPr>
                              </w:p>
                            </w:txbxContent>
                          </wps:txbx>
                          <wps:bodyPr rot="0" spcFirstLastPara="0" vert="horz" wrap="square" lIns="0" tIns="0" rIns="0" bIns="0" numCol="1" spcCol="0" rtlCol="0" fromWordArt="0" anchor="t" anchorCtr="0" forceAA="0" compatLnSpc="1">
                            <a:prstTxWarp prst="textNoShape">
                              <a:avLst/>
                            </a:prstTxWarp>
                            <a:noAutofit/>
                          </wps:bodyPr>
                        </wps:wsp>
                        <wps:wsp>
                          <wps:cNvPr id="1653" name="直接连接符 1653"/>
                          <wps:cNvCnPr/>
                          <wps:spPr>
                            <a:xfrm flipV="1">
                              <a:off x="924432" y="3133182"/>
                              <a:ext cx="66675" cy="1841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54" name="文本框 18"/>
                          <wps:cNvSpPr txBox="1"/>
                          <wps:spPr>
                            <a:xfrm>
                              <a:off x="1814890" y="3608100"/>
                              <a:ext cx="1366459" cy="2308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48CFAC" w14:textId="77777777" w:rsidR="0064694E" w:rsidRDefault="0064694E" w:rsidP="001659CB">
                                <w:r>
                                  <w:rPr>
                                    <w:b/>
                                    <w:bCs/>
                                    <w:sz w:val="15"/>
                                    <w:szCs w:val="15"/>
                                  </w:rPr>
                                  <w:t>Biased irradiation at V</w:t>
                                </w:r>
                                <w:r>
                                  <w:rPr>
                                    <w:b/>
                                    <w:bCs/>
                                    <w:position w:val="-4"/>
                                    <w:sz w:val="15"/>
                                    <w:szCs w:val="15"/>
                                    <w:vertAlign w:val="subscript"/>
                                  </w:rPr>
                                  <w:t xml:space="preserve">g </w:t>
                                </w:r>
                                <w:r>
                                  <w:rPr>
                                    <w:b/>
                                    <w:bCs/>
                                    <w:sz w:val="15"/>
                                    <w:szCs w:val="15"/>
                                  </w:rPr>
                                  <w:t xml:space="preserve">= 1 V            </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62" name="文本框 18"/>
                          <wps:cNvSpPr txBox="1"/>
                          <wps:spPr>
                            <a:xfrm>
                              <a:off x="90762" y="1780393"/>
                              <a:ext cx="1464310" cy="20080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53B473" w14:textId="77777777" w:rsidR="0064694E" w:rsidRPr="00624412" w:rsidRDefault="0064694E" w:rsidP="001659CB">
                                <w:pPr>
                                  <w:rPr>
                                    <w:sz w:val="16"/>
                                    <w:szCs w:val="16"/>
                                  </w:rPr>
                                </w:pPr>
                                <w:r w:rsidRPr="00624412">
                                  <w:rPr>
                                    <w:b/>
                                    <w:bCs/>
                                    <w:sz w:val="16"/>
                                    <w:szCs w:val="16"/>
                                  </w:rPr>
                                  <w:t>Biased irradiation at V</w:t>
                                </w:r>
                                <w:r w:rsidRPr="00624412">
                                  <w:rPr>
                                    <w:b/>
                                    <w:bCs/>
                                    <w:position w:val="-4"/>
                                    <w:sz w:val="16"/>
                                    <w:szCs w:val="16"/>
                                    <w:vertAlign w:val="subscript"/>
                                  </w:rPr>
                                  <w:t xml:space="preserve">g </w:t>
                                </w:r>
                                <w:r w:rsidRPr="00624412">
                                  <w:rPr>
                                    <w:b/>
                                    <w:bCs/>
                                    <w:sz w:val="16"/>
                                    <w:szCs w:val="16"/>
                                  </w:rPr>
                                  <w:t>= 1 V</w:t>
                                </w:r>
                                <w:r>
                                  <w:rPr>
                                    <w:b/>
                                    <w:bCs/>
                                    <w:sz w:val="16"/>
                                    <w:szCs w:val="16"/>
                                  </w:rPr>
                                  <w:t xml:space="preserve">           </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63" name="文本框 18"/>
                          <wps:cNvSpPr txBox="1"/>
                          <wps:spPr>
                            <a:xfrm>
                              <a:off x="1307090" y="2541564"/>
                              <a:ext cx="280035" cy="27319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73E9E1C" w14:textId="77777777" w:rsidR="0064694E" w:rsidRDefault="0064694E" w:rsidP="001659CB">
                                <w:r>
                                  <w:rPr>
                                    <w:sz w:val="15"/>
                                    <w:szCs w:val="15"/>
                                  </w:rPr>
                                  <w:t>E</w:t>
                                </w:r>
                                <w:r>
                                  <w:rPr>
                                    <w:position w:val="-4"/>
                                    <w:sz w:val="15"/>
                                    <w:szCs w:val="15"/>
                                    <w:vertAlign w:val="subscript"/>
                                  </w:rPr>
                                  <w:t>v</w:t>
                                </w:r>
                                <w:r>
                                  <w:rPr>
                                    <w:sz w:val="15"/>
                                    <w:szCs w:val="15"/>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64" name="文本框 18"/>
                          <wps:cNvSpPr txBox="1"/>
                          <wps:spPr>
                            <a:xfrm>
                              <a:off x="1302211" y="2429338"/>
                              <a:ext cx="394335" cy="28851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44553D" w14:textId="77777777" w:rsidR="0064694E" w:rsidRDefault="0064694E" w:rsidP="001659CB">
                                <w:r>
                                  <w:rPr>
                                    <w:sz w:val="15"/>
                                    <w:szCs w:val="15"/>
                                  </w:rPr>
                                  <w:t>E</w:t>
                                </w:r>
                                <w:r>
                                  <w:rPr>
                                    <w:position w:val="-4"/>
                                    <w:sz w:val="15"/>
                                    <w:szCs w:val="15"/>
                                    <w:vertAlign w:val="subscript"/>
                                  </w:rPr>
                                  <w:t>F (s)</w:t>
                                </w:r>
                                <w:r>
                                  <w:rPr>
                                    <w:sz w:val="15"/>
                                    <w:szCs w:val="15"/>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66" name="文本框 18"/>
                          <wps:cNvSpPr txBox="1"/>
                          <wps:spPr>
                            <a:xfrm>
                              <a:off x="1307725" y="2313905"/>
                              <a:ext cx="279400" cy="28036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086E06C" w14:textId="77777777" w:rsidR="0064694E" w:rsidRDefault="0064694E" w:rsidP="001659CB">
                                <w:r>
                                  <w:rPr>
                                    <w:sz w:val="15"/>
                                    <w:szCs w:val="15"/>
                                  </w:rPr>
                                  <w:t>E</w:t>
                                </w:r>
                                <w:r>
                                  <w:rPr>
                                    <w:position w:val="-4"/>
                                    <w:sz w:val="15"/>
                                    <w:szCs w:val="15"/>
                                    <w:vertAlign w:val="subscript"/>
                                  </w:rPr>
                                  <w:t>c</w:t>
                                </w:r>
                                <w:r>
                                  <w:rPr>
                                    <w:sz w:val="15"/>
                                    <w:szCs w:val="15"/>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68" name="文本框 18"/>
                          <wps:cNvSpPr txBox="1"/>
                          <wps:spPr>
                            <a:xfrm>
                              <a:off x="1371690" y="1988151"/>
                              <a:ext cx="747210" cy="382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15C7237" w14:textId="77777777" w:rsidR="0064694E" w:rsidRDefault="0064694E" w:rsidP="001659CB">
                                <w:pPr>
                                  <w:spacing w:line="0" w:lineRule="atLeast"/>
                                </w:pPr>
                                <w:r>
                                  <w:rPr>
                                    <w:b/>
                                    <w:bCs/>
                                    <w:sz w:val="15"/>
                                    <w:szCs w:val="15"/>
                                  </w:rPr>
                                  <w:t>E</w:t>
                                </w:r>
                                <w:r>
                                  <w:rPr>
                                    <w:rFonts w:hint="eastAsia"/>
                                    <w:b/>
                                    <w:bCs/>
                                    <w:sz w:val="15"/>
                                    <w:szCs w:val="15"/>
                                  </w:rPr>
                                  <w:t>ffective h</w:t>
                                </w:r>
                                <w:r>
                                  <w:rPr>
                                    <w:b/>
                                    <w:bCs/>
                                    <w:sz w:val="15"/>
                                    <w:szCs w:val="15"/>
                                  </w:rPr>
                                  <w:t xml:space="preserve">ole trapping </w:t>
                                </w:r>
                                <w:r w:rsidRPr="004F110E">
                                  <w:rPr>
                                    <w:b/>
                                    <w:bCs/>
                                    <w:sz w:val="15"/>
                                    <w:szCs w:val="15"/>
                                  </w:rPr>
                                  <w:t>capture</w:t>
                                </w:r>
                                <w:r>
                                  <w:rPr>
                                    <w:b/>
                                    <w:bCs/>
                                    <w:sz w:val="15"/>
                                    <w:szCs w:val="15"/>
                                  </w:rPr>
                                  <w:t xml:space="preserve">  </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69" name="文本框 18"/>
                          <wps:cNvSpPr txBox="1"/>
                          <wps:spPr>
                            <a:xfrm>
                              <a:off x="1667053" y="688893"/>
                              <a:ext cx="267335" cy="2552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2967FCC" w14:textId="77777777" w:rsidR="0064694E" w:rsidRDefault="0064694E" w:rsidP="001659CB">
                                <w:r>
                                  <w:rPr>
                                    <w:sz w:val="15"/>
                                    <w:szCs w:val="15"/>
                                  </w:rPr>
                                  <w:t>E</w:t>
                                </w:r>
                                <w:r>
                                  <w:rPr>
                                    <w:position w:val="-4"/>
                                    <w:sz w:val="15"/>
                                    <w:szCs w:val="15"/>
                                    <w:vertAlign w:val="subscript"/>
                                  </w:rPr>
                                  <w:t>F (m)</w:t>
                                </w:r>
                                <w:r>
                                  <w:rPr>
                                    <w:sz w:val="15"/>
                                    <w:szCs w:val="15"/>
                                  </w:rPr>
                                  <w:t xml:space="preserve">         </w:t>
                                </w:r>
                              </w:p>
                            </w:txbxContent>
                          </wps:txbx>
                          <wps:bodyPr rot="0" spcFirstLastPara="0" vert="horz" wrap="square" lIns="0" tIns="45720" rIns="0" bIns="45720" numCol="1" spcCol="0" rtlCol="0" fromWordArt="0" anchor="t" anchorCtr="0" forceAA="0" compatLnSpc="1">
                            <a:prstTxWarp prst="textNoShape">
                              <a:avLst/>
                            </a:prstTxWarp>
                            <a:noAutofit/>
                          </wps:bodyPr>
                        </wps:wsp>
                        <wps:wsp>
                          <wps:cNvPr id="1670" name="文本框 18"/>
                          <wps:cNvSpPr txBox="1"/>
                          <wps:spPr>
                            <a:xfrm>
                              <a:off x="101183" y="2453756"/>
                              <a:ext cx="267335" cy="2552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2B18A74" w14:textId="77777777" w:rsidR="0064694E" w:rsidRDefault="0064694E" w:rsidP="001659CB">
                                <w:r>
                                  <w:rPr>
                                    <w:sz w:val="15"/>
                                    <w:szCs w:val="15"/>
                                  </w:rPr>
                                  <w:t>E</w:t>
                                </w:r>
                                <w:r>
                                  <w:rPr>
                                    <w:position w:val="-4"/>
                                    <w:sz w:val="15"/>
                                    <w:szCs w:val="15"/>
                                    <w:vertAlign w:val="subscript"/>
                                  </w:rPr>
                                  <w:t>F (m)</w:t>
                                </w:r>
                                <w:r>
                                  <w:rPr>
                                    <w:sz w:val="15"/>
                                    <w:szCs w:val="15"/>
                                  </w:rPr>
                                  <w:t xml:space="preserve">         </w:t>
                                </w:r>
                              </w:p>
                            </w:txbxContent>
                          </wps:txbx>
                          <wps:bodyPr rot="0" spcFirstLastPara="0" vert="horz" wrap="square" lIns="0" tIns="45720" rIns="0" bIns="45720" numCol="1" spcCol="0" rtlCol="0" fromWordArt="0" anchor="t" anchorCtr="0" forceAA="0" compatLnSpc="1">
                            <a:prstTxWarp prst="textNoShape">
                              <a:avLst/>
                            </a:prstTxWarp>
                            <a:noAutofit/>
                          </wps:bodyPr>
                        </wps:wsp>
                        <wps:wsp>
                          <wps:cNvPr id="1671" name="文本框 18"/>
                          <wps:cNvSpPr txBox="1"/>
                          <wps:spPr>
                            <a:xfrm>
                              <a:off x="1701686" y="2442353"/>
                              <a:ext cx="267335" cy="254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1959B6" w14:textId="77777777" w:rsidR="0064694E" w:rsidRDefault="0064694E" w:rsidP="001659CB">
                                <w:r>
                                  <w:rPr>
                                    <w:sz w:val="15"/>
                                    <w:szCs w:val="15"/>
                                  </w:rPr>
                                  <w:t>E</w:t>
                                </w:r>
                                <w:r>
                                  <w:rPr>
                                    <w:position w:val="-4"/>
                                    <w:sz w:val="15"/>
                                    <w:szCs w:val="15"/>
                                    <w:vertAlign w:val="subscript"/>
                                  </w:rPr>
                                  <w:t>F (m)</w:t>
                                </w:r>
                                <w:r>
                                  <w:rPr>
                                    <w:sz w:val="15"/>
                                    <w:szCs w:val="15"/>
                                  </w:rPr>
                                  <w:t xml:space="preserve">         </w:t>
                                </w:r>
                              </w:p>
                            </w:txbxContent>
                          </wps:txbx>
                          <wps:bodyPr rot="0" spcFirstLastPara="0" vert="horz" wrap="square" lIns="0" tIns="45720" rIns="0" bIns="45720" numCol="1" spcCol="0" rtlCol="0" fromWordArt="0" anchor="t" anchorCtr="0" forceAA="0" compatLnSpc="1">
                            <a:prstTxWarp prst="textNoShape">
                              <a:avLst/>
                            </a:prstTxWarp>
                            <a:noAutofit/>
                          </wps:bodyPr>
                        </wps:wsp>
                        <wps:wsp>
                          <wps:cNvPr id="1681" name="直接连接符 1681"/>
                          <wps:cNvCnPr/>
                          <wps:spPr>
                            <a:xfrm flipH="1">
                              <a:off x="2034689" y="2081904"/>
                              <a:ext cx="351155" cy="0"/>
                            </a:xfrm>
                            <a:prstGeom prst="line">
                              <a:avLst/>
                            </a:prstGeom>
                            <a:ln w="3175">
                              <a:solidFill>
                                <a:schemeClr val="tx1"/>
                              </a:solidFill>
                              <a:headEnd type="none" w="sm" len="sm"/>
                              <a:tailEnd type="none" w="sm" len="sm"/>
                            </a:ln>
                          </wps:spPr>
                          <wps:style>
                            <a:lnRef idx="1">
                              <a:schemeClr val="accent1"/>
                            </a:lnRef>
                            <a:fillRef idx="0">
                              <a:schemeClr val="accent1"/>
                            </a:fillRef>
                            <a:effectRef idx="0">
                              <a:schemeClr val="accent1"/>
                            </a:effectRef>
                            <a:fontRef idx="minor">
                              <a:schemeClr val="tx1"/>
                            </a:fontRef>
                          </wps:style>
                          <wps:bodyPr/>
                        </wps:wsp>
                        <wps:wsp>
                          <wps:cNvPr id="1920" name="直接连接符 1920"/>
                          <wps:cNvCnPr/>
                          <wps:spPr>
                            <a:xfrm>
                              <a:off x="2385844" y="2082050"/>
                              <a:ext cx="0" cy="302392"/>
                            </a:xfrm>
                            <a:prstGeom prst="line">
                              <a:avLst/>
                            </a:prstGeom>
                            <a:ln w="3175">
                              <a:solidFill>
                                <a:schemeClr val="tx1"/>
                              </a:solidFill>
                              <a:headEnd type="none" w="sm" len="sm"/>
                              <a:tailEnd type="none" w="sm" len="sm"/>
                            </a:ln>
                          </wps:spPr>
                          <wps:style>
                            <a:lnRef idx="1">
                              <a:schemeClr val="accent1"/>
                            </a:lnRef>
                            <a:fillRef idx="0">
                              <a:schemeClr val="accent1"/>
                            </a:fillRef>
                            <a:effectRef idx="0">
                              <a:schemeClr val="accent1"/>
                            </a:effectRef>
                            <a:fontRef idx="minor">
                              <a:schemeClr val="tx1"/>
                            </a:fontRef>
                          </wps:style>
                          <wps:bodyPr/>
                        </wps:wsp>
                        <wps:wsp>
                          <wps:cNvPr id="1921" name="直接连接符 1921"/>
                          <wps:cNvCnPr/>
                          <wps:spPr>
                            <a:xfrm>
                              <a:off x="2225644" y="2090753"/>
                              <a:ext cx="0" cy="525561"/>
                            </a:xfrm>
                            <a:prstGeom prst="line">
                              <a:avLst/>
                            </a:prstGeom>
                            <a:ln w="3175">
                              <a:solidFill>
                                <a:schemeClr val="tx1"/>
                              </a:solidFill>
                              <a:headEnd type="none" w="sm" len="sm"/>
                              <a:tailEnd type="none" w="sm" len="sm"/>
                            </a:ln>
                          </wps:spPr>
                          <wps:style>
                            <a:lnRef idx="1">
                              <a:schemeClr val="accent1"/>
                            </a:lnRef>
                            <a:fillRef idx="0">
                              <a:schemeClr val="accent1"/>
                            </a:fillRef>
                            <a:effectRef idx="0">
                              <a:schemeClr val="accent1"/>
                            </a:effectRef>
                            <a:fontRef idx="minor">
                              <a:schemeClr val="tx1"/>
                            </a:fontRef>
                          </wps:style>
                          <wps:bodyPr/>
                        </wps:wsp>
                        <wps:wsp>
                          <wps:cNvPr id="1922" name="直接连接符 1922"/>
                          <wps:cNvCnPr/>
                          <wps:spPr>
                            <a:xfrm flipH="1">
                              <a:off x="2230442" y="2615803"/>
                              <a:ext cx="82550" cy="0"/>
                            </a:xfrm>
                            <a:prstGeom prst="line">
                              <a:avLst/>
                            </a:prstGeom>
                            <a:ln w="3175">
                              <a:solidFill>
                                <a:schemeClr val="tx1"/>
                              </a:solidFill>
                              <a:headEnd type="none" w="sm" len="sm"/>
                              <a:tailEnd type="none" w="sm" len="sm"/>
                            </a:ln>
                          </wps:spPr>
                          <wps:style>
                            <a:lnRef idx="1">
                              <a:schemeClr val="accent1"/>
                            </a:lnRef>
                            <a:fillRef idx="0">
                              <a:schemeClr val="accent1"/>
                            </a:fillRef>
                            <a:effectRef idx="0">
                              <a:schemeClr val="accent1"/>
                            </a:effectRef>
                            <a:fontRef idx="minor">
                              <a:schemeClr val="tx1"/>
                            </a:fontRef>
                          </wps:style>
                          <wps:bodyPr/>
                        </wps:wsp>
                        <wpg:grpSp>
                          <wpg:cNvPr id="1923" name="组合 1923"/>
                          <wpg:cNvGrpSpPr/>
                          <wpg:grpSpPr>
                            <a:xfrm>
                              <a:off x="792362" y="929092"/>
                              <a:ext cx="45720" cy="45085"/>
                              <a:chOff x="0" y="0"/>
                              <a:chExt cx="60290" cy="60290"/>
                            </a:xfrm>
                          </wpg:grpSpPr>
                          <wps:wsp>
                            <wps:cNvPr id="1924" name="椭圆 1924"/>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5" name="直接连接符 1925"/>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926" name="组合 1926"/>
                          <wpg:cNvGrpSpPr/>
                          <wpg:grpSpPr>
                            <a:xfrm>
                              <a:off x="790357" y="1070738"/>
                              <a:ext cx="45720" cy="45085"/>
                              <a:chOff x="0" y="0"/>
                              <a:chExt cx="60290" cy="60290"/>
                            </a:xfrm>
                          </wpg:grpSpPr>
                          <wps:wsp>
                            <wps:cNvPr id="1927" name="椭圆 1927"/>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8" name="直接连接符 1928"/>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929" name="组合 1929"/>
                          <wpg:cNvGrpSpPr/>
                          <wpg:grpSpPr>
                            <a:xfrm>
                              <a:off x="2349447" y="930408"/>
                              <a:ext cx="43180" cy="42545"/>
                              <a:chOff x="0" y="0"/>
                              <a:chExt cx="60290" cy="60290"/>
                            </a:xfrm>
                          </wpg:grpSpPr>
                          <wps:wsp>
                            <wps:cNvPr id="1930" name="椭圆 1930"/>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1" name="直接连接符 1931"/>
                            <wps:cNvCnPr/>
                            <wps:spPr>
                              <a:xfrm>
                                <a:off x="0" y="29899"/>
                                <a:ext cx="60290" cy="247"/>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932" name="组合 1932"/>
                          <wpg:cNvGrpSpPr/>
                          <wpg:grpSpPr>
                            <a:xfrm>
                              <a:off x="2347542" y="1085958"/>
                              <a:ext cx="43180" cy="42545"/>
                              <a:chOff x="0" y="0"/>
                              <a:chExt cx="60290" cy="60290"/>
                            </a:xfrm>
                          </wpg:grpSpPr>
                          <wps:wsp>
                            <wps:cNvPr id="1933" name="椭圆 1933"/>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4" name="直接连接符 1934"/>
                            <wps:cNvCnPr/>
                            <wps:spPr>
                              <a:xfrm>
                                <a:off x="0" y="29899"/>
                                <a:ext cx="60290" cy="247"/>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935" name="组合 1935"/>
                          <wpg:cNvGrpSpPr/>
                          <wpg:grpSpPr>
                            <a:xfrm>
                              <a:off x="2597341" y="754343"/>
                              <a:ext cx="43180" cy="42545"/>
                              <a:chOff x="0" y="0"/>
                              <a:chExt cx="60290" cy="60290"/>
                            </a:xfrm>
                          </wpg:grpSpPr>
                          <wps:wsp>
                            <wps:cNvPr id="1936" name="椭圆 1936"/>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7" name="直接连接符 1937"/>
                            <wps:cNvCnPr/>
                            <wps:spPr>
                              <a:xfrm>
                                <a:off x="0" y="29899"/>
                                <a:ext cx="60290" cy="247"/>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938" name="组合 1938"/>
                          <wpg:cNvGrpSpPr/>
                          <wpg:grpSpPr>
                            <a:xfrm>
                              <a:off x="793475" y="870992"/>
                              <a:ext cx="45085" cy="45085"/>
                              <a:chOff x="0" y="0"/>
                              <a:chExt cx="45719" cy="45713"/>
                            </a:xfrm>
                          </wpg:grpSpPr>
                          <wpg:grpSp>
                            <wpg:cNvPr id="1939" name="组合 1939"/>
                            <wpg:cNvGrpSpPr/>
                            <wpg:grpSpPr>
                              <a:xfrm>
                                <a:off x="0" y="0"/>
                                <a:ext cx="45719" cy="45713"/>
                                <a:chOff x="0" y="0"/>
                                <a:chExt cx="60290" cy="60290"/>
                              </a:xfrm>
                            </wpg:grpSpPr>
                            <wps:wsp>
                              <wps:cNvPr id="1940" name="椭圆 1940"/>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41" name="直接连接符 1941"/>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942" name="直接连接符 1942"/>
                            <wps:cNvCnPr/>
                            <wps:spPr>
                              <a:xfrm>
                                <a:off x="21628" y="0"/>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943" name="组合 1943"/>
                          <wpg:cNvGrpSpPr/>
                          <wpg:grpSpPr>
                            <a:xfrm>
                              <a:off x="790901" y="816875"/>
                              <a:ext cx="45085" cy="45085"/>
                              <a:chOff x="0" y="0"/>
                              <a:chExt cx="45719" cy="45713"/>
                            </a:xfrm>
                          </wpg:grpSpPr>
                          <wpg:grpSp>
                            <wpg:cNvPr id="1944" name="组合 1944"/>
                            <wpg:cNvGrpSpPr/>
                            <wpg:grpSpPr>
                              <a:xfrm>
                                <a:off x="0" y="0"/>
                                <a:ext cx="45719" cy="45713"/>
                                <a:chOff x="0" y="0"/>
                                <a:chExt cx="60290" cy="60290"/>
                              </a:xfrm>
                            </wpg:grpSpPr>
                            <wps:wsp>
                              <wps:cNvPr id="1945" name="椭圆 1945"/>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46" name="直接连接符 1946"/>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947" name="直接连接符 1947"/>
                            <wps:cNvCnPr/>
                            <wps:spPr>
                              <a:xfrm>
                                <a:off x="21628" y="0"/>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948" name="组合 1948"/>
                          <wpg:cNvGrpSpPr/>
                          <wpg:grpSpPr>
                            <a:xfrm>
                              <a:off x="731313" y="870992"/>
                              <a:ext cx="45085" cy="45085"/>
                              <a:chOff x="0" y="0"/>
                              <a:chExt cx="45719" cy="45713"/>
                            </a:xfrm>
                          </wpg:grpSpPr>
                          <wpg:grpSp>
                            <wpg:cNvPr id="1949" name="组合 1949"/>
                            <wpg:cNvGrpSpPr/>
                            <wpg:grpSpPr>
                              <a:xfrm>
                                <a:off x="0" y="0"/>
                                <a:ext cx="45719" cy="45713"/>
                                <a:chOff x="0" y="0"/>
                                <a:chExt cx="60290" cy="60290"/>
                              </a:xfrm>
                            </wpg:grpSpPr>
                            <wps:wsp>
                              <wps:cNvPr id="1950" name="椭圆 1950"/>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51" name="直接连接符 1951"/>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952" name="直接连接符 1952"/>
                            <wps:cNvCnPr/>
                            <wps:spPr>
                              <a:xfrm>
                                <a:off x="21628" y="0"/>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953" name="组合 1953"/>
                          <wpg:cNvGrpSpPr/>
                          <wpg:grpSpPr>
                            <a:xfrm>
                              <a:off x="729282" y="816875"/>
                              <a:ext cx="45085" cy="45085"/>
                              <a:chOff x="0" y="0"/>
                              <a:chExt cx="45719" cy="45713"/>
                            </a:xfrm>
                          </wpg:grpSpPr>
                          <wpg:grpSp>
                            <wpg:cNvPr id="1954" name="组合 1954"/>
                            <wpg:cNvGrpSpPr/>
                            <wpg:grpSpPr>
                              <a:xfrm>
                                <a:off x="0" y="0"/>
                                <a:ext cx="45719" cy="45713"/>
                                <a:chOff x="0" y="0"/>
                                <a:chExt cx="60290" cy="60290"/>
                              </a:xfrm>
                            </wpg:grpSpPr>
                            <wps:wsp>
                              <wps:cNvPr id="1955" name="椭圆 1955"/>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56" name="直接连接符 1956"/>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957" name="直接连接符 1957"/>
                            <wps:cNvCnPr/>
                            <wps:spPr>
                              <a:xfrm>
                                <a:off x="21628" y="0"/>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958" name="组合 1958"/>
                          <wpg:cNvGrpSpPr/>
                          <wpg:grpSpPr>
                            <a:xfrm>
                              <a:off x="2288165" y="876719"/>
                              <a:ext cx="45085" cy="45085"/>
                              <a:chOff x="0" y="0"/>
                              <a:chExt cx="45719" cy="45713"/>
                            </a:xfrm>
                          </wpg:grpSpPr>
                          <wpg:grpSp>
                            <wpg:cNvPr id="1959" name="组合 1959"/>
                            <wpg:cNvGrpSpPr/>
                            <wpg:grpSpPr>
                              <a:xfrm>
                                <a:off x="0" y="0"/>
                                <a:ext cx="45719" cy="45713"/>
                                <a:chOff x="0" y="0"/>
                                <a:chExt cx="60290" cy="60290"/>
                              </a:xfrm>
                            </wpg:grpSpPr>
                            <wps:wsp>
                              <wps:cNvPr id="1960" name="椭圆 1960"/>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61" name="直接连接符 1961"/>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962" name="直接连接符 1962"/>
                            <wps:cNvCnPr/>
                            <wps:spPr>
                              <a:xfrm>
                                <a:off x="21628" y="0"/>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963" name="组合 1963"/>
                          <wpg:cNvGrpSpPr/>
                          <wpg:grpSpPr>
                            <a:xfrm>
                              <a:off x="2288165" y="818656"/>
                              <a:ext cx="45085" cy="45085"/>
                              <a:chOff x="0" y="0"/>
                              <a:chExt cx="45719" cy="45713"/>
                            </a:xfrm>
                          </wpg:grpSpPr>
                          <wpg:grpSp>
                            <wpg:cNvPr id="1964" name="组合 1964"/>
                            <wpg:cNvGrpSpPr/>
                            <wpg:grpSpPr>
                              <a:xfrm>
                                <a:off x="0" y="0"/>
                                <a:ext cx="45719" cy="45713"/>
                                <a:chOff x="0" y="0"/>
                                <a:chExt cx="60290" cy="60290"/>
                              </a:xfrm>
                            </wpg:grpSpPr>
                            <wps:wsp>
                              <wps:cNvPr id="1965" name="椭圆 1965"/>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66" name="直接连接符 1966"/>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967" name="直接连接符 1967"/>
                            <wps:cNvCnPr/>
                            <wps:spPr>
                              <a:xfrm>
                                <a:off x="21628" y="0"/>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968" name="组合 1968"/>
                          <wpg:cNvGrpSpPr/>
                          <wpg:grpSpPr>
                            <a:xfrm>
                              <a:off x="2345323" y="819427"/>
                              <a:ext cx="45085" cy="45085"/>
                              <a:chOff x="0" y="0"/>
                              <a:chExt cx="45719" cy="45713"/>
                            </a:xfrm>
                          </wpg:grpSpPr>
                          <wpg:grpSp>
                            <wpg:cNvPr id="1969" name="组合 1969"/>
                            <wpg:cNvGrpSpPr/>
                            <wpg:grpSpPr>
                              <a:xfrm>
                                <a:off x="0" y="0"/>
                                <a:ext cx="45719" cy="45713"/>
                                <a:chOff x="0" y="0"/>
                                <a:chExt cx="60290" cy="60290"/>
                              </a:xfrm>
                            </wpg:grpSpPr>
                            <wps:wsp>
                              <wps:cNvPr id="1970" name="椭圆 1970"/>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71" name="直接连接符 1971"/>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972" name="直接连接符 1972"/>
                            <wps:cNvCnPr/>
                            <wps:spPr>
                              <a:xfrm>
                                <a:off x="21628" y="0"/>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973" name="组合 1973"/>
                          <wpg:cNvGrpSpPr/>
                          <wpg:grpSpPr>
                            <a:xfrm>
                              <a:off x="2347542" y="876719"/>
                              <a:ext cx="45085" cy="45085"/>
                              <a:chOff x="0" y="0"/>
                              <a:chExt cx="45719" cy="45713"/>
                            </a:xfrm>
                          </wpg:grpSpPr>
                          <wpg:grpSp>
                            <wpg:cNvPr id="1974" name="组合 1974"/>
                            <wpg:cNvGrpSpPr/>
                            <wpg:grpSpPr>
                              <a:xfrm>
                                <a:off x="0" y="0"/>
                                <a:ext cx="45719" cy="45713"/>
                                <a:chOff x="0" y="0"/>
                                <a:chExt cx="60290" cy="60290"/>
                              </a:xfrm>
                            </wpg:grpSpPr>
                            <wps:wsp>
                              <wps:cNvPr id="1975" name="椭圆 1975"/>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76" name="直接连接符 1976"/>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977" name="直接连接符 1977"/>
                            <wps:cNvCnPr/>
                            <wps:spPr>
                              <a:xfrm>
                                <a:off x="21628" y="0"/>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978" name="组合 1978"/>
                          <wpg:cNvGrpSpPr/>
                          <wpg:grpSpPr>
                            <a:xfrm>
                              <a:off x="796505" y="2587935"/>
                              <a:ext cx="45085" cy="45085"/>
                              <a:chOff x="0" y="0"/>
                              <a:chExt cx="45719" cy="45713"/>
                            </a:xfrm>
                          </wpg:grpSpPr>
                          <wpg:grpSp>
                            <wpg:cNvPr id="1979" name="组合 1979"/>
                            <wpg:cNvGrpSpPr/>
                            <wpg:grpSpPr>
                              <a:xfrm>
                                <a:off x="0" y="0"/>
                                <a:ext cx="45719" cy="45713"/>
                                <a:chOff x="0" y="0"/>
                                <a:chExt cx="60290" cy="60290"/>
                              </a:xfrm>
                            </wpg:grpSpPr>
                            <wps:wsp>
                              <wps:cNvPr id="1980" name="椭圆 1980"/>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81" name="直接连接符 1981"/>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982" name="直接连接符 1982"/>
                            <wps:cNvCnPr/>
                            <wps:spPr>
                              <a:xfrm>
                                <a:off x="21628" y="0"/>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983" name="组合 1983"/>
                          <wpg:cNvGrpSpPr/>
                          <wpg:grpSpPr>
                            <a:xfrm>
                              <a:off x="854874" y="2588972"/>
                              <a:ext cx="45085" cy="45085"/>
                              <a:chOff x="0" y="0"/>
                              <a:chExt cx="45719" cy="45713"/>
                            </a:xfrm>
                          </wpg:grpSpPr>
                          <wpg:grpSp>
                            <wpg:cNvPr id="1984" name="组合 1984"/>
                            <wpg:cNvGrpSpPr/>
                            <wpg:grpSpPr>
                              <a:xfrm>
                                <a:off x="0" y="0"/>
                                <a:ext cx="45719" cy="45713"/>
                                <a:chOff x="0" y="0"/>
                                <a:chExt cx="60290" cy="60290"/>
                              </a:xfrm>
                            </wpg:grpSpPr>
                            <wps:wsp>
                              <wps:cNvPr id="1985" name="椭圆 1985"/>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86" name="直接连接符 1986"/>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987" name="直接连接符 1987"/>
                            <wps:cNvCnPr/>
                            <wps:spPr>
                              <a:xfrm>
                                <a:off x="21628" y="0"/>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988" name="组合 1988"/>
                          <wpg:cNvGrpSpPr/>
                          <wpg:grpSpPr>
                            <a:xfrm>
                              <a:off x="796508" y="2650093"/>
                              <a:ext cx="45085" cy="45085"/>
                              <a:chOff x="0" y="1905"/>
                              <a:chExt cx="45719" cy="45713"/>
                            </a:xfrm>
                          </wpg:grpSpPr>
                          <wpg:grpSp>
                            <wpg:cNvPr id="1989" name="组合 1989"/>
                            <wpg:cNvGrpSpPr/>
                            <wpg:grpSpPr>
                              <a:xfrm>
                                <a:off x="0" y="1905"/>
                                <a:ext cx="45719" cy="45713"/>
                                <a:chOff x="0" y="1905"/>
                                <a:chExt cx="60290" cy="60290"/>
                              </a:xfrm>
                            </wpg:grpSpPr>
                            <wps:wsp>
                              <wps:cNvPr id="1990" name="椭圆 1990"/>
                              <wps:cNvSpPr/>
                              <wps:spPr>
                                <a:xfrm>
                                  <a:off x="0" y="1905"/>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91" name="直接连接符 1991"/>
                              <wps:cNvCnPr/>
                              <wps:spPr>
                                <a:xfrm>
                                  <a:off x="0" y="31805"/>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992" name="直接连接符 1992"/>
                            <wps:cNvCnPr/>
                            <wps:spPr>
                              <a:xfrm>
                                <a:off x="21628" y="1905"/>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993" name="组合 1993"/>
                          <wpg:cNvGrpSpPr/>
                          <wpg:grpSpPr>
                            <a:xfrm>
                              <a:off x="854874" y="2651090"/>
                              <a:ext cx="45085" cy="45085"/>
                              <a:chOff x="64135" y="0"/>
                              <a:chExt cx="45719" cy="45713"/>
                            </a:xfrm>
                          </wpg:grpSpPr>
                          <wpg:grpSp>
                            <wpg:cNvPr id="1994" name="组合 1994"/>
                            <wpg:cNvGrpSpPr/>
                            <wpg:grpSpPr>
                              <a:xfrm>
                                <a:off x="64135" y="0"/>
                                <a:ext cx="45719" cy="45713"/>
                                <a:chOff x="64135" y="0"/>
                                <a:chExt cx="60290" cy="60290"/>
                              </a:xfrm>
                            </wpg:grpSpPr>
                            <wps:wsp>
                              <wps:cNvPr id="1995" name="椭圆 1995"/>
                              <wps:cNvSpPr/>
                              <wps:spPr>
                                <a:xfrm>
                                  <a:off x="64135"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96" name="直接连接符 1996"/>
                              <wps:cNvCnPr/>
                              <wps:spPr>
                                <a:xfrm>
                                  <a:off x="64135"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997" name="直接连接符 1997"/>
                            <wps:cNvCnPr/>
                            <wps:spPr>
                              <a:xfrm>
                                <a:off x="85763" y="0"/>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998" name="组合 1998"/>
                          <wpg:cNvGrpSpPr/>
                          <wpg:grpSpPr>
                            <a:xfrm>
                              <a:off x="866157" y="2374916"/>
                              <a:ext cx="45085" cy="45085"/>
                              <a:chOff x="0" y="0"/>
                              <a:chExt cx="45719" cy="45713"/>
                            </a:xfrm>
                          </wpg:grpSpPr>
                          <wpg:grpSp>
                            <wpg:cNvPr id="1999" name="组合 1999"/>
                            <wpg:cNvGrpSpPr/>
                            <wpg:grpSpPr>
                              <a:xfrm>
                                <a:off x="0" y="0"/>
                                <a:ext cx="45719" cy="45713"/>
                                <a:chOff x="0" y="0"/>
                                <a:chExt cx="60290" cy="60290"/>
                              </a:xfrm>
                            </wpg:grpSpPr>
                            <wps:wsp>
                              <wps:cNvPr id="2000" name="椭圆 2000"/>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01" name="直接连接符 2001"/>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002" name="直接连接符 2002"/>
                            <wps:cNvCnPr/>
                            <wps:spPr>
                              <a:xfrm>
                                <a:off x="21628" y="0"/>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003" name="组合 2003"/>
                          <wpg:cNvGrpSpPr/>
                          <wpg:grpSpPr>
                            <a:xfrm>
                              <a:off x="853957" y="2518879"/>
                              <a:ext cx="43180" cy="42545"/>
                              <a:chOff x="61595" y="0"/>
                              <a:chExt cx="60290" cy="60290"/>
                            </a:xfrm>
                          </wpg:grpSpPr>
                          <wps:wsp>
                            <wps:cNvPr id="2004" name="椭圆 2004"/>
                            <wps:cNvSpPr/>
                            <wps:spPr>
                              <a:xfrm>
                                <a:off x="61595"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05" name="直接连接符 2005"/>
                            <wps:cNvCnPr/>
                            <wps:spPr>
                              <a:xfrm>
                                <a:off x="61595" y="29899"/>
                                <a:ext cx="60290" cy="247"/>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006" name="组合 2006"/>
                          <wpg:cNvGrpSpPr/>
                          <wpg:grpSpPr>
                            <a:xfrm>
                              <a:off x="863740" y="2854152"/>
                              <a:ext cx="43180" cy="42545"/>
                              <a:chOff x="59690" y="155575"/>
                              <a:chExt cx="60290" cy="60290"/>
                            </a:xfrm>
                          </wpg:grpSpPr>
                          <wps:wsp>
                            <wps:cNvPr id="2007" name="椭圆 2007"/>
                            <wps:cNvSpPr/>
                            <wps:spPr>
                              <a:xfrm>
                                <a:off x="59690" y="155575"/>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08" name="直接连接符 2008"/>
                            <wps:cNvCnPr/>
                            <wps:spPr>
                              <a:xfrm>
                                <a:off x="59690" y="185474"/>
                                <a:ext cx="60290" cy="247"/>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009" name="组合 2009"/>
                          <wpg:cNvGrpSpPr/>
                          <wpg:grpSpPr>
                            <a:xfrm>
                              <a:off x="793475" y="2517214"/>
                              <a:ext cx="43180" cy="42545"/>
                              <a:chOff x="7620" y="0"/>
                              <a:chExt cx="60290" cy="60290"/>
                            </a:xfrm>
                          </wpg:grpSpPr>
                          <wps:wsp>
                            <wps:cNvPr id="2010" name="椭圆 2010"/>
                            <wps:cNvSpPr/>
                            <wps:spPr>
                              <a:xfrm>
                                <a:off x="762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11" name="直接连接符 2011"/>
                            <wps:cNvCnPr/>
                            <wps:spPr>
                              <a:xfrm>
                                <a:off x="7620" y="29899"/>
                                <a:ext cx="60290" cy="247"/>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012" name="组合 2012"/>
                          <wpg:cNvGrpSpPr/>
                          <wpg:grpSpPr>
                            <a:xfrm>
                              <a:off x="2331778" y="611233"/>
                              <a:ext cx="45085" cy="45085"/>
                              <a:chOff x="0" y="0"/>
                              <a:chExt cx="45719" cy="45713"/>
                            </a:xfrm>
                          </wpg:grpSpPr>
                          <wpg:grpSp>
                            <wpg:cNvPr id="2013" name="组合 2013"/>
                            <wpg:cNvGrpSpPr/>
                            <wpg:grpSpPr>
                              <a:xfrm>
                                <a:off x="0" y="0"/>
                                <a:ext cx="45719" cy="45713"/>
                                <a:chOff x="0" y="0"/>
                                <a:chExt cx="60290" cy="60290"/>
                              </a:xfrm>
                            </wpg:grpSpPr>
                            <wps:wsp>
                              <wps:cNvPr id="2014" name="椭圆 2014"/>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15" name="直接连接符 2015"/>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016" name="直接连接符 2016"/>
                            <wps:cNvCnPr/>
                            <wps:spPr>
                              <a:xfrm>
                                <a:off x="21628" y="0"/>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017" name="组合 2017"/>
                          <wpg:cNvGrpSpPr/>
                          <wpg:grpSpPr>
                            <a:xfrm>
                              <a:off x="2344681" y="2570155"/>
                              <a:ext cx="45085" cy="45085"/>
                              <a:chOff x="4445" y="197485"/>
                              <a:chExt cx="45719" cy="45713"/>
                            </a:xfrm>
                          </wpg:grpSpPr>
                          <wpg:grpSp>
                            <wpg:cNvPr id="2018" name="组合 2018"/>
                            <wpg:cNvGrpSpPr/>
                            <wpg:grpSpPr>
                              <a:xfrm>
                                <a:off x="4445" y="197485"/>
                                <a:ext cx="45719" cy="45713"/>
                                <a:chOff x="4445" y="197485"/>
                                <a:chExt cx="60290" cy="60290"/>
                              </a:xfrm>
                            </wpg:grpSpPr>
                            <wps:wsp>
                              <wps:cNvPr id="2019" name="椭圆 2019"/>
                              <wps:cNvSpPr/>
                              <wps:spPr>
                                <a:xfrm>
                                  <a:off x="4445" y="197485"/>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20" name="直接连接符 2020"/>
                              <wps:cNvCnPr/>
                              <wps:spPr>
                                <a:xfrm>
                                  <a:off x="4445" y="227385"/>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021" name="直接连接符 2021"/>
                            <wps:cNvCnPr/>
                            <wps:spPr>
                              <a:xfrm>
                                <a:off x="26073" y="197485"/>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022" name="组合 2022"/>
                          <wpg:cNvGrpSpPr/>
                          <wpg:grpSpPr>
                            <a:xfrm>
                              <a:off x="2403101" y="2571425"/>
                              <a:ext cx="45085" cy="45085"/>
                              <a:chOff x="62865" y="198755"/>
                              <a:chExt cx="45719" cy="45713"/>
                            </a:xfrm>
                          </wpg:grpSpPr>
                          <wpg:grpSp>
                            <wpg:cNvPr id="2023" name="组合 2023"/>
                            <wpg:cNvGrpSpPr/>
                            <wpg:grpSpPr>
                              <a:xfrm>
                                <a:off x="62865" y="198755"/>
                                <a:ext cx="45719" cy="45713"/>
                                <a:chOff x="62865" y="198755"/>
                                <a:chExt cx="60290" cy="60290"/>
                              </a:xfrm>
                            </wpg:grpSpPr>
                            <wps:wsp>
                              <wps:cNvPr id="2024" name="椭圆 2024"/>
                              <wps:cNvSpPr/>
                              <wps:spPr>
                                <a:xfrm>
                                  <a:off x="62865" y="198755"/>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25" name="直接连接符 2025"/>
                              <wps:cNvCnPr/>
                              <wps:spPr>
                                <a:xfrm>
                                  <a:off x="62865" y="228655"/>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026" name="直接连接符 2026"/>
                            <wps:cNvCnPr/>
                            <wps:spPr>
                              <a:xfrm>
                                <a:off x="84493" y="198755"/>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027" name="组合 2027"/>
                          <wpg:cNvGrpSpPr/>
                          <wpg:grpSpPr>
                            <a:xfrm>
                              <a:off x="2344681" y="2632385"/>
                              <a:ext cx="45085" cy="45085"/>
                              <a:chOff x="4445" y="259715"/>
                              <a:chExt cx="45719" cy="45713"/>
                            </a:xfrm>
                          </wpg:grpSpPr>
                          <wpg:grpSp>
                            <wpg:cNvPr id="2028" name="组合 2028"/>
                            <wpg:cNvGrpSpPr/>
                            <wpg:grpSpPr>
                              <a:xfrm>
                                <a:off x="4445" y="259715"/>
                                <a:ext cx="45719" cy="45713"/>
                                <a:chOff x="4445" y="259715"/>
                                <a:chExt cx="60290" cy="60290"/>
                              </a:xfrm>
                            </wpg:grpSpPr>
                            <wps:wsp>
                              <wps:cNvPr id="2029" name="椭圆 2029"/>
                              <wps:cNvSpPr/>
                              <wps:spPr>
                                <a:xfrm>
                                  <a:off x="4445" y="259715"/>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30" name="直接连接符 2030"/>
                              <wps:cNvCnPr/>
                              <wps:spPr>
                                <a:xfrm>
                                  <a:off x="4445" y="289615"/>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031" name="直接连接符 2031"/>
                            <wps:cNvCnPr/>
                            <wps:spPr>
                              <a:xfrm>
                                <a:off x="26073" y="259715"/>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032" name="组合 2032"/>
                          <wpg:cNvGrpSpPr/>
                          <wpg:grpSpPr>
                            <a:xfrm>
                              <a:off x="2403101" y="2633020"/>
                              <a:ext cx="45085" cy="45085"/>
                              <a:chOff x="62865" y="260350"/>
                              <a:chExt cx="45719" cy="45713"/>
                            </a:xfrm>
                          </wpg:grpSpPr>
                          <wpg:grpSp>
                            <wpg:cNvPr id="2033" name="组合 2033"/>
                            <wpg:cNvGrpSpPr/>
                            <wpg:grpSpPr>
                              <a:xfrm>
                                <a:off x="62865" y="260350"/>
                                <a:ext cx="45719" cy="45713"/>
                                <a:chOff x="62865" y="260350"/>
                                <a:chExt cx="60290" cy="60290"/>
                              </a:xfrm>
                            </wpg:grpSpPr>
                            <wps:wsp>
                              <wps:cNvPr id="2034" name="椭圆 2034"/>
                              <wps:cNvSpPr/>
                              <wps:spPr>
                                <a:xfrm>
                                  <a:off x="62865" y="26035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35" name="直接连接符 2035"/>
                              <wps:cNvCnPr/>
                              <wps:spPr>
                                <a:xfrm>
                                  <a:off x="62865" y="29025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036" name="直接连接符 2036"/>
                            <wps:cNvCnPr/>
                            <wps:spPr>
                              <a:xfrm>
                                <a:off x="84493" y="260350"/>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037" name="组合 2037"/>
                          <wpg:cNvGrpSpPr/>
                          <wpg:grpSpPr>
                            <a:xfrm>
                              <a:off x="2391547" y="2389410"/>
                              <a:ext cx="45085" cy="45085"/>
                              <a:chOff x="43815" y="0"/>
                              <a:chExt cx="45719" cy="45713"/>
                            </a:xfrm>
                          </wpg:grpSpPr>
                          <wpg:grpSp>
                            <wpg:cNvPr id="2038" name="组合 2038"/>
                            <wpg:cNvGrpSpPr/>
                            <wpg:grpSpPr>
                              <a:xfrm>
                                <a:off x="43815" y="0"/>
                                <a:ext cx="45719" cy="45713"/>
                                <a:chOff x="43815" y="0"/>
                                <a:chExt cx="60290" cy="60290"/>
                              </a:xfrm>
                            </wpg:grpSpPr>
                            <wps:wsp>
                              <wps:cNvPr id="2039" name="椭圆 2039"/>
                              <wps:cNvSpPr/>
                              <wps:spPr>
                                <a:xfrm>
                                  <a:off x="43815"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40" name="直接连接符 2040"/>
                              <wps:cNvCnPr/>
                              <wps:spPr>
                                <a:xfrm>
                                  <a:off x="43815"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041" name="直接连接符 2041"/>
                            <wps:cNvCnPr/>
                            <wps:spPr>
                              <a:xfrm>
                                <a:off x="65443" y="0"/>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042" name="组合 2042"/>
                          <wpg:cNvGrpSpPr/>
                          <wpg:grpSpPr>
                            <a:xfrm>
                              <a:off x="2404227" y="2692365"/>
                              <a:ext cx="43180" cy="42545"/>
                              <a:chOff x="61595" y="319405"/>
                              <a:chExt cx="60290" cy="60290"/>
                            </a:xfrm>
                          </wpg:grpSpPr>
                          <wps:wsp>
                            <wps:cNvPr id="2043" name="椭圆 2043"/>
                            <wps:cNvSpPr/>
                            <wps:spPr>
                              <a:xfrm>
                                <a:off x="61595" y="319405"/>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44" name="直接连接符 2044"/>
                            <wps:cNvCnPr/>
                            <wps:spPr>
                              <a:xfrm>
                                <a:off x="61595" y="349304"/>
                                <a:ext cx="60290" cy="247"/>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045" name="组合 2045"/>
                          <wpg:cNvGrpSpPr/>
                          <wpg:grpSpPr>
                            <a:xfrm>
                              <a:off x="2401839" y="2505916"/>
                              <a:ext cx="43180" cy="42545"/>
                              <a:chOff x="59690" y="451485"/>
                              <a:chExt cx="60290" cy="60290"/>
                            </a:xfrm>
                          </wpg:grpSpPr>
                          <wps:wsp>
                            <wps:cNvPr id="2046" name="椭圆 2046"/>
                            <wps:cNvSpPr/>
                            <wps:spPr>
                              <a:xfrm>
                                <a:off x="59690" y="451485"/>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47" name="直接连接符 2047"/>
                            <wps:cNvCnPr/>
                            <wps:spPr>
                              <a:xfrm>
                                <a:off x="59690" y="481384"/>
                                <a:ext cx="60290" cy="247"/>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048" name="组合 2048"/>
                          <wpg:cNvGrpSpPr/>
                          <wpg:grpSpPr>
                            <a:xfrm>
                              <a:off x="2342462" y="2505916"/>
                              <a:ext cx="43180" cy="42545"/>
                              <a:chOff x="0" y="451485"/>
                              <a:chExt cx="60290" cy="60290"/>
                            </a:xfrm>
                          </wpg:grpSpPr>
                          <wps:wsp>
                            <wps:cNvPr id="2049" name="椭圆 2049"/>
                            <wps:cNvSpPr/>
                            <wps:spPr>
                              <a:xfrm>
                                <a:off x="0" y="451485"/>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50" name="直接连接符 2050"/>
                            <wps:cNvCnPr/>
                            <wps:spPr>
                              <a:xfrm>
                                <a:off x="0" y="481384"/>
                                <a:ext cx="60290" cy="247"/>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051" name="文本框 18"/>
                          <wps:cNvSpPr txBox="1"/>
                          <wps:spPr>
                            <a:xfrm>
                              <a:off x="680769" y="3452688"/>
                              <a:ext cx="381000"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935F3A" w14:textId="77777777" w:rsidR="0064694E" w:rsidRDefault="0064694E" w:rsidP="001659CB">
                                <w:r>
                                  <w:rPr>
                                    <w:b/>
                                    <w:bCs/>
                                    <w:sz w:val="15"/>
                                    <w:szCs w:val="15"/>
                                  </w:rPr>
                                  <w:t xml:space="preserve">(c)                   </w:t>
                                </w:r>
                              </w:p>
                            </w:txbxContent>
                          </wps:txbx>
                          <wps:bodyPr rot="0" spcFirstLastPara="0" vert="horz" wrap="square" lIns="36000" tIns="0" rIns="36000" bIns="0" numCol="1" spcCol="0" rtlCol="0" fromWordArt="0" anchor="t" anchorCtr="0" forceAA="0" compatLnSpc="1">
                            <a:prstTxWarp prst="textNoShape">
                              <a:avLst/>
                            </a:prstTxWarp>
                            <a:noAutofit/>
                          </wps:bodyPr>
                        </wps:wsp>
                        <wps:wsp>
                          <wps:cNvPr id="2052" name="文本框 18"/>
                          <wps:cNvSpPr txBox="1"/>
                          <wps:spPr>
                            <a:xfrm>
                              <a:off x="2276091" y="3440488"/>
                              <a:ext cx="364490" cy="2019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B9122F" w14:textId="77777777" w:rsidR="0064694E" w:rsidRDefault="0064694E" w:rsidP="001659CB">
                                <w:r>
                                  <w:rPr>
                                    <w:b/>
                                    <w:bCs/>
                                    <w:sz w:val="15"/>
                                    <w:szCs w:val="15"/>
                                  </w:rPr>
                                  <w:t xml:space="preserve">(d)         </w:t>
                                </w:r>
                              </w:p>
                            </w:txbxContent>
                          </wps:txbx>
                          <wps:bodyPr rot="0" spcFirstLastPara="0" vert="horz" wrap="square" lIns="36000" tIns="0" rIns="36000" bIns="0" numCol="1" spcCol="0" rtlCol="0" fromWordArt="0" anchor="t" anchorCtr="0" forceAA="0" compatLnSpc="1">
                            <a:prstTxWarp prst="textNoShape">
                              <a:avLst/>
                            </a:prstTxWarp>
                            <a:noAutofit/>
                          </wps:bodyPr>
                        </wps:wsp>
                        <wpg:grpSp>
                          <wpg:cNvPr id="2053" name="组合 2053"/>
                          <wpg:cNvGrpSpPr/>
                          <wpg:grpSpPr>
                            <a:xfrm>
                              <a:off x="2037864" y="3209204"/>
                              <a:ext cx="45085" cy="43815"/>
                              <a:chOff x="0" y="0"/>
                              <a:chExt cx="45719" cy="45713"/>
                            </a:xfrm>
                          </wpg:grpSpPr>
                          <wpg:grpSp>
                            <wpg:cNvPr id="2054" name="组合 2054"/>
                            <wpg:cNvGrpSpPr/>
                            <wpg:grpSpPr>
                              <a:xfrm>
                                <a:off x="0" y="0"/>
                                <a:ext cx="45719" cy="45713"/>
                                <a:chOff x="0" y="0"/>
                                <a:chExt cx="60290" cy="60290"/>
                              </a:xfrm>
                            </wpg:grpSpPr>
                            <wps:wsp>
                              <wps:cNvPr id="2055" name="椭圆 2055"/>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56" name="直接连接符 2056"/>
                              <wps:cNvCnPr/>
                              <wps:spPr>
                                <a:xfrm>
                                  <a:off x="0" y="29899"/>
                                  <a:ext cx="60290" cy="246"/>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057" name="直接连接符 2057"/>
                            <wps:cNvCnPr/>
                            <wps:spPr>
                              <a:xfrm>
                                <a:off x="21628" y="0"/>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058" name="组合 2058"/>
                          <wpg:cNvGrpSpPr/>
                          <wpg:grpSpPr>
                            <a:xfrm>
                              <a:off x="789822" y="754785"/>
                              <a:ext cx="45720" cy="45085"/>
                              <a:chOff x="0" y="0"/>
                              <a:chExt cx="60290" cy="60290"/>
                            </a:xfrm>
                          </wpg:grpSpPr>
                          <wps:wsp>
                            <wps:cNvPr id="2059" name="椭圆 2059"/>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60" name="直接连接符 2060"/>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061" name="组合 2061"/>
                          <wpg:cNvGrpSpPr/>
                          <wpg:grpSpPr>
                            <a:xfrm>
                              <a:off x="727082" y="754799"/>
                              <a:ext cx="45720" cy="45085"/>
                              <a:chOff x="0" y="0"/>
                              <a:chExt cx="60290" cy="60290"/>
                            </a:xfrm>
                          </wpg:grpSpPr>
                          <wps:wsp>
                            <wps:cNvPr id="2062" name="椭圆 2062"/>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63" name="直接连接符 2063"/>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064" name="组合 2064"/>
                          <wpg:cNvGrpSpPr/>
                          <wpg:grpSpPr>
                            <a:xfrm>
                              <a:off x="715956" y="571911"/>
                              <a:ext cx="45085" cy="45085"/>
                              <a:chOff x="0" y="0"/>
                              <a:chExt cx="45719" cy="45713"/>
                            </a:xfrm>
                          </wpg:grpSpPr>
                          <wpg:grpSp>
                            <wpg:cNvPr id="2065" name="组合 2065"/>
                            <wpg:cNvGrpSpPr/>
                            <wpg:grpSpPr>
                              <a:xfrm>
                                <a:off x="0" y="0"/>
                                <a:ext cx="45719" cy="45713"/>
                                <a:chOff x="0" y="0"/>
                                <a:chExt cx="60290" cy="60290"/>
                              </a:xfrm>
                            </wpg:grpSpPr>
                            <wps:wsp>
                              <wps:cNvPr id="2066" name="椭圆 2066"/>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67" name="直接连接符 2067"/>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068" name="直接连接符 2068"/>
                            <wps:cNvCnPr/>
                            <wps:spPr>
                              <a:xfrm>
                                <a:off x="21628" y="0"/>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069" name="组合 2069"/>
                          <wpg:cNvGrpSpPr/>
                          <wpg:grpSpPr>
                            <a:xfrm>
                              <a:off x="2273448" y="609232"/>
                              <a:ext cx="45085" cy="45085"/>
                              <a:chOff x="0" y="0"/>
                              <a:chExt cx="45719" cy="45713"/>
                            </a:xfrm>
                          </wpg:grpSpPr>
                          <wpg:grpSp>
                            <wpg:cNvPr id="2070" name="组合 2070"/>
                            <wpg:cNvGrpSpPr/>
                            <wpg:grpSpPr>
                              <a:xfrm>
                                <a:off x="0" y="0"/>
                                <a:ext cx="45719" cy="45713"/>
                                <a:chOff x="0" y="0"/>
                                <a:chExt cx="60290" cy="60290"/>
                              </a:xfrm>
                            </wpg:grpSpPr>
                            <wps:wsp>
                              <wps:cNvPr id="2071" name="椭圆 2071"/>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72" name="直接连接符 2072"/>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073" name="直接连接符 2073"/>
                            <wps:cNvCnPr/>
                            <wps:spPr>
                              <a:xfrm>
                                <a:off x="21628" y="0"/>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074" name="文本框 18"/>
                          <wps:cNvSpPr txBox="1"/>
                          <wps:spPr>
                            <a:xfrm>
                              <a:off x="1185932" y="1084971"/>
                              <a:ext cx="691200" cy="399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FB4DF1" w14:textId="77777777" w:rsidR="0064694E" w:rsidRPr="00624412" w:rsidRDefault="0064694E" w:rsidP="001659CB">
                                <w:pPr>
                                  <w:spacing w:line="0" w:lineRule="atLeast"/>
                                  <w:rPr>
                                    <w:b/>
                                    <w:bCs/>
                                    <w:sz w:val="15"/>
                                    <w:szCs w:val="15"/>
                                  </w:rPr>
                                </w:pPr>
                                <w:r w:rsidRPr="00624412">
                                  <w:rPr>
                                    <w:b/>
                                    <w:bCs/>
                                    <w:sz w:val="15"/>
                                    <w:szCs w:val="15"/>
                                  </w:rPr>
                                  <w:t>Bias-induced</w:t>
                                </w:r>
                                <w:r w:rsidRPr="00624412">
                                  <w:rPr>
                                    <w:rFonts w:hint="eastAsia"/>
                                    <w:b/>
                                    <w:bCs/>
                                    <w:sz w:val="15"/>
                                    <w:szCs w:val="15"/>
                                  </w:rPr>
                                  <w:t xml:space="preserve"> charge trapping</w:t>
                                </w:r>
                                <w:r w:rsidRPr="00624412">
                                  <w:rPr>
                                    <w:b/>
                                    <w:bCs/>
                                    <w:sz w:val="15"/>
                                    <w:szCs w:val="15"/>
                                  </w:rPr>
                                  <w:t xml:space="preserve">       </w:t>
                                </w:r>
                              </w:p>
                            </w:txbxContent>
                          </wps:txbx>
                          <wps:bodyPr rot="0" spcFirstLastPara="0" vert="horz" wrap="square" lIns="0" tIns="0" rIns="0" bIns="0" numCol="1" spcCol="0" rtlCol="0" fromWordArt="0" anchor="t" anchorCtr="0" forceAA="0" compatLnSpc="1">
                            <a:prstTxWarp prst="textNoShape">
                              <a:avLst/>
                            </a:prstTxWarp>
                            <a:noAutofit/>
                          </wps:bodyPr>
                        </wps:wsp>
                        <wps:wsp>
                          <wps:cNvPr id="2075" name="直接连接符 2075"/>
                          <wps:cNvCnPr/>
                          <wps:spPr>
                            <a:xfrm flipH="1" flipV="1">
                              <a:off x="828846" y="761388"/>
                              <a:ext cx="328690" cy="338007"/>
                            </a:xfrm>
                            <a:prstGeom prst="line">
                              <a:avLst/>
                            </a:prstGeom>
                            <a:ln w="3175">
                              <a:solidFill>
                                <a:schemeClr val="tx1"/>
                              </a:solidFill>
                              <a:headEnd type="none" w="sm" len="sm"/>
                              <a:tailEnd type="none" w="sm" len="sm"/>
                            </a:ln>
                          </wps:spPr>
                          <wps:style>
                            <a:lnRef idx="1">
                              <a:schemeClr val="accent1"/>
                            </a:lnRef>
                            <a:fillRef idx="0">
                              <a:schemeClr val="accent1"/>
                            </a:fillRef>
                            <a:effectRef idx="0">
                              <a:schemeClr val="accent1"/>
                            </a:effectRef>
                            <a:fontRef idx="minor">
                              <a:schemeClr val="tx1"/>
                            </a:fontRef>
                          </wps:style>
                          <wps:bodyPr/>
                        </wps:wsp>
                        <wpg:grpSp>
                          <wpg:cNvPr id="2076" name="组合 2076"/>
                          <wpg:cNvGrpSpPr/>
                          <wpg:grpSpPr>
                            <a:xfrm>
                              <a:off x="784019" y="571140"/>
                              <a:ext cx="45085" cy="45085"/>
                              <a:chOff x="0" y="0"/>
                              <a:chExt cx="45719" cy="45713"/>
                            </a:xfrm>
                          </wpg:grpSpPr>
                          <wpg:grpSp>
                            <wpg:cNvPr id="2077" name="组合 2077"/>
                            <wpg:cNvGrpSpPr/>
                            <wpg:grpSpPr>
                              <a:xfrm>
                                <a:off x="0" y="0"/>
                                <a:ext cx="45719" cy="45713"/>
                                <a:chOff x="0" y="0"/>
                                <a:chExt cx="60290" cy="60290"/>
                              </a:xfrm>
                            </wpg:grpSpPr>
                            <wps:wsp>
                              <wps:cNvPr id="2078" name="椭圆 2078"/>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79" name="直接连接符 2079"/>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080" name="直接连接符 2080"/>
                            <wps:cNvCnPr/>
                            <wps:spPr>
                              <a:xfrm>
                                <a:off x="21628" y="0"/>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081" name="组合 2081"/>
                          <wpg:cNvGrpSpPr/>
                          <wpg:grpSpPr>
                            <a:xfrm>
                              <a:off x="805347" y="2376744"/>
                              <a:ext cx="45085" cy="45085"/>
                              <a:chOff x="0" y="0"/>
                              <a:chExt cx="45719" cy="45713"/>
                            </a:xfrm>
                          </wpg:grpSpPr>
                          <wpg:grpSp>
                            <wpg:cNvPr id="2082" name="组合 2082"/>
                            <wpg:cNvGrpSpPr/>
                            <wpg:grpSpPr>
                              <a:xfrm>
                                <a:off x="0" y="0"/>
                                <a:ext cx="45719" cy="45713"/>
                                <a:chOff x="0" y="0"/>
                                <a:chExt cx="60290" cy="60290"/>
                              </a:xfrm>
                            </wpg:grpSpPr>
                            <wps:wsp>
                              <wps:cNvPr id="2083" name="椭圆 2083"/>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4" name="直接连接符 2084"/>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085" name="直接连接符 2085"/>
                            <wps:cNvCnPr/>
                            <wps:spPr>
                              <a:xfrm>
                                <a:off x="21628" y="0"/>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086" name="文本框 18"/>
                          <wps:cNvSpPr txBox="1"/>
                          <wps:spPr>
                            <a:xfrm>
                              <a:off x="31687" y="2027796"/>
                              <a:ext cx="844515" cy="18473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EA1195" w14:textId="77777777" w:rsidR="0064694E" w:rsidRPr="00624412" w:rsidRDefault="0064694E" w:rsidP="001659CB">
                                <w:pPr>
                                  <w:rPr>
                                    <w:b/>
                                    <w:bCs/>
                                    <w:sz w:val="15"/>
                                    <w:szCs w:val="15"/>
                                  </w:rPr>
                                </w:pPr>
                                <w:r>
                                  <w:rPr>
                                    <w:b/>
                                    <w:bCs/>
                                    <w:sz w:val="15"/>
                                    <w:szCs w:val="15"/>
                                  </w:rPr>
                                  <w:t>Electrons trapping</w:t>
                                </w:r>
                                <w:r>
                                  <w:rPr>
                                    <w:rFonts w:hint="eastAsia"/>
                                    <w:b/>
                                    <w:bCs/>
                                    <w:sz w:val="15"/>
                                    <w:szCs w:val="15"/>
                                  </w:rPr>
                                  <w:t xml:space="preserve"> </w:t>
                                </w:r>
                                <w:r>
                                  <w:rPr>
                                    <w:b/>
                                    <w:bCs/>
                                    <w:sz w:val="15"/>
                                    <w:szCs w:val="15"/>
                                  </w:rPr>
                                  <w:t xml:space="preserve">        </w:t>
                                </w:r>
                              </w:p>
                            </w:txbxContent>
                          </wps:txbx>
                          <wps:bodyPr rot="0" spcFirstLastPara="0" vert="horz" wrap="square" lIns="36000" tIns="0" rIns="36000" bIns="0" numCol="1" spcCol="0" rtlCol="0" fromWordArt="0" anchor="t" anchorCtr="0" forceAA="0" compatLnSpc="1">
                            <a:prstTxWarp prst="textNoShape">
                              <a:avLst/>
                            </a:prstTxWarp>
                            <a:noAutofit/>
                          </wps:bodyPr>
                        </wps:wsp>
                        <wps:wsp>
                          <wps:cNvPr id="2087" name="直接连接符 2087"/>
                          <wps:cNvCnPr/>
                          <wps:spPr>
                            <a:xfrm flipH="1" flipV="1">
                              <a:off x="491282" y="2222835"/>
                              <a:ext cx="344260" cy="273315"/>
                            </a:xfrm>
                            <a:prstGeom prst="line">
                              <a:avLst/>
                            </a:prstGeom>
                            <a:ln w="3175">
                              <a:solidFill>
                                <a:schemeClr val="tx1"/>
                              </a:solidFill>
                              <a:headEnd type="none" w="sm" len="sm"/>
                              <a:tailEnd type="none" w="sm" len="sm"/>
                            </a:ln>
                          </wps:spPr>
                          <wps:style>
                            <a:lnRef idx="1">
                              <a:schemeClr val="accent1"/>
                            </a:lnRef>
                            <a:fillRef idx="0">
                              <a:schemeClr val="accent1"/>
                            </a:fillRef>
                            <a:effectRef idx="0">
                              <a:schemeClr val="accent1"/>
                            </a:effectRef>
                            <a:fontRef idx="minor">
                              <a:schemeClr val="tx1"/>
                            </a:fontRef>
                          </wps:style>
                          <wps:bodyPr/>
                        </wps:wsp>
                        <wpg:grpSp>
                          <wpg:cNvPr id="2088" name="组合 2088"/>
                          <wpg:cNvGrpSpPr/>
                          <wpg:grpSpPr>
                            <a:xfrm>
                              <a:off x="855325" y="2717850"/>
                              <a:ext cx="45720" cy="45085"/>
                              <a:chOff x="0" y="0"/>
                              <a:chExt cx="60290" cy="60290"/>
                            </a:xfrm>
                          </wpg:grpSpPr>
                          <wps:wsp>
                            <wps:cNvPr id="2089" name="椭圆 2089"/>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0" name="直接连接符 2090"/>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091" name="组合 2091"/>
                          <wpg:cNvGrpSpPr/>
                          <wpg:grpSpPr>
                            <a:xfrm>
                              <a:off x="2408890" y="2870813"/>
                              <a:ext cx="43180" cy="42545"/>
                              <a:chOff x="0" y="0"/>
                              <a:chExt cx="60290" cy="60290"/>
                            </a:xfrm>
                          </wpg:grpSpPr>
                          <wps:wsp>
                            <wps:cNvPr id="2092" name="椭圆 2092"/>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3" name="直接连接符 2093"/>
                            <wps:cNvCnPr/>
                            <wps:spPr>
                              <a:xfrm>
                                <a:off x="0" y="29899"/>
                                <a:ext cx="60290" cy="247"/>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094" name="组合 2094"/>
                          <wpg:cNvGrpSpPr/>
                          <wpg:grpSpPr>
                            <a:xfrm>
                              <a:off x="2324015" y="2389410"/>
                              <a:ext cx="45085" cy="45085"/>
                              <a:chOff x="0" y="0"/>
                              <a:chExt cx="45719" cy="45713"/>
                            </a:xfrm>
                          </wpg:grpSpPr>
                          <wpg:grpSp>
                            <wpg:cNvPr id="2095" name="组合 2095"/>
                            <wpg:cNvGrpSpPr/>
                            <wpg:grpSpPr>
                              <a:xfrm>
                                <a:off x="0" y="0"/>
                                <a:ext cx="45719" cy="45713"/>
                                <a:chOff x="0" y="0"/>
                                <a:chExt cx="60290" cy="60290"/>
                              </a:xfrm>
                            </wpg:grpSpPr>
                            <wps:wsp>
                              <wps:cNvPr id="2096" name="椭圆 2096"/>
                              <wps:cNvSpPr/>
                              <wps:spPr>
                                <a:xfrm>
                                  <a:off x="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7" name="直接连接符 2097"/>
                              <wps:cNvCnPr/>
                              <wps:spPr>
                                <a:xfrm>
                                  <a:off x="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098" name="直接连接符 2098"/>
                            <wps:cNvCnPr/>
                            <wps:spPr>
                              <a:xfrm>
                                <a:off x="21628" y="0"/>
                                <a:ext cx="0" cy="4493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099" name="直接连接符 2099"/>
                          <wps:cNvCnPr/>
                          <wps:spPr>
                            <a:xfrm flipV="1">
                              <a:off x="998934" y="917680"/>
                              <a:ext cx="296778" cy="1019"/>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00" name="文本框 18"/>
                          <wps:cNvSpPr txBox="1"/>
                          <wps:spPr>
                            <a:xfrm>
                              <a:off x="1688328" y="0"/>
                              <a:ext cx="303530" cy="2609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B164DB" w14:textId="77777777" w:rsidR="0064694E" w:rsidRDefault="0064694E" w:rsidP="001659CB">
                                <w:pPr>
                                  <w:pStyle w:val="NormalWeb"/>
                                  <w:spacing w:before="0" w:beforeAutospacing="0" w:after="0" w:afterAutospacing="0"/>
                                  <w:jc w:val="both"/>
                                </w:pPr>
                                <w:r>
                                  <w:rPr>
                                    <w:rFonts w:ascii="Times New Roman" w:hAnsi="Times New Roman" w:cs="Times New Roman"/>
                                    <w:b/>
                                    <w:bCs/>
                                    <w:kern w:val="2"/>
                                    <w:sz w:val="15"/>
                                    <w:szCs w:val="15"/>
                                  </w:rPr>
                                  <w:t xml:space="preserve">Al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01" name="文本框 18"/>
                          <wps:cNvSpPr txBox="1"/>
                          <wps:spPr>
                            <a:xfrm>
                              <a:off x="2008316" y="0"/>
                              <a:ext cx="415290" cy="2609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771CB2" w14:textId="77777777" w:rsidR="0064694E" w:rsidRDefault="0064694E" w:rsidP="001659CB">
                                <w:pPr>
                                  <w:pStyle w:val="NormalWeb"/>
                                  <w:spacing w:before="0" w:beforeAutospacing="0" w:after="0" w:afterAutospacing="0"/>
                                  <w:jc w:val="both"/>
                                </w:pPr>
                                <w:r>
                                  <w:rPr>
                                    <w:rFonts w:ascii="Times New Roman" w:hAnsi="Times New Roman" w:cs="Times New Roman"/>
                                    <w:b/>
                                    <w:bCs/>
                                    <w:kern w:val="2"/>
                                    <w:sz w:val="15"/>
                                    <w:szCs w:val="15"/>
                                  </w:rPr>
                                  <w:t>HfO</w:t>
                                </w:r>
                                <w:r>
                                  <w:rPr>
                                    <w:rFonts w:ascii="Times New Roman" w:hAnsi="Times New Roman" w:cs="Times New Roman"/>
                                    <w:b/>
                                    <w:bCs/>
                                    <w:kern w:val="2"/>
                                    <w:position w:val="-4"/>
                                    <w:sz w:val="15"/>
                                    <w:szCs w:val="15"/>
                                    <w:vertAlign w:val="subscript"/>
                                  </w:rPr>
                                  <w:t>2</w:t>
                                </w:r>
                                <w:r>
                                  <w:rPr>
                                    <w:rFonts w:ascii="Times New Roman" w:hAnsi="Times New Roman" w:cs="Times New Roman"/>
                                    <w:b/>
                                    <w:bCs/>
                                    <w:kern w:val="2"/>
                                    <w:sz w:val="15"/>
                                    <w:szCs w:val="15"/>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02" name="文本框 18"/>
                          <wps:cNvSpPr txBox="1"/>
                          <wps:spPr>
                            <a:xfrm>
                              <a:off x="2278243" y="0"/>
                              <a:ext cx="415290" cy="260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94AB29" w14:textId="77777777" w:rsidR="0064694E" w:rsidRDefault="0064694E" w:rsidP="001659CB">
                                <w:pPr>
                                  <w:pStyle w:val="NormalWeb"/>
                                  <w:spacing w:before="0" w:beforeAutospacing="0" w:after="0" w:afterAutospacing="0"/>
                                  <w:jc w:val="both"/>
                                </w:pPr>
                                <w:r>
                                  <w:rPr>
                                    <w:rFonts w:ascii="Times New Roman" w:hAnsi="Times New Roman" w:cs="Times New Roman"/>
                                    <w:b/>
                                    <w:bCs/>
                                    <w:kern w:val="2"/>
                                    <w:sz w:val="15"/>
                                    <w:szCs w:val="15"/>
                                  </w:rPr>
                                  <w:t>SiO</w:t>
                                </w:r>
                                <w:r>
                                  <w:rPr>
                                    <w:rFonts w:ascii="Times New Roman" w:hAnsi="Times New Roman" w:cs="Times New Roman"/>
                                    <w:b/>
                                    <w:bCs/>
                                    <w:kern w:val="2"/>
                                    <w:position w:val="-4"/>
                                    <w:sz w:val="15"/>
                                    <w:szCs w:val="15"/>
                                    <w:vertAlign w:val="subscript"/>
                                  </w:rPr>
                                  <w:t>2</w:t>
                                </w:r>
                                <w:r>
                                  <w:rPr>
                                    <w:rFonts w:ascii="Times New Roman" w:hAnsi="Times New Roman" w:cs="Times New Roman"/>
                                    <w:b/>
                                    <w:bCs/>
                                    <w:kern w:val="2"/>
                                    <w:sz w:val="15"/>
                                    <w:szCs w:val="15"/>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03" name="文本框 18"/>
                          <wps:cNvSpPr txBox="1"/>
                          <wps:spPr>
                            <a:xfrm>
                              <a:off x="2563358" y="0"/>
                              <a:ext cx="414655" cy="2609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771D36" w14:textId="77777777" w:rsidR="0064694E" w:rsidRDefault="0064694E" w:rsidP="001659CB">
                                <w:pPr>
                                  <w:pStyle w:val="NormalWeb"/>
                                  <w:spacing w:before="0" w:beforeAutospacing="0" w:after="0" w:afterAutospacing="0"/>
                                  <w:jc w:val="both"/>
                                </w:pPr>
                                <w:r>
                                  <w:rPr>
                                    <w:rFonts w:ascii="Times New Roman" w:hAnsi="Times New Roman" w:cs="Times New Roman"/>
                                    <w:b/>
                                    <w:bCs/>
                                    <w:kern w:val="2"/>
                                    <w:sz w:val="15"/>
                                    <w:szCs w:val="15"/>
                                  </w:rPr>
                                  <w:t xml:space="preserve">N-Si </w:t>
                                </w:r>
                                <w:r>
                                  <w:rPr>
                                    <w:rFonts w:ascii="Times New Roman" w:hAnsi="Times New Roman" w:cs="Times New Roman"/>
                                    <w:b/>
                                    <w:bCs/>
                                    <w:kern w:val="2"/>
                                    <w:position w:val="-4"/>
                                    <w:sz w:val="15"/>
                                    <w:szCs w:val="15"/>
                                    <w:vertAlign w:val="subscript"/>
                                  </w:rPr>
                                  <w:t xml:space="preserve">            </w:t>
                                </w:r>
                                <w:r>
                                  <w:rPr>
                                    <w:rFonts w:ascii="Times New Roman" w:hAnsi="Times New Roman" w:cs="Times New Roman"/>
                                    <w:b/>
                                    <w:bCs/>
                                    <w:kern w:val="2"/>
                                    <w:sz w:val="15"/>
                                    <w:szCs w:val="15"/>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04" name="直接连接符 2104"/>
                          <wps:cNvCnPr/>
                          <wps:spPr>
                            <a:xfrm flipV="1">
                              <a:off x="923038" y="918699"/>
                              <a:ext cx="85725" cy="5016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05" name="直接连接符 2105"/>
                          <wps:cNvCnPr/>
                          <wps:spPr>
                            <a:xfrm>
                              <a:off x="1070583" y="2468367"/>
                              <a:ext cx="2781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06" name="直接连接符 2106"/>
                          <wps:cNvCnPr/>
                          <wps:spPr>
                            <a:xfrm flipV="1">
                              <a:off x="997634" y="2460929"/>
                              <a:ext cx="75792" cy="806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07" name="直接连接符 2107"/>
                          <wps:cNvCnPr/>
                          <wps:spPr>
                            <a:xfrm>
                              <a:off x="997634" y="2544740"/>
                              <a:ext cx="372110" cy="0"/>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grpSp>
                          <wpg:cNvPr id="2108" name="组合 2108"/>
                          <wpg:cNvGrpSpPr/>
                          <wpg:grpSpPr>
                            <a:xfrm>
                              <a:off x="1005433" y="2458685"/>
                              <a:ext cx="45085" cy="45085"/>
                              <a:chOff x="19050" y="0"/>
                              <a:chExt cx="60290" cy="60290"/>
                            </a:xfrm>
                          </wpg:grpSpPr>
                          <wps:wsp>
                            <wps:cNvPr id="2109" name="椭圆 2109"/>
                            <wps:cNvSpPr/>
                            <wps:spPr>
                              <a:xfrm>
                                <a:off x="19050" y="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0" name="直接连接符 2110"/>
                            <wps:cNvCnPr/>
                            <wps:spPr>
                              <a:xfrm>
                                <a:off x="19050" y="2990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111" name="直接连接符 2111"/>
                          <wps:cNvCnPr/>
                          <wps:spPr>
                            <a:xfrm flipV="1">
                              <a:off x="1069693" y="2707130"/>
                              <a:ext cx="296545" cy="63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12" name="直接连接符 2112"/>
                          <wps:cNvCnPr/>
                          <wps:spPr>
                            <a:xfrm flipV="1">
                              <a:off x="997861" y="2709026"/>
                              <a:ext cx="75565" cy="8001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13" name="文本框 18"/>
                          <wps:cNvSpPr txBox="1"/>
                          <wps:spPr>
                            <a:xfrm>
                              <a:off x="2914018" y="2628135"/>
                              <a:ext cx="163079"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4A867E1" w14:textId="77777777" w:rsidR="0064694E" w:rsidRDefault="0064694E" w:rsidP="001659CB">
                                <w:pPr>
                                  <w:pStyle w:val="NormalWeb"/>
                                  <w:spacing w:before="0" w:beforeAutospacing="0" w:after="0" w:afterAutospacing="0"/>
                                  <w:jc w:val="both"/>
                                </w:pPr>
                                <w:r>
                                  <w:rPr>
                                    <w:rFonts w:ascii="Times New Roman" w:hAnsi="Times New Roman" w:cs="Times New Roman"/>
                                    <w:kern w:val="2"/>
                                    <w:sz w:val="15"/>
                                    <w:szCs w:val="15"/>
                                  </w:rPr>
                                  <w:t>E</w:t>
                                </w:r>
                                <w:r>
                                  <w:rPr>
                                    <w:rFonts w:ascii="Times New Roman" w:hAnsi="Times New Roman" w:cs="Times New Roman"/>
                                    <w:kern w:val="2"/>
                                    <w:position w:val="-4"/>
                                    <w:sz w:val="15"/>
                                    <w:szCs w:val="15"/>
                                    <w:vertAlign w:val="subscript"/>
                                  </w:rPr>
                                  <w:t>v</w:t>
                                </w:r>
                                <w:r>
                                  <w:rPr>
                                    <w:rFonts w:ascii="Times New Roman" w:hAnsi="Times New Roman" w:cs="Times New Roman"/>
                                    <w:kern w:val="2"/>
                                    <w:sz w:val="15"/>
                                    <w:szCs w:val="15"/>
                                  </w:rPr>
                                  <w:t xml:space="preserve">         </w:t>
                                </w:r>
                              </w:p>
                            </w:txbxContent>
                          </wps:txbx>
                          <wps:bodyPr rot="0" spcFirstLastPara="0" vert="horz" wrap="square" lIns="0" tIns="0" rIns="0" bIns="0" numCol="1" spcCol="0" rtlCol="0" fromWordArt="0" anchor="t" anchorCtr="0" forceAA="0" compatLnSpc="1">
                            <a:prstTxWarp prst="textNoShape">
                              <a:avLst/>
                            </a:prstTxWarp>
                            <a:noAutofit/>
                          </wps:bodyPr>
                        </wps:wsp>
                        <wps:wsp>
                          <wps:cNvPr id="2114" name="直接连接符 2114"/>
                          <wps:cNvCnPr/>
                          <wps:spPr>
                            <a:xfrm>
                              <a:off x="2622064" y="2501434"/>
                              <a:ext cx="26145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15" name="直接连接符 2115"/>
                          <wps:cNvCnPr/>
                          <wps:spPr>
                            <a:xfrm flipV="1">
                              <a:off x="2536339" y="2497640"/>
                              <a:ext cx="85725" cy="5016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16" name="直接连接符 2116"/>
                          <wps:cNvCnPr/>
                          <wps:spPr>
                            <a:xfrm>
                              <a:off x="2536339" y="2550979"/>
                              <a:ext cx="349803" cy="0"/>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2117" name="文本框 18"/>
                          <wps:cNvSpPr txBox="1"/>
                          <wps:spPr>
                            <a:xfrm>
                              <a:off x="2816598" y="2444612"/>
                              <a:ext cx="290763"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A5CC40" w14:textId="77777777" w:rsidR="0064694E" w:rsidRDefault="0064694E" w:rsidP="001659CB">
                                <w:pPr>
                                  <w:pStyle w:val="NormalWeb"/>
                                  <w:spacing w:before="0" w:beforeAutospacing="0" w:after="0" w:afterAutospacing="0"/>
                                  <w:jc w:val="both"/>
                                </w:pPr>
                                <w:r>
                                  <w:rPr>
                                    <w:rFonts w:ascii="Times New Roman" w:hAnsi="Times New Roman" w:cs="Times New Roman"/>
                                    <w:kern w:val="2"/>
                                    <w:sz w:val="15"/>
                                    <w:szCs w:val="15"/>
                                  </w:rPr>
                                  <w:t>E</w:t>
                                </w:r>
                                <w:r>
                                  <w:rPr>
                                    <w:rFonts w:ascii="Times New Roman" w:hAnsi="Times New Roman" w:cs="Times New Roman"/>
                                    <w:kern w:val="2"/>
                                    <w:position w:val="-4"/>
                                    <w:sz w:val="15"/>
                                    <w:szCs w:val="15"/>
                                    <w:vertAlign w:val="subscript"/>
                                  </w:rPr>
                                  <w:t>F (s)</w:t>
                                </w:r>
                                <w:r>
                                  <w:rPr>
                                    <w:rFonts w:ascii="Times New Roman" w:hAnsi="Times New Roman" w:cs="Times New Roman"/>
                                    <w:kern w:val="2"/>
                                    <w:sz w:val="15"/>
                                    <w:szCs w:val="15"/>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2118" name="组合 2118"/>
                          <wpg:cNvGrpSpPr/>
                          <wpg:grpSpPr>
                            <a:xfrm>
                              <a:off x="2543959" y="2472239"/>
                              <a:ext cx="45719" cy="45085"/>
                              <a:chOff x="14605" y="49530"/>
                              <a:chExt cx="60290" cy="60290"/>
                            </a:xfrm>
                          </wpg:grpSpPr>
                          <wps:wsp>
                            <wps:cNvPr id="2119" name="椭圆 2119"/>
                            <wps:cNvSpPr/>
                            <wps:spPr>
                              <a:xfrm>
                                <a:off x="14605" y="49530"/>
                                <a:ext cx="60290" cy="6029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0" name="直接连接符 2120"/>
                            <wps:cNvCnPr/>
                            <wps:spPr>
                              <a:xfrm>
                                <a:off x="14605" y="79430"/>
                                <a:ext cx="60290" cy="245"/>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121" name="直接连接符 2121"/>
                          <wps:cNvCnPr/>
                          <wps:spPr>
                            <a:xfrm flipV="1">
                              <a:off x="2605554" y="2700517"/>
                              <a:ext cx="278768" cy="958"/>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22" name="直接连接符 2122"/>
                          <wps:cNvCnPr/>
                          <wps:spPr>
                            <a:xfrm flipV="1">
                              <a:off x="2529354" y="2701475"/>
                              <a:ext cx="85725" cy="5016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23" name="文本框 18"/>
                          <wps:cNvSpPr txBox="1"/>
                          <wps:spPr>
                            <a:xfrm>
                              <a:off x="2914018" y="2397814"/>
                              <a:ext cx="176717" cy="1995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2997EDA" w14:textId="77777777" w:rsidR="0064694E" w:rsidRDefault="0064694E" w:rsidP="001659CB">
                                <w:pPr>
                                  <w:pStyle w:val="NormalWeb"/>
                                  <w:spacing w:before="0" w:beforeAutospacing="0" w:after="0" w:afterAutospacing="0"/>
                                  <w:jc w:val="both"/>
                                </w:pPr>
                                <w:r>
                                  <w:rPr>
                                    <w:rFonts w:ascii="Times New Roman" w:hAnsi="Times New Roman" w:cs="Times New Roman"/>
                                    <w:kern w:val="2"/>
                                    <w:sz w:val="15"/>
                                    <w:szCs w:val="15"/>
                                  </w:rPr>
                                  <w:t>E</w:t>
                                </w:r>
                                <w:r>
                                  <w:rPr>
                                    <w:rFonts w:ascii="Times New Roman" w:hAnsi="Times New Roman" w:cs="Times New Roman"/>
                                    <w:kern w:val="2"/>
                                    <w:position w:val="-4"/>
                                    <w:sz w:val="15"/>
                                    <w:szCs w:val="15"/>
                                    <w:vertAlign w:val="subscript"/>
                                  </w:rPr>
                                  <w:t>c</w:t>
                                </w:r>
                                <w:r>
                                  <w:rPr>
                                    <w:rFonts w:ascii="Times New Roman" w:hAnsi="Times New Roman" w:cs="Times New Roman"/>
                                    <w:kern w:val="2"/>
                                    <w:sz w:val="15"/>
                                    <w:szCs w:val="15"/>
                                  </w:rPr>
                                  <w:t xml:space="preserve">         </w:t>
                                </w:r>
                              </w:p>
                            </w:txbxContent>
                          </wps:txbx>
                          <wps:bodyPr rot="0" spcFirstLastPara="0" vert="horz" wrap="square" lIns="0" tIns="0" rIns="0" bIns="0" numCol="1" spcCol="0" rtlCol="0" fromWordArt="0" anchor="t" anchorCtr="0" forceAA="0" compatLnSpc="1">
                            <a:prstTxWarp prst="textNoShape">
                              <a:avLst/>
                            </a:prstTxWarp>
                            <a:noAutofit/>
                          </wps:bodyPr>
                        </wps:wsp>
                      </wpg:wgp>
                    </wpc:wpc>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group w14:anchorId="5C74B7B4" id="画布 2124" o:spid="_x0000_s1045" editas="canvas" style="position:absolute;left:0;text-align:left;margin-left:.05pt;margin-top:50.25pt;width:250.85pt;height:306.7pt;z-index:251923968;mso-position-vertical-relative:page;mso-width-relative:margin;mso-height-relative:margin" coordsize="31857,3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">
                <v:shape id="_x0000_s1046" type="#_x0000_t75" style="position:absolute;width:31857;height:38950;visibility:visible;mso-wrap-style:square">
                  <v:fill o:detectmouseclick="t"/>
                  <v:path o:connecttype="none"/>
                </v:shape>
                <v:group id="组合 2126" o:spid="_x0000_s1047" style="position:absolute;top:561;width:31665;height:38389" coordorigin="198" coordsize="31665,38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">
                  <v:shape id="文本框 18" o:spid="_x0000_s1048" type="#_x0000_t202" style="position:absolute;left:12370;top:7595;width:2930;height:25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1A6E4F2C" w14:textId="77777777" w:rsidR="0064694E" w:rsidRPr="009D0B51" w:rsidRDefault="0064694E" w:rsidP="001659CB">
                          <w:pPr>
                            <w:rPr>
                              <w:sz w:val="15"/>
                              <w:szCs w:val="15"/>
                            </w:rPr>
                          </w:pPr>
                          <w:r w:rsidRPr="009D0B51">
                            <w:rPr>
                              <w:sz w:val="15"/>
                              <w:szCs w:val="15"/>
                            </w:rPr>
                            <w:t>E</w:t>
                          </w:r>
                          <w:r w:rsidRPr="009D0B51">
                            <w:rPr>
                              <w:position w:val="-4"/>
                              <w:sz w:val="15"/>
                              <w:szCs w:val="15"/>
                              <w:vertAlign w:val="subscript"/>
                            </w:rPr>
                            <w:t>v</w:t>
                          </w:r>
                          <w:r w:rsidRPr="009D0B51">
                            <w:rPr>
                              <w:sz w:val="15"/>
                              <w:szCs w:val="15"/>
                            </w:rPr>
                            <w:t xml:space="preserve">         </w:t>
                          </w:r>
                        </w:p>
                      </w:txbxContent>
                    </v:textbox>
                  </v:shape>
                  <v:line id="直接连接符 16" o:spid="_x0000_s1049" style="position:absolute;flip:y;visibility:visible;mso-wrap-style:square" from="3736,5932" to="3736,13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" strokecolor="black [3213]" strokeweight="1pt"/>
                  <v:line id="直接连接符 23" o:spid="_x0000_s1050" style="position:absolute;flip:y;visibility:visible;mso-wrap-style:square" from="8483,3795" to="8483,14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" strokecolor="black [3213]" strokeweight="1pt"/>
                  <v:line id="直接连接符 24" o:spid="_x0000_s1051" style="position:absolute;flip:y;visibility:visible;mso-wrap-style:square" from="3736,12472" to="8482,130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" strokecolor="black [3213]" strokeweight="1pt"/>
                  <v:line id="直接连接符 25" o:spid="_x0000_s1052" style="position:absolute;flip:y;visibility:visible;mso-wrap-style:square" from="8483,5571" to="8483,12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" strokecolor="black [3213]" strokeweight="1pt"/>
                  <v:line id="直接连接符 28" o:spid="_x0000_s1053" style="position:absolute;flip:y;visibility:visible;mso-wrap-style:square" from="9230,3079" to="9230,141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" strokecolor="black [3213]" strokeweight="1pt"/>
                  <v:line id="直接连接符 29" o:spid="_x0000_s1054" style="position:absolute;flip:y;visibility:visible;mso-wrap-style:square" from="8480,3092" to="9185,38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" strokecolor="black [3213]" strokeweight="1pt"/>
                  <v:line id="直接连接符 30" o:spid="_x0000_s1055" style="position:absolute;visibility:visible;mso-wrap-style:square" from="4605,5170" to="4605,137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" strokecolor="black [3213]" strokeweight=".5pt">
                    <v:stroke startarrow="block" startarrowwidth="narrow" startarrowlength="short" endarrow="block" endarrowwidth="narrow" endarrowlength="short"/>
                  </v:line>
                  <v:line id="直接连接符 31" o:spid="_x0000_s1056" style="position:absolute;flip:y;visibility:visible;mso-wrap-style:square" from="5012,12226" to="5391,13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" strokecolor="black [3213]" strokeweight=".5pt">
                    <v:stroke endarrow="block" endarrowwidth="narrow" endarrowlength="short" endcap="square"/>
                  </v:line>
                  <v:line id="直接连接符 32" o:spid="_x0000_s1057" style="position:absolute;flip:y;visibility:visible;mso-wrap-style:square" from="5657,11965" to="7989,122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" strokecolor="black [3213]" strokeweight=".5pt">
                    <v:stroke endarrow="block" endarrowwidth="narrow" endarrowlength="short" endcap="square"/>
                  </v:line>
                  <v:group id="组合 33" o:spid="_x0000_s1058" style="position:absolute;left:4264;top:4724;width:458;height:458" coordorigin="40046,8340" coordsize="60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oval id="椭圆 35" o:spid="_x0000_s1059" style="position:absolute;left:40046;top:8340;width:603;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" filled="f" strokecolor="black [3213]" strokeweight=".5pt"/>
                    <v:line id="直接连接符 36" o:spid="_x0000_s1060" style="position:absolute;visibility:visible;mso-wrap-style:square" from="40046,8639" to="40649,8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" strokecolor="black [3213]" strokeweight=".5pt"/>
                  </v:group>
                  <v:line id="直接连接符 39" o:spid="_x0000_s1061" style="position:absolute;visibility:visible;mso-wrap-style:square" from="10156,7198" to="12938,7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" strokecolor="black [3213]" strokeweight="1pt"/>
                  <v:line id="直接连接符 40" o:spid="_x0000_s1062" style="position:absolute;flip:y;visibility:visible;mso-wrap-style:square" from="9298,7144" to="10156,7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" strokecolor="black [3213]" strokeweight="1pt"/>
                  <v:line id="直接连接符 41" o:spid="_x0000_s1063" style="position:absolute;visibility:visible;mso-wrap-style:square" from="1344,8805" to="3736,88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" strokecolor="black [3213]" strokeweight="1pt"/>
                  <v:line id="直接连接符 42" o:spid="_x0000_s1064" style="position:absolute;visibility:visible;mso-wrap-style:square" from="9298,7682" to="13022,76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" strokecolor="black [3213]" strokeweight="1pt">
                    <v:stroke dashstyle="3 1"/>
                  </v:line>
                  <v:group id="组合 43" o:spid="_x0000_s1065" style="position:absolute;left:4419;top:13900;width:457;height:457" coordorigin="4419,13900" coordsize="457,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group id="组合 44" o:spid="_x0000_s1066" style="position:absolute;left:4419;top:13900;width:457;height:457"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oval id="椭圆 45" o:spid="_x0000_s1067"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" filled="f" strokecolor="black [3213]" strokeweight=".5pt"/>
                      <v:line id="直接连接符 46" o:spid="_x0000_s1068"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" strokecolor="black [3213]" strokeweight=".5pt"/>
                    </v:group>
                    <v:line id="直接连接符 47" o:spid="_x0000_s1069" style="position:absolute;visibility:visible;mso-wrap-style:square" from="4635,13900" to="4635,143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" strokecolor="black [3213]" strokeweight=".5pt"/>
                  </v:group>
                  <v:line id="直接连接符 48" o:spid="_x0000_s1070" style="position:absolute;visibility:visible;mso-wrap-style:square" from="8248,12072" to="10254,120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" strokecolor="black [3213]" strokeweight=".5pt">
                    <v:stroke endarrow="block" endarrowwidth="narrow" endarrowlength="short" endcap="square"/>
                  </v:line>
                  <v:line id="直接连接符 49" o:spid="_x0000_s1071" style="position:absolute;flip:x;visibility:visible;mso-wrap-style:square" from="3014,5125" to="4099,58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" strokecolor="black [3213]" strokeweight=".5pt">
                    <v:stroke endarrow="block" endarrowwidth="narrow" endarrowlength="short" endcap="square"/>
                  </v:line>
                  <v:shape id="文本框 18" o:spid="_x0000_s1072" type="#_x0000_t202" style="position:absolute;left:12300;top:6394;width:4127;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14E015C4" w14:textId="77777777" w:rsidR="0064694E" w:rsidRPr="009D0B51" w:rsidRDefault="0064694E" w:rsidP="001659CB">
                          <w:pPr>
                            <w:rPr>
                              <w:sz w:val="15"/>
                              <w:szCs w:val="15"/>
                            </w:rPr>
                          </w:pPr>
                          <w:r w:rsidRPr="009D0B51">
                            <w:rPr>
                              <w:sz w:val="15"/>
                              <w:szCs w:val="15"/>
                            </w:rPr>
                            <w:t>E</w:t>
                          </w:r>
                          <w:r w:rsidRPr="009D0B51">
                            <w:rPr>
                              <w:position w:val="-4"/>
                              <w:sz w:val="15"/>
                              <w:szCs w:val="15"/>
                              <w:vertAlign w:val="subscript"/>
                            </w:rPr>
                            <w:t>F (s)</w:t>
                          </w:r>
                          <w:r w:rsidRPr="009D0B51">
                            <w:rPr>
                              <w:sz w:val="15"/>
                              <w:szCs w:val="15"/>
                            </w:rPr>
                            <w:t xml:space="preserve">         </w:t>
                          </w:r>
                        </w:p>
                      </w:txbxContent>
                    </v:textbox>
                  </v:shape>
                  <v:shape id="文本框 18" o:spid="_x0000_s1073" type="#_x0000_t202" style="position:absolute;left:12222;top:5439;width:2927;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73AFBE51" w14:textId="77777777" w:rsidR="0064694E" w:rsidRDefault="0064694E" w:rsidP="001659CB">
                          <w:r>
                            <w:rPr>
                              <w:sz w:val="15"/>
                              <w:szCs w:val="15"/>
                            </w:rPr>
                            <w:t>E</w:t>
                          </w:r>
                          <w:r>
                            <w:rPr>
                              <w:position w:val="-4"/>
                              <w:sz w:val="15"/>
                              <w:szCs w:val="15"/>
                              <w:vertAlign w:val="subscript"/>
                            </w:rPr>
                            <w:t>c</w:t>
                          </w:r>
                          <w:r>
                            <w:rPr>
                              <w:sz w:val="15"/>
                              <w:szCs w:val="15"/>
                            </w:rPr>
                            <w:t xml:space="preserve">         </w:t>
                          </w:r>
                        </w:p>
                      </w:txbxContent>
                    </v:textbox>
                  </v:shape>
                  <v:shape id="文本框 18" o:spid="_x0000_s1074" type="#_x0000_t202" style="position:absolute;left:907;width:3035;height:2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" fillcolor="white [3201]" stroked="f" strokeweight=".5pt">
                    <v:textbox>
                      <w:txbxContent>
                        <w:p w14:paraId="38251985" w14:textId="77777777" w:rsidR="0064694E" w:rsidRPr="007318BC" w:rsidRDefault="0064694E" w:rsidP="001659CB">
                          <w:pPr>
                            <w:rPr>
                              <w:sz w:val="15"/>
                              <w:szCs w:val="15"/>
                            </w:rPr>
                          </w:pPr>
                          <w:r w:rsidRPr="007318BC">
                            <w:rPr>
                              <w:b/>
                              <w:bCs/>
                              <w:sz w:val="15"/>
                              <w:szCs w:val="15"/>
                            </w:rPr>
                            <w:t xml:space="preserve">Al         </w:t>
                          </w:r>
                        </w:p>
                      </w:txbxContent>
                    </v:textbox>
                  </v:shape>
                  <v:shape id="文本框 18" o:spid="_x0000_s1075" type="#_x0000_t202" style="position:absolute;left:3836;width:4153;height:2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0250D2F8" w14:textId="77777777" w:rsidR="0064694E" w:rsidRPr="007318BC" w:rsidRDefault="0064694E" w:rsidP="001659CB">
                          <w:pPr>
                            <w:rPr>
                              <w:sz w:val="15"/>
                              <w:szCs w:val="15"/>
                            </w:rPr>
                          </w:pPr>
                          <w:r w:rsidRPr="007318BC">
                            <w:rPr>
                              <w:b/>
                              <w:bCs/>
                              <w:sz w:val="15"/>
                              <w:szCs w:val="15"/>
                            </w:rPr>
                            <w:t>HfO</w:t>
                          </w:r>
                          <w:r w:rsidRPr="007318BC">
                            <w:rPr>
                              <w:b/>
                              <w:bCs/>
                              <w:position w:val="-4"/>
                              <w:sz w:val="15"/>
                              <w:szCs w:val="15"/>
                              <w:vertAlign w:val="subscript"/>
                            </w:rPr>
                            <w:t>2</w:t>
                          </w:r>
                          <w:r w:rsidRPr="007318BC">
                            <w:rPr>
                              <w:b/>
                              <w:bCs/>
                              <w:sz w:val="15"/>
                              <w:szCs w:val="15"/>
                            </w:rPr>
                            <w:t xml:space="preserve">       </w:t>
                          </w:r>
                        </w:p>
                      </w:txbxContent>
                    </v:textbox>
                  </v:shape>
                  <v:shape id="文本框 18" o:spid="_x0000_s1076" type="#_x0000_t202" style="position:absolute;left:6981;width:4153;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71BA2ACA" w14:textId="77777777" w:rsidR="0064694E" w:rsidRDefault="0064694E" w:rsidP="001659CB">
                          <w:r>
                            <w:rPr>
                              <w:b/>
                              <w:bCs/>
                              <w:sz w:val="15"/>
                              <w:szCs w:val="15"/>
                            </w:rPr>
                            <w:t>SiO</w:t>
                          </w:r>
                          <w:r>
                            <w:rPr>
                              <w:b/>
                              <w:bCs/>
                              <w:position w:val="-4"/>
                              <w:sz w:val="15"/>
                              <w:szCs w:val="15"/>
                              <w:vertAlign w:val="subscript"/>
                            </w:rPr>
                            <w:t>2</w:t>
                          </w:r>
                          <w:r>
                            <w:rPr>
                              <w:b/>
                              <w:bCs/>
                              <w:sz w:val="15"/>
                              <w:szCs w:val="15"/>
                            </w:rPr>
                            <w:t xml:space="preserve">       </w:t>
                          </w:r>
                        </w:p>
                      </w:txbxContent>
                    </v:textbox>
                  </v:shape>
                  <v:shape id="文本框 18" o:spid="_x0000_s1077" type="#_x0000_t202" style="position:absolute;left:9827;width:4147;height:2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0E087828" w14:textId="77777777" w:rsidR="0064694E" w:rsidRPr="007318BC" w:rsidRDefault="0064694E" w:rsidP="001659CB">
                          <w:pPr>
                            <w:rPr>
                              <w:sz w:val="15"/>
                              <w:szCs w:val="15"/>
                            </w:rPr>
                          </w:pPr>
                          <w:r>
                            <w:rPr>
                              <w:b/>
                              <w:bCs/>
                              <w:sz w:val="15"/>
                              <w:szCs w:val="15"/>
                            </w:rPr>
                            <w:t>N</w:t>
                          </w:r>
                          <w:r w:rsidRPr="007318BC">
                            <w:rPr>
                              <w:b/>
                              <w:bCs/>
                              <w:sz w:val="15"/>
                              <w:szCs w:val="15"/>
                            </w:rPr>
                            <w:t xml:space="preserve">-Si </w:t>
                          </w:r>
                          <w:r w:rsidRPr="007318BC">
                            <w:rPr>
                              <w:b/>
                              <w:bCs/>
                              <w:position w:val="-4"/>
                              <w:sz w:val="15"/>
                              <w:szCs w:val="15"/>
                              <w:vertAlign w:val="subscript"/>
                            </w:rPr>
                            <w:t xml:space="preserve">            </w:t>
                          </w:r>
                          <w:r w:rsidRPr="007318BC">
                            <w:rPr>
                              <w:b/>
                              <w:bCs/>
                              <w:sz w:val="15"/>
                              <w:szCs w:val="15"/>
                            </w:rPr>
                            <w:t xml:space="preserve">       </w:t>
                          </w:r>
                        </w:p>
                      </w:txbxContent>
                    </v:textbox>
                  </v:shape>
                  <v:shape id="文本框 18" o:spid="_x0000_s1078" type="#_x0000_t202" style="position:absolute;left:6713;top:15884;width:3813;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" filled="f" stroked="f" strokeweight=".5pt">
                    <v:textbox inset="1mm,0,1mm,0">
                      <w:txbxContent>
                        <w:p w14:paraId="75F648CE" w14:textId="77777777" w:rsidR="0064694E" w:rsidRDefault="0064694E" w:rsidP="001659CB">
                          <w:r>
                            <w:rPr>
                              <w:b/>
                              <w:bCs/>
                              <w:sz w:val="15"/>
                              <w:szCs w:val="15"/>
                            </w:rPr>
                            <w:t xml:space="preserve">(a)                   </w:t>
                          </w:r>
                        </w:p>
                      </w:txbxContent>
                    </v:textbox>
                  </v:shape>
                  <v:line id="直接连接符 57" o:spid="_x0000_s1079" style="position:absolute;flip:y;visibility:visible;mso-wrap-style:square" from="8431,14061" to="9230,14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" strokecolor="black [3213]" strokeweight="1pt"/>
                  <v:shape id="任意多边形 58" o:spid="_x0000_s1080" style="position:absolute;left:2770;top:9346;width:457;height:3192;rotation:-6747559fd;visibility:visible;mso-wrap-style:square;v-text-anchor:middle" coordsize="262922,939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" path="m132462,v-12758,64132,-25515,128264,-4138,177915c149701,227566,281414,267562,260726,297904,240038,328246,7645,330316,4197,359968,749,389620,240728,442029,240038,475819,239349,509609,4197,530297,60,562708v-4137,32411,204120,77235,215153,107577c226247,700627,99362,699937,66261,744761,33160,789585,16610,939226,16610,939226r,e" filled="f" strokecolor="black [3213]" strokeweight=".5pt">
                    <v:stroke endarrow="block" endarrowwidth="narrow" endarrowlength="short"/>
                    <v:path arrowok="t" o:connecttype="custom" o:connectlocs="23034,0;22314,60453;45337,101224;730,122313;41740,161678;10,191202;37423,227755;11522,253061;2888,319138;2888,319138" o:connectangles="0,0,0,0,0,0,0,0,0,0"/>
                  </v:shape>
                  <v:line id="直接连接符 59" o:spid="_x0000_s1081" style="position:absolute;flip:y;visibility:visible;mso-wrap-style:square" from="3736,5361" to="8480,5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" strokecolor="black [3213]" strokeweight="1pt"/>
                  <v:shape id="文本框 18" o:spid="_x0000_s1082" type="#_x0000_t202" style="position:absolute;left:551;top:5834;width:2679;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" filled="f" stroked="f" strokeweight=".5pt">
                    <v:textbox inset="0,,0">
                      <w:txbxContent>
                        <w:p w14:paraId="04540279" w14:textId="77777777" w:rsidR="0064694E" w:rsidRDefault="0064694E" w:rsidP="001659CB">
                          <w:r>
                            <w:rPr>
                              <w:sz w:val="15"/>
                              <w:szCs w:val="15"/>
                            </w:rPr>
                            <w:t>E</w:t>
                          </w:r>
                          <w:r>
                            <w:rPr>
                              <w:position w:val="-4"/>
                              <w:sz w:val="15"/>
                              <w:szCs w:val="15"/>
                              <w:vertAlign w:val="subscript"/>
                            </w:rPr>
                            <w:t>F (m)</w:t>
                          </w:r>
                          <w:r>
                            <w:rPr>
                              <w:sz w:val="15"/>
                              <w:szCs w:val="15"/>
                            </w:rPr>
                            <w:t xml:space="preserve">         </w:t>
                          </w:r>
                        </w:p>
                      </w:txbxContent>
                    </v:textbox>
                  </v:shape>
                  <v:line id="直接连接符 61" o:spid="_x0000_s1083" style="position:absolute;flip:y;visibility:visible;mso-wrap-style:square" from="3838,11654" to="8582,122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" strokecolor="black [3213]" strokeweight=".5pt">
                    <v:stroke dashstyle="3 1"/>
                  </v:line>
                  <v:shape id="文本框 18" o:spid="_x0000_s1084" type="#_x0000_t202" style="position:absolute;left:27851;top:8837;width:2802;height:2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25EF8458" w14:textId="77777777" w:rsidR="0064694E" w:rsidRDefault="0064694E" w:rsidP="001659CB">
                          <w:r>
                            <w:rPr>
                              <w:sz w:val="15"/>
                              <w:szCs w:val="15"/>
                            </w:rPr>
                            <w:t>E</w:t>
                          </w:r>
                          <w:r>
                            <w:rPr>
                              <w:position w:val="-4"/>
                              <w:sz w:val="15"/>
                              <w:szCs w:val="15"/>
                              <w:vertAlign w:val="subscript"/>
                            </w:rPr>
                            <w:t>v</w:t>
                          </w:r>
                          <w:r>
                            <w:rPr>
                              <w:sz w:val="15"/>
                              <w:szCs w:val="15"/>
                            </w:rPr>
                            <w:t xml:space="preserve">         </w:t>
                          </w:r>
                        </w:p>
                      </w:txbxContent>
                    </v:textbox>
                  </v:shape>
                  <v:line id="直接连接符 63" o:spid="_x0000_s1085" style="position:absolute;flip:y;visibility:visible;mso-wrap-style:square" from="19336,4510" to="19336,111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" strokecolor="black [3213]" strokeweight="1pt"/>
                  <v:line id="直接连接符 1825" o:spid="_x0000_s1086" style="position:absolute;visibility:visible;mso-wrap-style:square" from="19343,4510" to="24049,5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" strokecolor="black [3213]" strokeweight="1pt"/>
                  <v:line id="直接连接符 1826" o:spid="_x0000_s1087" style="position:absolute;visibility:visible;mso-wrap-style:square" from="24744,10424" to="25674,112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" strokecolor="black [3213]" strokeweight="1pt"/>
                  <v:line id="直接连接符 1827" o:spid="_x0000_s1088" style="position:absolute;visibility:visible;mso-wrap-style:square" from="25655,8842" to="28318,88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" strokecolor="black [3213]" strokeweight="1pt"/>
                  <v:line id="直接连接符 1828" o:spid="_x0000_s1089" style="position:absolute;visibility:visible;mso-wrap-style:square" from="25554,11166" to="28211,111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" strokecolor="black [3213]" strokeweight="1pt"/>
                  <v:line id="直接连接符 1874" o:spid="_x0000_s1090" style="position:absolute;visibility:visible;mso-wrap-style:square" from="24731,8034" to="25697,8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" strokecolor="black [3213]" strokeweight="1pt"/>
                  <v:line id="直接连接符 1875" o:spid="_x0000_s1091" style="position:absolute;visibility:visible;mso-wrap-style:square" from="16761,6416" to="19368,64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" strokecolor="black [3213]" strokeweight="1pt"/>
                  <v:line id="直接连接符 1876" o:spid="_x0000_s1092" style="position:absolute;visibility:visible;mso-wrap-style:square" from="24768,9435" to="28330,9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" strokecolor="black [3213]" strokeweight="1pt">
                    <v:stroke dashstyle="3 1"/>
                  </v:line>
                  <v:shape id="文本框 18" o:spid="_x0000_s1093" type="#_x0000_t202" style="position:absolute;left:27746;top:7554;width:3946;height:2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" filled="f" stroked="f" strokeweight=".5pt">
                    <v:textbox>
                      <w:txbxContent>
                        <w:p w14:paraId="70B4FA22" w14:textId="77777777" w:rsidR="0064694E" w:rsidRDefault="0064694E" w:rsidP="001659CB">
                          <w:r>
                            <w:rPr>
                              <w:sz w:val="15"/>
                              <w:szCs w:val="15"/>
                            </w:rPr>
                            <w:t>E</w:t>
                          </w:r>
                          <w:r>
                            <w:rPr>
                              <w:position w:val="-4"/>
                              <w:sz w:val="15"/>
                              <w:szCs w:val="15"/>
                              <w:vertAlign w:val="subscript"/>
                            </w:rPr>
                            <w:t>F (s)</w:t>
                          </w:r>
                          <w:r>
                            <w:rPr>
                              <w:sz w:val="15"/>
                              <w:szCs w:val="15"/>
                            </w:rPr>
                            <w:t xml:space="preserve">         </w:t>
                          </w:r>
                        </w:p>
                      </w:txbxContent>
                    </v:textbox>
                  </v:shape>
                  <v:shape id="文本框 18" o:spid="_x0000_s1094" type="#_x0000_t202" style="position:absolute;left:27746;top:6509;width:2797;height:2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" filled="f" stroked="f" strokeweight=".5pt">
                    <v:textbox>
                      <w:txbxContent>
                        <w:p w14:paraId="69ECE635" w14:textId="77777777" w:rsidR="0064694E" w:rsidRDefault="0064694E" w:rsidP="001659CB">
                          <w:r>
                            <w:rPr>
                              <w:sz w:val="15"/>
                              <w:szCs w:val="15"/>
                            </w:rPr>
                            <w:t>E</w:t>
                          </w:r>
                          <w:r>
                            <w:rPr>
                              <w:position w:val="-4"/>
                              <w:sz w:val="15"/>
                              <w:szCs w:val="15"/>
                              <w:vertAlign w:val="subscript"/>
                            </w:rPr>
                            <w:t>c</w:t>
                          </w:r>
                          <w:r>
                            <w:rPr>
                              <w:sz w:val="15"/>
                              <w:szCs w:val="15"/>
                            </w:rPr>
                            <w:t xml:space="preserve">         </w:t>
                          </w:r>
                        </w:p>
                      </w:txbxContent>
                    </v:textbox>
                  </v:shape>
                  <v:shape id="文本框 18" o:spid="_x0000_s1095" type="#_x0000_t202" style="position:absolute;left:21846;top:15884;width:3647;height:20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" filled="f" stroked="f" strokeweight=".5pt">
                    <v:textbox inset="1mm,0,1mm,0">
                      <w:txbxContent>
                        <w:p w14:paraId="404862D5" w14:textId="77777777" w:rsidR="0064694E" w:rsidRDefault="0064694E" w:rsidP="001659CB">
                          <w:r>
                            <w:rPr>
                              <w:b/>
                              <w:bCs/>
                              <w:sz w:val="15"/>
                              <w:szCs w:val="15"/>
                            </w:rPr>
                            <w:t xml:space="preserve">(b)         </w:t>
                          </w:r>
                        </w:p>
                      </w:txbxContent>
                    </v:textbox>
                  </v:shape>
                  <v:line id="直接连接符 1886" o:spid="_x0000_s1096" style="position:absolute;visibility:visible;mso-wrap-style:square" from="7807,9160" to="7807,116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" strokecolor="black [3213]" strokeweight=".5pt">
                    <v:stroke startarrow="block" startarrowwidth="narrow" startarrowlength="short" endarrowwidth="narrow" endarrowlength="short"/>
                  </v:line>
                  <v:group id="组合 1887" o:spid="_x0000_s1097" style="position:absolute;left:9376;top:6892;width:451;height:451"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">
                    <v:oval id="椭圆 1888" o:spid="_x0000_s1098"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" filled="f" strokecolor="black [3213]" strokeweight=".5pt"/>
                    <v:line id="直接连接符 1889" o:spid="_x0000_s1099"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" strokecolor="black [3213]" strokeweight=".5pt"/>
                  </v:group>
                  <v:line id="直接连接符 1890" o:spid="_x0000_s1100" style="position:absolute;flip:x;visibility:visible;mso-wrap-style:square" from="8146,7144" to="9230,7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" strokecolor="black [3213]" strokeweight=".5pt">
                    <v:stroke startarrowwidth="narrow" startarrowlength="short" endarrow="block" endarrowwidth="narrow" endarrowlength="short" endcap="square"/>
                  </v:line>
                  <v:shape id="文本框 18" o:spid="_x0000_s1101" type="#_x0000_t202" style="position:absolute;left:15200;top:17803;width:16664;height:1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" filled="f" stroked="f" strokeweight=".5pt">
                    <v:textbox inset="0,0,0,0">
                      <w:txbxContent>
                        <w:p w14:paraId="34046E94" w14:textId="77777777" w:rsidR="0064694E" w:rsidRPr="00624412" w:rsidRDefault="0064694E" w:rsidP="001659CB">
                          <w:pPr>
                            <w:rPr>
                              <w:b/>
                              <w:bCs/>
                              <w:sz w:val="16"/>
                              <w:szCs w:val="16"/>
                            </w:rPr>
                          </w:pPr>
                          <w:r w:rsidRPr="00624412">
                            <w:rPr>
                              <w:b/>
                              <w:bCs/>
                              <w:sz w:val="16"/>
                              <w:szCs w:val="16"/>
                            </w:rPr>
                            <w:t>CV measurement ramp up from -2 V</w:t>
                          </w:r>
                          <w:r>
                            <w:rPr>
                              <w:b/>
                              <w:bCs/>
                              <w:sz w:val="16"/>
                              <w:szCs w:val="16"/>
                            </w:rPr>
                            <w:t xml:space="preserve">  </w:t>
                          </w:r>
                        </w:p>
                        <w:p w14:paraId="2912FE81" w14:textId="77777777" w:rsidR="0064694E" w:rsidRPr="00624412" w:rsidRDefault="0064694E" w:rsidP="001659CB">
                          <w:pPr>
                            <w:rPr>
                              <w:sz w:val="16"/>
                              <w:szCs w:val="16"/>
                            </w:rPr>
                          </w:pPr>
                        </w:p>
                      </w:txbxContent>
                    </v:textbox>
                  </v:shape>
                  <v:line id="直接连接符 1897" o:spid="_x0000_s1102" style="position:absolute;flip:y;visibility:visible;mso-wrap-style:square" from="23989,3048" to="23989,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" strokecolor="black [3213]" strokeweight="1pt"/>
                  <v:line id="直接连接符 1912" o:spid="_x0000_s1103" style="position:absolute;flip:y;visibility:visible;mso-wrap-style:square" from="24717,4767" to="24717,15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" strokecolor="black [3213]" strokeweight="1pt"/>
                  <v:line id="直接连接符 1913" o:spid="_x0000_s1104" style="position:absolute;visibility:visible;mso-wrap-style:square" from="24020,3046" to="24719,47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" strokecolor="black [3213]" strokeweight="1pt"/>
                  <v:group id="组合 1914" o:spid="_x0000_s1105" style="position:absolute;left:25381;top:7518;width:451;height:445" coordorigin="78740,366395"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">
                    <v:oval id="椭圆 1915" o:spid="_x0000_s1106" style="position:absolute;left:78740;top:366395;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" filled="f" strokecolor="black [3213]" strokeweight=".5pt"/>
                    <v:line id="直接连接符 1916" o:spid="_x0000_s1107" style="position:absolute;visibility:visible;mso-wrap-style:square" from="78740,396294" to="139030,396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" strokecolor="black [3213]" strokeweight=".5pt"/>
                  </v:group>
                  <v:line id="直接连接符 1917" o:spid="_x0000_s1108" style="position:absolute;visibility:visible;mso-wrap-style:square" from="23708,7673" to="25454,76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" strokecolor="black [3213]" strokeweight=".5pt">
                    <v:stroke endarrow="block" endarrowwidth="narrow" endarrowlength="short" endcap="square"/>
                  </v:line>
                  <v:line id="直接连接符 1918" o:spid="_x0000_s1109" style="position:absolute;visibility:visible;mso-wrap-style:square" from="24018,14061" to="24717,156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" strokecolor="black [3213]" strokeweight="1pt"/>
                  <v:line id="直接连接符 1919" o:spid="_x0000_s1110" style="position:absolute;flip:x y;visibility:visible;mso-wrap-style:square" from="18411,4980" to="22865,75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" strokecolor="black [3213]" strokeweight=".25pt">
                    <v:stroke startarrowwidth="narrow" startarrowlength="short" endarrowwidth="narrow" endarrowlength="short"/>
                  </v:line>
                  <v:shape id="文本框 18" o:spid="_x0000_s1111" type="#_x0000_t202" style="position:absolute;left:13448;top:3571;width:526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" filled="f" stroked="f" strokeweight=".5pt">
                    <v:textbox inset="0,0,0,0">
                      <w:txbxContent>
                        <w:p w14:paraId="58BA736D" w14:textId="77777777" w:rsidR="0064694E" w:rsidRPr="00496619" w:rsidRDefault="0064694E" w:rsidP="001659CB">
                          <w:pPr>
                            <w:spacing w:line="0" w:lineRule="atLeast"/>
                            <w:rPr>
                              <w:b/>
                              <w:bCs/>
                              <w:sz w:val="15"/>
                              <w:szCs w:val="15"/>
                            </w:rPr>
                          </w:pPr>
                          <w:r>
                            <w:rPr>
                              <w:b/>
                              <w:bCs/>
                              <w:sz w:val="15"/>
                              <w:szCs w:val="15"/>
                            </w:rPr>
                            <w:t xml:space="preserve">Electrons        de-trapping       </w:t>
                          </w:r>
                        </w:p>
                      </w:txbxContent>
                    </v:textbox>
                  </v:shape>
                  <v:line id="直接连接符 1537" o:spid="_x0000_s1112" style="position:absolute;flip:y;visibility:visible;mso-wrap-style:square" from="19845,24072" to="19845,310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" strokecolor="black [3213]" strokeweight="1pt"/>
                  <v:line id="直接连接符 1538" o:spid="_x0000_s1113" style="position:absolute;flip:y;visibility:visible;mso-wrap-style:square" from="24595,21684" to="24595,328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" strokecolor="black [3213]" strokeweight="1pt"/>
                  <v:line id="直接连接符 1539" o:spid="_x0000_s1114" style="position:absolute;flip:y;visibility:visible;mso-wrap-style:square" from="19845,30365" to="24588,309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" strokecolor="black [3213]" strokeweight="1pt"/>
                  <v:line id="直接连接符 1540" o:spid="_x0000_s1115" style="position:absolute;flip:y;visibility:visible;mso-wrap-style:square" from="24595,23462" to="24595,304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" strokecolor="black [3213]" strokeweight="1pt"/>
                  <v:line id="直接连接符 1541" o:spid="_x0000_s1116" style="position:absolute;flip:y;visibility:visible;mso-wrap-style:square" from="25337,20967" to="25337,32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" strokecolor="black [3213]" strokeweight="1pt"/>
                  <v:line id="直接连接符 1542" o:spid="_x0000_s1117" style="position:absolute;flip:y;visibility:visible;mso-wrap-style:square" from="24588,20986" to="25293,217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" strokecolor="black [3213]" strokeweight="1pt"/>
                  <v:line id="直接连接符 1543" o:spid="_x0000_s1118" style="position:absolute;visibility:visible;mso-wrap-style:square" from="20715,23139" to="20715,316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" strokecolor="black [3213]" strokeweight=".5pt">
                    <v:stroke startarrow="block" startarrowwidth="narrow" startarrowlength="short" endarrow="block" endarrowwidth="narrow" endarrowlength="short"/>
                  </v:line>
                  <v:line id="直接连接符 1544" o:spid="_x0000_s1119" style="position:absolute;flip:y;visibility:visible;mso-wrap-style:square" from="21121,30117" to="21496,317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" strokecolor="black [3213]" strokeweight=".5pt">
                    <v:stroke endarrow="block" endarrowwidth="narrow" endarrowlength="short" endcap="square"/>
                  </v:line>
                  <v:line id="直接连接符 1545" o:spid="_x0000_s1120" style="position:absolute;flip:y;visibility:visible;mso-wrap-style:square" from="21762,29857" to="24093,30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" strokecolor="black [3213]" strokeweight=".5pt">
                    <v:stroke endarrow="block" endarrowwidth="narrow" endarrowlength="short" endcap="square"/>
                  </v:line>
                  <v:group id="组合 1546" o:spid="_x0000_s1121" style="position:absolute;left:20372;top:22618;width:457;height:451" coordorigin="307975,163195"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">
                    <v:oval id="椭圆 1547" o:spid="_x0000_s1122" style="position:absolute;left:307975;top:163195;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" filled="f" strokecolor="black [3213]" strokeweight=".5pt"/>
                    <v:line id="直接连接符 1548" o:spid="_x0000_s1123" style="position:absolute;visibility:visible;mso-wrap-style:square" from="307975,193095" to="368265,1933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" strokecolor="black [3213]" strokeweight=".5pt"/>
                  </v:group>
                  <v:line id="直接连接符 1549" o:spid="_x0000_s1124" style="position:absolute;visibility:visible;mso-wrap-style:square" from="17394,27029" to="19946,270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" strokecolor="black [3213]" strokeweight="1pt"/>
                  <v:line id="直接连接符 1550" o:spid="_x0000_s1125" style="position:absolute;visibility:visible;mso-wrap-style:square" from="24353,29965" to="26353,29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" strokecolor="black [3213]" strokeweight=".5pt">
                    <v:stroke endarrow="block" endarrowwidth="narrow" endarrowlength="short" endcap="square"/>
                  </v:line>
                  <v:line id="直接连接符 1551" o:spid="_x0000_s1126" style="position:absolute;flip:x;visibility:visible;mso-wrap-style:square" from="19121,23018" to="20200,237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" strokecolor="black [3213]" strokeweight=".5pt">
                    <v:stroke endarrow="block" endarrowwidth="narrow" endarrowlength="short" endcap="square"/>
                  </v:line>
                  <v:line id="直接连接符 1552" o:spid="_x0000_s1127" style="position:absolute;flip:y;visibility:visible;mso-wrap-style:square" from="24614,32021" to="25407,328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" strokecolor="black [3213]" strokeweight="1pt"/>
                  <v:shape id="任意多边形 1553" o:spid="_x0000_s1128" style="position:absolute;left:18882;top:27238;width:451;height:3188;rotation:-6747559fd;visibility:visible;mso-wrap-style:square;v-text-anchor:middle" coordsize="262922,939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" path="m132462,v-12758,64132,-25515,128264,-4138,177915c149701,227566,281414,267562,260726,297904,240038,328246,7645,330316,4197,359968,749,389620,240728,442029,240038,475819,239349,509609,4197,530297,60,562708v-4137,32411,204120,77235,215153,107577c226247,700627,99362,699937,66261,744761,33160,789585,16610,939226,16610,939226r,e" filled="f" strokecolor="black [3213]" strokeweight=".5pt">
                    <v:stroke endarrow="block" endarrowwidth="narrow" endarrowlength="short"/>
                    <v:path arrowok="t" o:connecttype="custom" o:connectlocs="22714,0;22005,60384;44708,101108;720,122172;41161,161491;10,190981;36904,227492;11362,252769;2848,318770;2848,318770" o:connectangles="0,0,0,0,0,0,0,0,0,0"/>
                  </v:shape>
                  <v:line id="直接连接符 1554" o:spid="_x0000_s1129" style="position:absolute;flip:y;visibility:visible;mso-wrap-style:square" from="19749,23564" to="24493,24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" strokecolor="black [3213]" strokeweight="1pt"/>
                  <v:line id="直接连接符 1555" o:spid="_x0000_s1130" style="position:absolute;flip:y;visibility:visible;mso-wrap-style:square" from="19946,29546" to="24690,30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" strokecolor="black [3213]" strokeweight=".5pt">
                    <v:stroke dashstyle="3 1"/>
                  </v:line>
                  <v:line id="直接连接符 1556" o:spid="_x0000_s1131" style="position:absolute;visibility:visible;mso-wrap-style:square" from="23915,27629" to="23915,295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" strokecolor="black [3213]" strokeweight=".5pt">
                    <v:stroke startarrow="block" startarrowwidth="narrow" startarrowlength="short" endarrowwidth="narrow" endarrowlength="short"/>
                  </v:line>
                  <v:line id="直接连接符 1557" o:spid="_x0000_s1132" style="position:absolute;flip:x;visibility:visible;mso-wrap-style:square" from="24252,25037" to="25331,250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" strokecolor="black [3213]" strokeweight=".5pt">
                    <v:stroke startarrowwidth="narrow" startarrowlength="short" endarrow="block" endarrowwidth="narrow" endarrowlength="short" endcap="square"/>
                  </v:line>
                  <v:line id="直接连接符 1558" o:spid="_x0000_s1133" style="position:absolute;flip:y;visibility:visible;mso-wrap-style:square" from="4265,24673" to="4265,316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" strokecolor="black [3213]" strokeweight="1pt"/>
                  <v:line id="直接连接符 1559" o:spid="_x0000_s1134" style="position:absolute;flip:y;visibility:visible;mso-wrap-style:square" from="9180,22035" to="9180,33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" strokecolor="black [3213]" strokeweight="1pt"/>
                  <v:line id="直接连接符 1560" o:spid="_x0000_s1135" style="position:absolute;flip:y;visibility:visible;mso-wrap-style:square" from="4189,30246" to="9174,317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" strokecolor="black [3213]" strokeweight="1pt"/>
                  <v:line id="直接连接符 1625" o:spid="_x0000_s1136" style="position:absolute;flip:y;visibility:visible;mso-wrap-style:square" from="9180,23347" to="9180,30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" strokecolor="black [3213]" strokeweight="1pt"/>
                  <v:line id="直接连接符 1638" o:spid="_x0000_s1137" style="position:absolute;flip:y;visibility:visible;mso-wrap-style:square" from="9923,20212" to="9923,31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" strokecolor="black [3213]" strokeweight="1pt"/>
                  <v:line id="直接连接符 1639" o:spid="_x0000_s1138" style="position:absolute;flip:y;visibility:visible;mso-wrap-style:square" from="9212,20277" to="9881,221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" strokecolor="black [3213]" strokeweight="1pt"/>
                  <v:line id="直接连接符 1640" o:spid="_x0000_s1139" style="position:absolute;visibility:visible;mso-wrap-style:square" from="1802,27526" to="4189,27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" strokecolor="black [3213]" strokeweight="1pt"/>
                  <v:line id="直接连接符 1642" o:spid="_x0000_s1140" style="position:absolute;flip:y;visibility:visible;mso-wrap-style:square" from="4189,23383" to="9180,247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" strokecolor="black [3213]" strokeweight="1pt"/>
                  <v:line id="直接连接符 1645" o:spid="_x0000_s1141" style="position:absolute;flip:x;visibility:visible;mso-wrap-style:square" from="8831,24895" to="9911,248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" strokecolor="black [3213]" strokeweight=".5pt">
                    <v:stroke startarrowwidth="narrow" startarrowlength="short" endarrow="block" endarrowwidth="narrow" endarrowlength="short" endcap="square"/>
                  </v:line>
                  <v:line id="直接连接符 1649" o:spid="_x0000_s1142" style="position:absolute;visibility:visible;mso-wrap-style:square" from="19269,11139" to="23974,125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" strokecolor="black [3213]" strokeweight="1pt"/>
                  <v:shape id="文本框 18" o:spid="_x0000_s1143" type="#_x0000_t202" style="position:absolute;left:198;top:36081;width:17447;height:18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" filled="f" stroked="f" strokeweight=".5pt">
                    <v:textbox inset="0,0,0,0">
                      <w:txbxContent>
                        <w:p w14:paraId="03EB1144" w14:textId="77777777" w:rsidR="0064694E" w:rsidRDefault="0064694E" w:rsidP="001659CB">
                          <w:r>
                            <w:rPr>
                              <w:b/>
                              <w:bCs/>
                              <w:sz w:val="15"/>
                              <w:szCs w:val="15"/>
                            </w:rPr>
                            <w:t>CV</w:t>
                          </w:r>
                          <w:r>
                            <w:rPr>
                              <w:rFonts w:hint="eastAsia"/>
                              <w:b/>
                              <w:bCs/>
                              <w:sz w:val="15"/>
                              <w:szCs w:val="15"/>
                            </w:rPr>
                            <w:t xml:space="preserve"> </w:t>
                          </w:r>
                          <w:r>
                            <w:rPr>
                              <w:b/>
                              <w:bCs/>
                              <w:sz w:val="15"/>
                              <w:szCs w:val="15"/>
                            </w:rPr>
                            <w:t xml:space="preserve">measurement ramp down from +2 V              </w:t>
                          </w:r>
                        </w:p>
                        <w:p w14:paraId="6C020A0F" w14:textId="77777777" w:rsidR="0064694E" w:rsidRPr="002F67C5" w:rsidRDefault="0064694E" w:rsidP="001659CB">
                          <w:pPr>
                            <w:rPr>
                              <w:b/>
                              <w:bCs/>
                              <w:sz w:val="15"/>
                              <w:szCs w:val="15"/>
                            </w:rPr>
                          </w:pPr>
                        </w:p>
                      </w:txbxContent>
                    </v:textbox>
                  </v:shape>
                  <v:line id="直接连接符 1653" o:spid="_x0000_s1144" style="position:absolute;flip:y;visibility:visible;mso-wrap-style:square" from="9244,31331" to="9911,331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" strokecolor="black [3213]" strokeweight="1pt"/>
                  <v:shape id="文本框 18" o:spid="_x0000_s1145" type="#_x0000_t202" style="position:absolute;left:18148;top:36081;width:13665;height:2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" filled="f" stroked="f" strokeweight=".5pt">
                    <v:textbox inset="0,0,0,0">
                      <w:txbxContent>
                        <w:p w14:paraId="2548CFAC" w14:textId="77777777" w:rsidR="0064694E" w:rsidRDefault="0064694E" w:rsidP="001659CB">
                          <w:r>
                            <w:rPr>
                              <w:b/>
                              <w:bCs/>
                              <w:sz w:val="15"/>
                              <w:szCs w:val="15"/>
                            </w:rPr>
                            <w:t>Biased irradiation at V</w:t>
                          </w:r>
                          <w:r>
                            <w:rPr>
                              <w:b/>
                              <w:bCs/>
                              <w:position w:val="-4"/>
                              <w:sz w:val="15"/>
                              <w:szCs w:val="15"/>
                              <w:vertAlign w:val="subscript"/>
                            </w:rPr>
                            <w:t xml:space="preserve">g </w:t>
                          </w:r>
                          <w:r>
                            <w:rPr>
                              <w:b/>
                              <w:bCs/>
                              <w:sz w:val="15"/>
                              <w:szCs w:val="15"/>
                            </w:rPr>
                            <w:t xml:space="preserve">= 1 V            </w:t>
                          </w:r>
                        </w:p>
                      </w:txbxContent>
                    </v:textbox>
                  </v:shape>
                  <v:shape id="文本框 18" o:spid="_x0000_s1146" type="#_x0000_t202" style="position:absolute;left:907;top:17803;width:14643;height:2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" filled="f" stroked="f" strokeweight=".5pt">
                    <v:textbox inset="0,0,0,0">
                      <w:txbxContent>
                        <w:p w14:paraId="7553B473" w14:textId="77777777" w:rsidR="0064694E" w:rsidRPr="00624412" w:rsidRDefault="0064694E" w:rsidP="001659CB">
                          <w:pPr>
                            <w:rPr>
                              <w:sz w:val="16"/>
                              <w:szCs w:val="16"/>
                            </w:rPr>
                          </w:pPr>
                          <w:r w:rsidRPr="00624412">
                            <w:rPr>
                              <w:b/>
                              <w:bCs/>
                              <w:sz w:val="16"/>
                              <w:szCs w:val="16"/>
                            </w:rPr>
                            <w:t>Biased irradiation at V</w:t>
                          </w:r>
                          <w:r w:rsidRPr="00624412">
                            <w:rPr>
                              <w:b/>
                              <w:bCs/>
                              <w:position w:val="-4"/>
                              <w:sz w:val="16"/>
                              <w:szCs w:val="16"/>
                              <w:vertAlign w:val="subscript"/>
                            </w:rPr>
                            <w:t xml:space="preserve">g </w:t>
                          </w:r>
                          <w:r w:rsidRPr="00624412">
                            <w:rPr>
                              <w:b/>
                              <w:bCs/>
                              <w:sz w:val="16"/>
                              <w:szCs w:val="16"/>
                            </w:rPr>
                            <w:t>= 1 V</w:t>
                          </w:r>
                          <w:r>
                            <w:rPr>
                              <w:b/>
                              <w:bCs/>
                              <w:sz w:val="16"/>
                              <w:szCs w:val="16"/>
                            </w:rPr>
                            <w:t xml:space="preserve">           </w:t>
                          </w:r>
                        </w:p>
                      </w:txbxContent>
                    </v:textbox>
                  </v:shape>
                  <v:shape id="文本框 18" o:spid="_x0000_s1147" type="#_x0000_t202" style="position:absolute;left:13070;top:25415;width:2801;height:2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" filled="f" stroked="f" strokeweight=".5pt">
                    <v:textbox>
                      <w:txbxContent>
                        <w:p w14:paraId="273E9E1C" w14:textId="77777777" w:rsidR="0064694E" w:rsidRDefault="0064694E" w:rsidP="001659CB">
                          <w:r>
                            <w:rPr>
                              <w:sz w:val="15"/>
                              <w:szCs w:val="15"/>
                            </w:rPr>
                            <w:t>E</w:t>
                          </w:r>
                          <w:r>
                            <w:rPr>
                              <w:position w:val="-4"/>
                              <w:sz w:val="15"/>
                              <w:szCs w:val="15"/>
                              <w:vertAlign w:val="subscript"/>
                            </w:rPr>
                            <w:t>v</w:t>
                          </w:r>
                          <w:r>
                            <w:rPr>
                              <w:sz w:val="15"/>
                              <w:szCs w:val="15"/>
                            </w:rPr>
                            <w:t xml:space="preserve">         </w:t>
                          </w:r>
                        </w:p>
                      </w:txbxContent>
                    </v:textbox>
                  </v:shape>
                  <v:shape id="文本框 18" o:spid="_x0000_s1148" type="#_x0000_t202" style="position:absolute;left:13022;top:24293;width:3943;height:2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" filled="f" stroked="f" strokeweight=".5pt">
                    <v:textbox>
                      <w:txbxContent>
                        <w:p w14:paraId="2844553D" w14:textId="77777777" w:rsidR="0064694E" w:rsidRDefault="0064694E" w:rsidP="001659CB">
                          <w:r>
                            <w:rPr>
                              <w:sz w:val="15"/>
                              <w:szCs w:val="15"/>
                            </w:rPr>
                            <w:t>E</w:t>
                          </w:r>
                          <w:r>
                            <w:rPr>
                              <w:position w:val="-4"/>
                              <w:sz w:val="15"/>
                              <w:szCs w:val="15"/>
                              <w:vertAlign w:val="subscript"/>
                            </w:rPr>
                            <w:t>F (s)</w:t>
                          </w:r>
                          <w:r>
                            <w:rPr>
                              <w:sz w:val="15"/>
                              <w:szCs w:val="15"/>
                            </w:rPr>
                            <w:t xml:space="preserve">         </w:t>
                          </w:r>
                        </w:p>
                      </w:txbxContent>
                    </v:textbox>
                  </v:shape>
                  <v:shape id="文本框 18" o:spid="_x0000_s1149" type="#_x0000_t202" style="position:absolute;left:13077;top:23139;width:2794;height:2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" filled="f" stroked="f" strokeweight=".5pt">
                    <v:textbox>
                      <w:txbxContent>
                        <w:p w14:paraId="6086E06C" w14:textId="77777777" w:rsidR="0064694E" w:rsidRDefault="0064694E" w:rsidP="001659CB">
                          <w:r>
                            <w:rPr>
                              <w:sz w:val="15"/>
                              <w:szCs w:val="15"/>
                            </w:rPr>
                            <w:t>E</w:t>
                          </w:r>
                          <w:r>
                            <w:rPr>
                              <w:position w:val="-4"/>
                              <w:sz w:val="15"/>
                              <w:szCs w:val="15"/>
                              <w:vertAlign w:val="subscript"/>
                            </w:rPr>
                            <w:t>c</w:t>
                          </w:r>
                          <w:r>
                            <w:rPr>
                              <w:sz w:val="15"/>
                              <w:szCs w:val="15"/>
                            </w:rPr>
                            <w:t xml:space="preserve">         </w:t>
                          </w:r>
                        </w:p>
                      </w:txbxContent>
                    </v:textbox>
                  </v:shape>
                  <v:shape id="文本框 18" o:spid="_x0000_s1150" type="#_x0000_t202" style="position:absolute;left:13716;top:19881;width:7473;height:3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" filled="f" stroked="f" strokeweight=".5pt">
                    <v:textbox inset="0,0,0,0">
                      <w:txbxContent>
                        <w:p w14:paraId="315C7237" w14:textId="77777777" w:rsidR="0064694E" w:rsidRDefault="0064694E" w:rsidP="001659CB">
                          <w:pPr>
                            <w:spacing w:line="0" w:lineRule="atLeast"/>
                          </w:pPr>
                          <w:r>
                            <w:rPr>
                              <w:b/>
                              <w:bCs/>
                              <w:sz w:val="15"/>
                              <w:szCs w:val="15"/>
                            </w:rPr>
                            <w:t>E</w:t>
                          </w:r>
                          <w:r>
                            <w:rPr>
                              <w:rFonts w:hint="eastAsia"/>
                              <w:b/>
                              <w:bCs/>
                              <w:sz w:val="15"/>
                              <w:szCs w:val="15"/>
                            </w:rPr>
                            <w:t>ffective h</w:t>
                          </w:r>
                          <w:r>
                            <w:rPr>
                              <w:b/>
                              <w:bCs/>
                              <w:sz w:val="15"/>
                              <w:szCs w:val="15"/>
                            </w:rPr>
                            <w:t xml:space="preserve">ole trapping </w:t>
                          </w:r>
                          <w:r w:rsidRPr="004F110E">
                            <w:rPr>
                              <w:b/>
                              <w:bCs/>
                              <w:sz w:val="15"/>
                              <w:szCs w:val="15"/>
                            </w:rPr>
                            <w:t>capture</w:t>
                          </w:r>
                          <w:r>
                            <w:rPr>
                              <w:b/>
                              <w:bCs/>
                              <w:sz w:val="15"/>
                              <w:szCs w:val="15"/>
                            </w:rPr>
                            <w:t xml:space="preserve">  </w:t>
                          </w:r>
                        </w:p>
                      </w:txbxContent>
                    </v:textbox>
                  </v:shape>
                  <v:shape id="文本框 18" o:spid="_x0000_s1151" type="#_x0000_t202" style="position:absolute;left:16670;top:6888;width:2673;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" filled="f" stroked="f" strokeweight=".5pt">
                    <v:textbox inset="0,,0">
                      <w:txbxContent>
                        <w:p w14:paraId="42967FCC" w14:textId="77777777" w:rsidR="0064694E" w:rsidRDefault="0064694E" w:rsidP="001659CB">
                          <w:r>
                            <w:rPr>
                              <w:sz w:val="15"/>
                              <w:szCs w:val="15"/>
                            </w:rPr>
                            <w:t>E</w:t>
                          </w:r>
                          <w:r>
                            <w:rPr>
                              <w:position w:val="-4"/>
                              <w:sz w:val="15"/>
                              <w:szCs w:val="15"/>
                              <w:vertAlign w:val="subscript"/>
                            </w:rPr>
                            <w:t>F (m)</w:t>
                          </w:r>
                          <w:r>
                            <w:rPr>
                              <w:sz w:val="15"/>
                              <w:szCs w:val="15"/>
                            </w:rPr>
                            <w:t xml:space="preserve">         </w:t>
                          </w:r>
                        </w:p>
                      </w:txbxContent>
                    </v:textbox>
                  </v:shape>
                  <v:shape id="文本框 18" o:spid="_x0000_s1152" type="#_x0000_t202" style="position:absolute;left:1011;top:24537;width:2674;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" filled="f" stroked="f" strokeweight=".5pt">
                    <v:textbox inset="0,,0">
                      <w:txbxContent>
                        <w:p w14:paraId="22B18A74" w14:textId="77777777" w:rsidR="0064694E" w:rsidRDefault="0064694E" w:rsidP="001659CB">
                          <w:r>
                            <w:rPr>
                              <w:sz w:val="15"/>
                              <w:szCs w:val="15"/>
                            </w:rPr>
                            <w:t>E</w:t>
                          </w:r>
                          <w:r>
                            <w:rPr>
                              <w:position w:val="-4"/>
                              <w:sz w:val="15"/>
                              <w:szCs w:val="15"/>
                              <w:vertAlign w:val="subscript"/>
                            </w:rPr>
                            <w:t>F (m)</w:t>
                          </w:r>
                          <w:r>
                            <w:rPr>
                              <w:sz w:val="15"/>
                              <w:szCs w:val="15"/>
                            </w:rPr>
                            <w:t xml:space="preserve">         </w:t>
                          </w:r>
                        </w:p>
                      </w:txbxContent>
                    </v:textbox>
                  </v:shape>
                  <v:shape id="文本框 18" o:spid="_x0000_s1153" type="#_x0000_t202" style="position:absolute;left:17016;top:24423;width:2674;height:2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" filled="f" stroked="f" strokeweight=".5pt">
                    <v:textbox inset="0,,0">
                      <w:txbxContent>
                        <w:p w14:paraId="101959B6" w14:textId="77777777" w:rsidR="0064694E" w:rsidRDefault="0064694E" w:rsidP="001659CB">
                          <w:r>
                            <w:rPr>
                              <w:sz w:val="15"/>
                              <w:szCs w:val="15"/>
                            </w:rPr>
                            <w:t>E</w:t>
                          </w:r>
                          <w:r>
                            <w:rPr>
                              <w:position w:val="-4"/>
                              <w:sz w:val="15"/>
                              <w:szCs w:val="15"/>
                              <w:vertAlign w:val="subscript"/>
                            </w:rPr>
                            <w:t>F (m)</w:t>
                          </w:r>
                          <w:r>
                            <w:rPr>
                              <w:sz w:val="15"/>
                              <w:szCs w:val="15"/>
                            </w:rPr>
                            <w:t xml:space="preserve">         </w:t>
                          </w:r>
                        </w:p>
                      </w:txbxContent>
                    </v:textbox>
                  </v:shape>
                  <v:line id="直接连接符 1681" o:spid="_x0000_s1154" style="position:absolute;flip:x;visibility:visible;mso-wrap-style:square" from="20346,20819" to="23858,208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" strokecolor="black [3213]" strokeweight=".25pt">
                    <v:stroke startarrowwidth="narrow" startarrowlength="short" endarrowwidth="narrow" endarrowlength="short"/>
                  </v:line>
                  <v:line id="直接连接符 1920" o:spid="_x0000_s1155" style="position:absolute;visibility:visible;mso-wrap-style:square" from="23858,20820" to="23858,23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" strokecolor="black [3213]" strokeweight=".25pt">
                    <v:stroke startarrowwidth="narrow" startarrowlength="short" endarrowwidth="narrow" endarrowlength="short"/>
                  </v:line>
                  <v:line id="直接连接符 1921" o:spid="_x0000_s1156" style="position:absolute;visibility:visible;mso-wrap-style:square" from="22256,20907" to="22256,261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" strokecolor="black [3213]" strokeweight=".25pt">
                    <v:stroke startarrowwidth="narrow" startarrowlength="short" endarrowwidth="narrow" endarrowlength="short"/>
                  </v:line>
                  <v:line id="直接连接符 1922" o:spid="_x0000_s1157" style="position:absolute;flip:x;visibility:visible;mso-wrap-style:square" from="22304,26158" to="23129,261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" strokecolor="black [3213]" strokeweight=".25pt">
                    <v:stroke startarrowwidth="narrow" startarrowlength="short" endarrowwidth="narrow" endarrowlength="short"/>
                  </v:line>
                  <v:group id="组合 1923" o:spid="_x0000_s1158" style="position:absolute;left:7923;top:9290;width:457;height:451"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">
                    <v:oval id="椭圆 1924" o:spid="_x0000_s1159"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" filled="f" strokecolor="black [3213]" strokeweight=".5pt"/>
                    <v:line id="直接连接符 1925" o:spid="_x0000_s1160"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" strokecolor="black [3213]" strokeweight=".5pt"/>
                  </v:group>
                  <v:group id="组合 1926" o:spid="_x0000_s1161" style="position:absolute;left:7903;top:10707;width:457;height:451"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">
                    <v:oval id="椭圆 1927" o:spid="_x0000_s1162"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" filled="f" strokecolor="black [3213]" strokeweight=".5pt"/>
                    <v:line id="直接连接符 1928" o:spid="_x0000_s1163"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" strokecolor="black [3213]" strokeweight=".5pt"/>
                  </v:group>
                  <v:group id="组合 1929" o:spid="_x0000_s1164" style="position:absolute;left:23494;top:9304;width:432;height:425"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">
                    <v:oval id="椭圆 1930" o:spid="_x0000_s1165"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" filled="f" strokecolor="black [3213]" strokeweight=".5pt"/>
                    <v:line id="直接连接符 1931" o:spid="_x0000_s1166" style="position:absolute;visibility:visible;mso-wrap-style:square" from="0,29899" to="60290,301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" strokecolor="black [3213]" strokeweight=".5pt"/>
                  </v:group>
                  <v:group id="组合 1932" o:spid="_x0000_s1167" style="position:absolute;left:23475;top:10859;width:432;height:426"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">
                    <v:oval id="椭圆 1933" o:spid="_x0000_s1168"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" filled="f" strokecolor="black [3213]" strokeweight=".5pt"/>
                    <v:line id="直接连接符 1934" o:spid="_x0000_s1169" style="position:absolute;visibility:visible;mso-wrap-style:square" from="0,29899" to="60290,301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" strokecolor="black [3213]" strokeweight=".5pt"/>
                  </v:group>
                  <v:group id="组合 1935" o:spid="_x0000_s1170" style="position:absolute;left:25973;top:7543;width:432;height:425"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">
                    <v:oval id="椭圆 1936" o:spid="_x0000_s1171"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" filled="f" strokecolor="black [3213]" strokeweight=".5pt"/>
                    <v:line id="直接连接符 1937" o:spid="_x0000_s1172" style="position:absolute;visibility:visible;mso-wrap-style:square" from="0,29899" to="60290,301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" strokecolor="black [3213]" strokeweight=".5pt"/>
                  </v:group>
                  <v:group id="组合 1938" o:spid="_x0000_s1173" style="position:absolute;left:7934;top:8709;width:451;height:451"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">
                    <v:group id="组合 1939" o:spid="_x0000_s1174" style="position:absolute;width:45719;height:45713"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">
                      <v:oval id="椭圆 1940" o:spid="_x0000_s1175"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" filled="f" strokecolor="black [3213]" strokeweight=".5pt"/>
                      <v:line id="直接连接符 1941" o:spid="_x0000_s1176"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" strokecolor="black [3213]" strokeweight=".5pt"/>
                    </v:group>
                    <v:line id="直接连接符 1942" o:spid="_x0000_s1177" style="position:absolute;visibility:visible;mso-wrap-style:square" from="21628,0" to="21628,44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" strokecolor="black [3213]" strokeweight=".5pt"/>
                  </v:group>
                  <v:group id="组合 1943" o:spid="_x0000_s1178" style="position:absolute;left:7909;top:8168;width:450;height:451"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">
                    <v:group id="组合 1944" o:spid="_x0000_s1179" style="position:absolute;width:45719;height:45713"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">
                      <v:oval id="椭圆 1945" o:spid="_x0000_s1180"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" filled="f" strokecolor="black [3213]" strokeweight=".5pt"/>
                      <v:line id="直接连接符 1946" o:spid="_x0000_s1181"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" strokecolor="black [3213]" strokeweight=".5pt"/>
                    </v:group>
                    <v:line id="直接连接符 1947" o:spid="_x0000_s1182" style="position:absolute;visibility:visible;mso-wrap-style:square" from="21628,0" to="21628,44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" strokecolor="black [3213]" strokeweight=".5pt"/>
                  </v:group>
                  <v:group id="组合 1948" o:spid="_x0000_s1183" style="position:absolute;left:7313;top:8709;width:450;height:451"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">
                    <v:group id="组合 1949" o:spid="_x0000_s1184" style="position:absolute;width:45719;height:45713"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">
                      <v:oval id="椭圆 1950" o:spid="_x0000_s1185"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" filled="f" strokecolor="black [3213]" strokeweight=".5pt"/>
                      <v:line id="直接连接符 1951" o:spid="_x0000_s1186"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" strokecolor="black [3213]" strokeweight=".5pt"/>
                    </v:group>
                    <v:line id="直接连接符 1952" o:spid="_x0000_s1187" style="position:absolute;visibility:visible;mso-wrap-style:square" from="21628,0" to="21628,44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" strokecolor="black [3213]" strokeweight=".5pt"/>
                  </v:group>
                  <v:group id="组合 1953" o:spid="_x0000_s1188" style="position:absolute;left:7292;top:8168;width:451;height:451"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">
                    <v:group id="组合 1954" o:spid="_x0000_s1189" style="position:absolute;width:45719;height:45713"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">
                      <v:oval id="椭圆 1955" o:spid="_x0000_s1190"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" filled="f" strokecolor="black [3213]" strokeweight=".5pt"/>
                      <v:line id="直接连接符 1956" o:spid="_x0000_s1191"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" strokecolor="black [3213]" strokeweight=".5pt"/>
                    </v:group>
                    <v:line id="直接连接符 1957" o:spid="_x0000_s1192" style="position:absolute;visibility:visible;mso-wrap-style:square" from="21628,0" to="21628,44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" strokecolor="black [3213]" strokeweight=".5pt"/>
                  </v:group>
                  <v:group id="组合 1958" o:spid="_x0000_s1193" style="position:absolute;left:22881;top:8767;width:451;height:451"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">
                    <v:group id="组合 1959" o:spid="_x0000_s1194" style="position:absolute;width:45719;height:45713"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">
                      <v:oval id="椭圆 1960" o:spid="_x0000_s1195"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" filled="f" strokecolor="black [3213]" strokeweight=".5pt"/>
                      <v:line id="直接连接符 1961" o:spid="_x0000_s1196"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" strokecolor="black [3213]" strokeweight=".5pt"/>
                    </v:group>
                    <v:line id="直接连接符 1962" o:spid="_x0000_s1197" style="position:absolute;visibility:visible;mso-wrap-style:square" from="21628,0" to="21628,44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" strokecolor="black [3213]" strokeweight=".5pt"/>
                  </v:group>
                  <v:group id="组合 1963" o:spid="_x0000_s1198" style="position:absolute;left:22881;top:8186;width:451;height:451"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">
                    <v:group id="组合 1964" o:spid="_x0000_s1199" style="position:absolute;width:45719;height:45713"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">
                      <v:oval id="椭圆 1965" o:spid="_x0000_s1200"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" filled="f" strokecolor="black [3213]" strokeweight=".5pt"/>
                      <v:line id="直接连接符 1966" o:spid="_x0000_s1201"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" strokecolor="black [3213]" strokeweight=".5pt"/>
                    </v:group>
                    <v:line id="直接连接符 1967" o:spid="_x0000_s1202" style="position:absolute;visibility:visible;mso-wrap-style:square" from="21628,0" to="21628,44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" strokecolor="black [3213]" strokeweight=".5pt"/>
                  </v:group>
                  <v:group id="组合 1968" o:spid="_x0000_s1203" style="position:absolute;left:23453;top:8194;width:451;height:451"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">
                    <v:group id="组合 1969" o:spid="_x0000_s1204" style="position:absolute;width:45719;height:45713"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">
                      <v:oval id="椭圆 1970" o:spid="_x0000_s1205"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" filled="f" strokecolor="black [3213]" strokeweight=".5pt"/>
                      <v:line id="直接连接符 1971" o:spid="_x0000_s1206"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" strokecolor="black [3213]" strokeweight=".5pt"/>
                    </v:group>
                    <v:line id="直接连接符 1972" o:spid="_x0000_s1207" style="position:absolute;visibility:visible;mso-wrap-style:square" from="21628,0" to="21628,44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" strokecolor="black [3213]" strokeweight=".5pt"/>
                  </v:group>
                  <v:group id="组合 1973" o:spid="_x0000_s1208" style="position:absolute;left:23475;top:8767;width:451;height:451"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">
                    <v:group id="组合 1974" o:spid="_x0000_s1209" style="position:absolute;width:45719;height:45713"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">
                      <v:oval id="椭圆 1975" o:spid="_x0000_s1210"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" filled="f" strokecolor="black [3213]" strokeweight=".5pt"/>
                      <v:line id="直接连接符 1976" o:spid="_x0000_s1211"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" strokecolor="black [3213]" strokeweight=".5pt"/>
                    </v:group>
                    <v:line id="直接连接符 1977" o:spid="_x0000_s1212" style="position:absolute;visibility:visible;mso-wrap-style:square" from="21628,0" to="21628,44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" strokecolor="black [3213]" strokeweight=".5pt"/>
                  </v:group>
                  <v:group id="组合 1978" o:spid="_x0000_s1213" style="position:absolute;left:7965;top:25879;width:450;height:451"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">
                    <v:group id="组合 1979" o:spid="_x0000_s1214" style="position:absolute;width:45719;height:45713"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">
                      <v:oval id="椭圆 1980" o:spid="_x0000_s1215"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" filled="f" strokecolor="black [3213]" strokeweight=".5pt"/>
                      <v:line id="直接连接符 1981" o:spid="_x0000_s1216"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" strokecolor="black [3213]" strokeweight=".5pt"/>
                    </v:group>
                    <v:line id="直接连接符 1982" o:spid="_x0000_s1217" style="position:absolute;visibility:visible;mso-wrap-style:square" from="21628,0" to="21628,44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" strokecolor="black [3213]" strokeweight=".5pt"/>
                  </v:group>
                  <v:group id="组合 1983" o:spid="_x0000_s1218" style="position:absolute;left:8548;top:25889;width:451;height:451"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">
                    <v:group id="组合 1984" o:spid="_x0000_s1219" style="position:absolute;width:45719;height:45713"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">
                      <v:oval id="椭圆 1985" o:spid="_x0000_s1220"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" filled="f" strokecolor="black [3213]" strokeweight=".5pt"/>
                      <v:line id="直接连接符 1986" o:spid="_x0000_s1221"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" strokecolor="black [3213]" strokeweight=".5pt"/>
                    </v:group>
                    <v:line id="直接连接符 1987" o:spid="_x0000_s1222" style="position:absolute;visibility:visible;mso-wrap-style:square" from="21628,0" to="21628,44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" strokecolor="black [3213]" strokeweight=".5pt"/>
                  </v:group>
                  <v:group id="组合 1988" o:spid="_x0000_s1223" style="position:absolute;left:7965;top:26500;width:450;height:451" coordorigin=",1905"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">
                    <v:group id="组合 1989" o:spid="_x0000_s1224" style="position:absolute;top:1905;width:45719;height:45713" coordorigin=",1905"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">
                      <v:oval id="椭圆 1990" o:spid="_x0000_s1225" style="position:absolute;top:1905;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" filled="f" strokecolor="black [3213]" strokeweight=".5pt"/>
                      <v:line id="直接连接符 1991" o:spid="_x0000_s1226" style="position:absolute;visibility:visible;mso-wrap-style:square" from="0,31805" to="60290,32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" strokecolor="black [3213]" strokeweight=".5pt"/>
                    </v:group>
                    <v:line id="直接连接符 1992" o:spid="_x0000_s1227" style="position:absolute;visibility:visible;mso-wrap-style:square" from="21628,1905" to="21628,46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" strokecolor="black [3213]" strokeweight=".5pt"/>
                  </v:group>
                  <v:group id="组合 1993" o:spid="_x0000_s1228" style="position:absolute;left:8548;top:26510;width:451;height:451" coordorigin="64135"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">
                    <v:group id="组合 1994" o:spid="_x0000_s1229" style="position:absolute;left:64135;width:45719;height:45713" coordorigin="64135"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">
                      <v:oval id="椭圆 1995" o:spid="_x0000_s1230" style="position:absolute;left:64135;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" filled="f" strokecolor="black [3213]" strokeweight=".5pt"/>
                      <v:line id="直接连接符 1996" o:spid="_x0000_s1231" style="position:absolute;visibility:visible;mso-wrap-style:square" from="64135,29900" to="124425,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" strokecolor="black [3213]" strokeweight=".5pt"/>
                    </v:group>
                    <v:line id="直接连接符 1997" o:spid="_x0000_s1232" style="position:absolute;visibility:visible;mso-wrap-style:square" from="85763,0" to="85763,44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" strokecolor="black [3213]" strokeweight=".5pt"/>
                  </v:group>
                  <v:group id="组合 1998" o:spid="_x0000_s1233" style="position:absolute;left:8661;top:23749;width:451;height:451"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">
                    <v:group id="组合 1999" o:spid="_x0000_s1234" style="position:absolute;width:45719;height:45713"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">
                      <v:oval id="椭圆 2000" o:spid="_x0000_s1235"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" filled="f" strokecolor="black [3213]" strokeweight=".5pt"/>
                      <v:line id="直接连接符 2001" o:spid="_x0000_s1236"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" strokecolor="black [3213]" strokeweight=".5pt"/>
                    </v:group>
                    <v:line id="直接连接符 2002" o:spid="_x0000_s1237" style="position:absolute;visibility:visible;mso-wrap-style:square" from="21628,0" to="21628,44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" strokecolor="black [3213]" strokeweight=".5pt"/>
                  </v:group>
                  <v:group id="组合 2003" o:spid="_x0000_s1238" style="position:absolute;left:8539;top:25188;width:432;height:426" coordorigin="61595"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">
                    <v:oval id="椭圆 2004" o:spid="_x0000_s1239" style="position:absolute;left:61595;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" filled="f" strokecolor="black [3213]" strokeweight=".5pt"/>
                    <v:line id="直接连接符 2005" o:spid="_x0000_s1240" style="position:absolute;visibility:visible;mso-wrap-style:square" from="61595,29899" to="121885,301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" strokecolor="black [3213]" strokeweight=".5pt"/>
                  </v:group>
                  <v:group id="组合 2006" o:spid="_x0000_s1241" style="position:absolute;left:8637;top:28541;width:432;height:425" coordorigin="59690,155575"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">
                    <v:oval id="椭圆 2007" o:spid="_x0000_s1242" style="position:absolute;left:59690;top:155575;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" filled="f" strokecolor="black [3213]" strokeweight=".5pt"/>
                    <v:line id="直接连接符 2008" o:spid="_x0000_s1243" style="position:absolute;visibility:visible;mso-wrap-style:square" from="59690,185474" to="119980,1857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" strokecolor="black [3213]" strokeweight=".5pt"/>
                  </v:group>
                  <v:group id="组合 2009" o:spid="_x0000_s1244" style="position:absolute;left:7934;top:25172;width:432;height:425" coordorigin="7620"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">
                    <v:oval id="椭圆 2010" o:spid="_x0000_s1245" style="position:absolute;left:7620;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" filled="f" strokecolor="black [3213]" strokeweight=".5pt"/>
                    <v:line id="直接连接符 2011" o:spid="_x0000_s1246" style="position:absolute;visibility:visible;mso-wrap-style:square" from="7620,29899" to="67910,301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" strokecolor="black [3213]" strokeweight=".5pt"/>
                  </v:group>
                  <v:group id="组合 2012" o:spid="_x0000_s1247" style="position:absolute;left:23317;top:6112;width:451;height:451"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">
                    <v:group id="组合 2013" o:spid="_x0000_s1248" style="position:absolute;width:45719;height:45713"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">
                      <v:oval id="椭圆 2014" o:spid="_x0000_s1249"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" filled="f" strokecolor="black [3213]" strokeweight=".5pt"/>
                      <v:line id="直接连接符 2015" o:spid="_x0000_s1250"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" strokecolor="black [3213]" strokeweight=".5pt"/>
                    </v:group>
                    <v:line id="直接连接符 2016" o:spid="_x0000_s1251" style="position:absolute;visibility:visible;mso-wrap-style:square" from="21628,0" to="21628,44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" strokecolor="black [3213]" strokeweight=".5pt"/>
                  </v:group>
                  <v:group id="组合 2017" o:spid="_x0000_s1252" style="position:absolute;left:23446;top:25701;width:451;height:451" coordorigin="4445,197485"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">
                    <v:group id="组合 2018" o:spid="_x0000_s1253" style="position:absolute;left:4445;top:197485;width:45719;height:45713" coordorigin="4445,197485"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">
                      <v:oval id="椭圆 2019" o:spid="_x0000_s1254" style="position:absolute;left:4445;top:197485;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" filled="f" strokecolor="black [3213]" strokeweight=".5pt"/>
                      <v:line id="直接连接符 2020" o:spid="_x0000_s1255" style="position:absolute;visibility:visible;mso-wrap-style:square" from="4445,227385" to="64735,2276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" strokecolor="black [3213]" strokeweight=".5pt"/>
                    </v:group>
                    <v:line id="直接连接符 2021" o:spid="_x0000_s1256" style="position:absolute;visibility:visible;mso-wrap-style:square" from="26073,197485" to="26073,2424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" strokecolor="black [3213]" strokeweight=".5pt"/>
                  </v:group>
                  <v:group id="组合 2022" o:spid="_x0000_s1257" style="position:absolute;left:24031;top:25714;width:450;height:451" coordorigin="62865,198755"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">
                    <v:group id="组合 2023" o:spid="_x0000_s1258" style="position:absolute;left:62865;top:198755;width:45719;height:45713" coordorigin="62865,198755"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">
                      <v:oval id="椭圆 2024" o:spid="_x0000_s1259" style="position:absolute;left:62865;top:198755;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" filled="f" strokecolor="black [3213]" strokeweight=".5pt"/>
                      <v:line id="直接连接符 2025" o:spid="_x0000_s1260" style="position:absolute;visibility:visible;mso-wrap-style:square" from="62865,228655" to="123155,228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" strokecolor="black [3213]" strokeweight=".5pt"/>
                    </v:group>
                    <v:line id="直接连接符 2026" o:spid="_x0000_s1261" style="position:absolute;visibility:visible;mso-wrap-style:square" from="84493,198755" to="84493,2436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" strokecolor="black [3213]" strokeweight=".5pt"/>
                  </v:group>
                  <v:group id="组合 2027" o:spid="_x0000_s1262" style="position:absolute;left:23446;top:26323;width:451;height:451" coordorigin="4445,259715"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">
                    <v:group id="组合 2028" o:spid="_x0000_s1263" style="position:absolute;left:4445;top:259715;width:45719;height:45713" coordorigin="4445,259715"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">
                      <v:oval id="椭圆 2029" o:spid="_x0000_s1264" style="position:absolute;left:4445;top:259715;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" filled="f" strokecolor="black [3213]" strokeweight=".5pt"/>
                      <v:line id="直接连接符 2030" o:spid="_x0000_s1265" style="position:absolute;visibility:visible;mso-wrap-style:square" from="4445,289615" to="64735,289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" strokecolor="black [3213]" strokeweight=".5pt"/>
                    </v:group>
                    <v:line id="直接连接符 2031" o:spid="_x0000_s1266" style="position:absolute;visibility:visible;mso-wrap-style:square" from="26073,259715" to="26073,304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" strokecolor="black [3213]" strokeweight=".5pt"/>
                  </v:group>
                  <v:group id="组合 2032" o:spid="_x0000_s1267" style="position:absolute;left:24031;top:26330;width:450;height:451" coordorigin="62865,260350"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">
                    <v:group id="组合 2033" o:spid="_x0000_s1268" style="position:absolute;left:62865;top:260350;width:45719;height:45713" coordorigin="62865,260350"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">
                      <v:oval id="椭圆 2034" o:spid="_x0000_s1269" style="position:absolute;left:62865;top:260350;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" filled="f" strokecolor="black [3213]" strokeweight=".5pt"/>
                      <v:line id="直接连接符 2035" o:spid="_x0000_s1270" style="position:absolute;visibility:visible;mso-wrap-style:square" from="62865,290250" to="123155,2904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" strokecolor="black [3213]" strokeweight=".5pt"/>
                    </v:group>
                    <v:line id="直接连接符 2036" o:spid="_x0000_s1271" style="position:absolute;visibility:visible;mso-wrap-style:square" from="84493,260350" to="84493,3052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" strokecolor="black [3213]" strokeweight=".5pt"/>
                  </v:group>
                  <v:group id="组合 2037" o:spid="_x0000_s1272" style="position:absolute;left:23915;top:23894;width:451;height:450" coordorigin="43815"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">
                    <v:group id="组合 2038" o:spid="_x0000_s1273" style="position:absolute;left:43815;width:45719;height:45713" coordorigin="43815"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">
                      <v:oval id="椭圆 2039" o:spid="_x0000_s1274" style="position:absolute;left:43815;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" filled="f" strokecolor="black [3213]" strokeweight=".5pt"/>
                      <v:line id="直接连接符 2040" o:spid="_x0000_s1275" style="position:absolute;visibility:visible;mso-wrap-style:square" from="43815,29900" to="104105,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" strokecolor="black [3213]" strokeweight=".5pt"/>
                    </v:group>
                    <v:line id="直接连接符 2041" o:spid="_x0000_s1276" style="position:absolute;visibility:visible;mso-wrap-style:square" from="65443,0" to="65443,44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" strokecolor="black [3213]" strokeweight=".5pt"/>
                  </v:group>
                  <v:group id="组合 2042" o:spid="_x0000_s1277" style="position:absolute;left:24042;top:26923;width:432;height:426" coordorigin="61595,319405"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">
                    <v:oval id="椭圆 2043" o:spid="_x0000_s1278" style="position:absolute;left:61595;top:319405;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" filled="f" strokecolor="black [3213]" strokeweight=".5pt"/>
                    <v:line id="直接连接符 2044" o:spid="_x0000_s1279" style="position:absolute;visibility:visible;mso-wrap-style:square" from="61595,349304" to="121885,349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" strokecolor="black [3213]" strokeweight=".5pt"/>
                  </v:group>
                  <v:group id="组合 2045" o:spid="_x0000_s1280" style="position:absolute;left:24018;top:25059;width:432;height:425" coordorigin="59690,451485"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">
                    <v:oval id="椭圆 2046" o:spid="_x0000_s1281" style="position:absolute;left:59690;top:451485;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" filled="f" strokecolor="black [3213]" strokeweight=".5pt"/>
                    <v:line id="直接连接符 2047" o:spid="_x0000_s1282" style="position:absolute;visibility:visible;mso-wrap-style:square" from="59690,481384" to="119980,4816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" strokecolor="black [3213]" strokeweight=".5pt"/>
                  </v:group>
                  <v:group id="组合 2048" o:spid="_x0000_s1283" style="position:absolute;left:23424;top:25059;width:432;height:425" coordorigin=",451485"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">
                    <v:oval id="椭圆 2049" o:spid="_x0000_s1284" style="position:absolute;top:451485;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" filled="f" strokecolor="black [3213]" strokeweight=".5pt"/>
                    <v:line id="直接连接符 2050" o:spid="_x0000_s1285" style="position:absolute;visibility:visible;mso-wrap-style:square" from="0,481384" to="60290,4816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" strokecolor="black [3213]" strokeweight=".5pt"/>
                  </v:group>
                  <v:shape id="文本框 18" o:spid="_x0000_s1286" type="#_x0000_t202" style="position:absolute;left:6807;top:34526;width:381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" filled="f" stroked="f" strokeweight=".5pt">
                    <v:textbox inset="1mm,0,1mm,0">
                      <w:txbxContent>
                        <w:p w14:paraId="37935F3A" w14:textId="77777777" w:rsidR="0064694E" w:rsidRDefault="0064694E" w:rsidP="001659CB">
                          <w:r>
                            <w:rPr>
                              <w:b/>
                              <w:bCs/>
                              <w:sz w:val="15"/>
                              <w:szCs w:val="15"/>
                            </w:rPr>
                            <w:t xml:space="preserve">(c)                   </w:t>
                          </w:r>
                        </w:p>
                      </w:txbxContent>
                    </v:textbox>
                  </v:shape>
                  <v:shape id="文本框 18" o:spid="_x0000_s1287" type="#_x0000_t202" style="position:absolute;left:22760;top:34404;width:3645;height:2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" filled="f" stroked="f" strokeweight=".5pt">
                    <v:textbox inset="1mm,0,1mm,0">
                      <w:txbxContent>
                        <w:p w14:paraId="2BB9122F" w14:textId="77777777" w:rsidR="0064694E" w:rsidRDefault="0064694E" w:rsidP="001659CB">
                          <w:r>
                            <w:rPr>
                              <w:b/>
                              <w:bCs/>
                              <w:sz w:val="15"/>
                              <w:szCs w:val="15"/>
                            </w:rPr>
                            <w:t xml:space="preserve">(d)         </w:t>
                          </w:r>
                        </w:p>
                      </w:txbxContent>
                    </v:textbox>
                  </v:shape>
                  <v:group id="组合 2053" o:spid="_x0000_s1288" style="position:absolute;left:20378;top:32092;width:451;height:438"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">
                    <v:group id="组合 2054" o:spid="_x0000_s1289" style="position:absolute;width:45719;height:45713"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">
                      <v:oval id="椭圆 2055" o:spid="_x0000_s1290"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" filled="f" strokecolor="black [3213]" strokeweight=".5pt"/>
                      <v:line id="直接连接符 2056" o:spid="_x0000_s1291" style="position:absolute;visibility:visible;mso-wrap-style:square" from="0,29899"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" strokecolor="black [3213]" strokeweight=".5pt"/>
                    </v:group>
                    <v:line id="直接连接符 2057" o:spid="_x0000_s1292" style="position:absolute;visibility:visible;mso-wrap-style:square" from="21628,0" to="21628,44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" strokecolor="black [3213]" strokeweight=".5pt"/>
                  </v:group>
                  <v:group id="组合 2058" o:spid="_x0000_s1293" style="position:absolute;left:7898;top:7547;width:457;height:451"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">
                    <v:oval id="椭圆 2059" o:spid="_x0000_s1294"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" filled="f" strokecolor="black [3213]" strokeweight=".5pt"/>
                    <v:line id="直接连接符 2060" o:spid="_x0000_s1295"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" strokecolor="black [3213]" strokeweight=".5pt"/>
                  </v:group>
                  <v:group id="组合 2061" o:spid="_x0000_s1296" style="position:absolute;left:7270;top:7547;width:458;height:451"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">
                    <v:oval id="椭圆 2062" o:spid="_x0000_s1297"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" filled="f" strokecolor="black [3213]" strokeweight=".5pt"/>
                    <v:line id="直接连接符 2063" o:spid="_x0000_s1298"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" strokecolor="black [3213]" strokeweight=".5pt"/>
                  </v:group>
                  <v:group id="组合 2064" o:spid="_x0000_s1299" style="position:absolute;left:7159;top:5719;width:451;height:450"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">
                    <v:group id="组合 2065" o:spid="_x0000_s1300" style="position:absolute;width:45719;height:45713"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">
                      <v:oval id="椭圆 2066" o:spid="_x0000_s1301"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" filled="f" strokecolor="black [3213]" strokeweight=".5pt"/>
                      <v:line id="直接连接符 2067" o:spid="_x0000_s1302"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" strokecolor="black [3213]" strokeweight=".5pt"/>
                    </v:group>
                    <v:line id="直接连接符 2068" o:spid="_x0000_s1303" style="position:absolute;visibility:visible;mso-wrap-style:square" from="21628,0" to="21628,44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" strokecolor="black [3213]" strokeweight=".5pt"/>
                  </v:group>
                  <v:group id="组合 2069" o:spid="_x0000_s1304" style="position:absolute;left:22734;top:6092;width:451;height:451"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">
                    <v:group id="组合 2070" o:spid="_x0000_s1305" style="position:absolute;width:45719;height:45713"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">
                      <v:oval id="椭圆 2071" o:spid="_x0000_s1306"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" filled="f" strokecolor="black [3213]" strokeweight=".5pt"/>
                      <v:line id="直接连接符 2072" o:spid="_x0000_s1307"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" strokecolor="black [3213]" strokeweight=".5pt"/>
                    </v:group>
                    <v:line id="直接连接符 2073" o:spid="_x0000_s1308" style="position:absolute;visibility:visible;mso-wrap-style:square" from="21628,0" to="21628,44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" strokecolor="black [3213]" strokeweight=".5pt"/>
                  </v:group>
                  <v:shape id="文本框 18" o:spid="_x0000_s1309" type="#_x0000_t202" style="position:absolute;left:11859;top:10849;width:6912;height:39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" filled="f" stroked="f" strokeweight=".5pt">
                    <v:textbox inset="0,0,0,0">
                      <w:txbxContent>
                        <w:p w14:paraId="75FB4DF1" w14:textId="77777777" w:rsidR="0064694E" w:rsidRPr="00624412" w:rsidRDefault="0064694E" w:rsidP="001659CB">
                          <w:pPr>
                            <w:spacing w:line="0" w:lineRule="atLeast"/>
                            <w:rPr>
                              <w:b/>
                              <w:bCs/>
                              <w:sz w:val="15"/>
                              <w:szCs w:val="15"/>
                            </w:rPr>
                          </w:pPr>
                          <w:r w:rsidRPr="00624412">
                            <w:rPr>
                              <w:b/>
                              <w:bCs/>
                              <w:sz w:val="15"/>
                              <w:szCs w:val="15"/>
                            </w:rPr>
                            <w:t>Bias-induced</w:t>
                          </w:r>
                          <w:r w:rsidRPr="00624412">
                            <w:rPr>
                              <w:rFonts w:hint="eastAsia"/>
                              <w:b/>
                              <w:bCs/>
                              <w:sz w:val="15"/>
                              <w:szCs w:val="15"/>
                            </w:rPr>
                            <w:t xml:space="preserve"> charge trapping</w:t>
                          </w:r>
                          <w:r w:rsidRPr="00624412">
                            <w:rPr>
                              <w:b/>
                              <w:bCs/>
                              <w:sz w:val="15"/>
                              <w:szCs w:val="15"/>
                            </w:rPr>
                            <w:t xml:space="preserve">       </w:t>
                          </w:r>
                        </w:p>
                      </w:txbxContent>
                    </v:textbox>
                  </v:shape>
                  <v:line id="直接连接符 2075" o:spid="_x0000_s1310" style="position:absolute;flip:x y;visibility:visible;mso-wrap-style:square" from="8288,7613" to="11575,10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" strokecolor="black [3213]" strokeweight=".25pt">
                    <v:stroke startarrowwidth="narrow" startarrowlength="short" endarrowwidth="narrow" endarrowlength="short"/>
                  </v:line>
                  <v:group id="组合 2076" o:spid="_x0000_s1311" style="position:absolute;left:7840;top:5711;width:451;height:451"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">
                    <v:group id="组合 2077" o:spid="_x0000_s1312" style="position:absolute;width:45719;height:45713"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">
                      <v:oval id="椭圆 2078" o:spid="_x0000_s1313"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" filled="f" strokecolor="black [3213]" strokeweight=".5pt"/>
                      <v:line id="直接连接符 2079" o:spid="_x0000_s1314"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" strokecolor="black [3213]" strokeweight=".5pt"/>
                    </v:group>
                    <v:line id="直接连接符 2080" o:spid="_x0000_s1315" style="position:absolute;visibility:visible;mso-wrap-style:square" from="21628,0" to="21628,44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" strokecolor="black [3213]" strokeweight=".5pt"/>
                  </v:group>
                  <v:group id="组合 2081" o:spid="_x0000_s1316" style="position:absolute;left:8053;top:23767;width:451;height:451"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">
                    <v:group id="组合 2082" o:spid="_x0000_s1317" style="position:absolute;width:45719;height:45713"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">
                      <v:oval id="椭圆 2083" o:spid="_x0000_s1318"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" filled="f" strokecolor="black [3213]" strokeweight=".5pt"/>
                      <v:line id="直接连接符 2084" o:spid="_x0000_s1319"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" strokecolor="black [3213]" strokeweight=".5pt"/>
                    </v:group>
                    <v:line id="直接连接符 2085" o:spid="_x0000_s1320" style="position:absolute;visibility:visible;mso-wrap-style:square" from="21628,0" to="21628,44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" strokecolor="black [3213]" strokeweight=".5pt"/>
                  </v:group>
                  <v:shape id="文本框 18" o:spid="_x0000_s1321" type="#_x0000_t202" style="position:absolute;left:316;top:20277;width:8446;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" filled="f" stroked="f" strokeweight=".5pt">
                    <v:textbox inset="1mm,0,1mm,0">
                      <w:txbxContent>
                        <w:p w14:paraId="44EA1195" w14:textId="77777777" w:rsidR="0064694E" w:rsidRPr="00624412" w:rsidRDefault="0064694E" w:rsidP="001659CB">
                          <w:pPr>
                            <w:rPr>
                              <w:b/>
                              <w:bCs/>
                              <w:sz w:val="15"/>
                              <w:szCs w:val="15"/>
                            </w:rPr>
                          </w:pPr>
                          <w:r>
                            <w:rPr>
                              <w:b/>
                              <w:bCs/>
                              <w:sz w:val="15"/>
                              <w:szCs w:val="15"/>
                            </w:rPr>
                            <w:t>Electrons trapping</w:t>
                          </w:r>
                          <w:r>
                            <w:rPr>
                              <w:rFonts w:hint="eastAsia"/>
                              <w:b/>
                              <w:bCs/>
                              <w:sz w:val="15"/>
                              <w:szCs w:val="15"/>
                            </w:rPr>
                            <w:t xml:space="preserve"> </w:t>
                          </w:r>
                          <w:r>
                            <w:rPr>
                              <w:b/>
                              <w:bCs/>
                              <w:sz w:val="15"/>
                              <w:szCs w:val="15"/>
                            </w:rPr>
                            <w:t xml:space="preserve">        </w:t>
                          </w:r>
                        </w:p>
                      </w:txbxContent>
                    </v:textbox>
                  </v:shape>
                  <v:line id="直接连接符 2087" o:spid="_x0000_s1322" style="position:absolute;flip:x y;visibility:visible;mso-wrap-style:square" from="4912,22228" to="8355,249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" strokecolor="black [3213]" strokeweight=".25pt">
                    <v:stroke startarrowwidth="narrow" startarrowlength="short" endarrowwidth="narrow" endarrowlength="short"/>
                  </v:line>
                  <v:group id="组合 2088" o:spid="_x0000_s1323" style="position:absolute;left:8553;top:27178;width:457;height:451"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">
                    <v:oval id="椭圆 2089" o:spid="_x0000_s1324"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" filled="f" strokecolor="black [3213]" strokeweight=".5pt"/>
                    <v:line id="直接连接符 2090" o:spid="_x0000_s1325"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" strokecolor="black [3213]" strokeweight=".5pt"/>
                  </v:group>
                  <v:group id="组合 2091" o:spid="_x0000_s1326" style="position:absolute;left:24088;top:28708;width:432;height:425"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">
                    <v:oval id="椭圆 2092" o:spid="_x0000_s1327"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" filled="f" strokecolor="black [3213]" strokeweight=".5pt"/>
                    <v:line id="直接连接符 2093" o:spid="_x0000_s1328" style="position:absolute;visibility:visible;mso-wrap-style:square" from="0,29899" to="60290,301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" strokecolor="black [3213]" strokeweight=".5pt"/>
                  </v:group>
                  <v:group id="组合 2094" o:spid="_x0000_s1329" style="position:absolute;left:23240;top:23894;width:451;height:450" coordsize="45719,4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">
                    <v:group id="组合 2095" o:spid="_x0000_s1330" style="position:absolute;width:45719;height:45713"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">
                      <v:oval id="椭圆 2096" o:spid="_x0000_s1331" style="position:absolute;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" filled="f" strokecolor="black [3213]" strokeweight=".5pt"/>
                      <v:line id="直接连接符 2097" o:spid="_x0000_s1332" style="position:absolute;visibility:visible;mso-wrap-style:square" from="0,29900" to="6029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" strokecolor="black [3213]" strokeweight=".5pt"/>
                    </v:group>
                    <v:line id="直接连接符 2098" o:spid="_x0000_s1333" style="position:absolute;visibility:visible;mso-wrap-style:square" from="21628,0" to="21628,44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" strokecolor="black [3213]" strokeweight=".5pt"/>
                  </v:group>
                  <v:line id="直接连接符 2099" o:spid="_x0000_s1334" style="position:absolute;flip:y;visibility:visible;mso-wrap-style:square" from="9989,9176" to="12957,9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" strokecolor="black [3213]" strokeweight="1pt"/>
                  <v:shape id="文本框 18" o:spid="_x0000_s1335" type="#_x0000_t202" style="position:absolute;left:16883;width:3035;height:2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" filled="f" stroked="f" strokeweight=".5pt">
                    <v:textbox>
                      <w:txbxContent>
                        <w:p w14:paraId="62B164DB" w14:textId="77777777" w:rsidR="0064694E" w:rsidRDefault="0064694E" w:rsidP="001659CB">
                          <w:pPr>
                            <w:pStyle w:val="af5"/>
                            <w:spacing w:before="0" w:beforeAutospacing="0" w:after="0" w:afterAutospacing="0"/>
                            <w:jc w:val="both"/>
                          </w:pPr>
                          <w:r>
                            <w:rPr>
                              <w:rFonts w:ascii="Times New Roman" w:hAnsi="Times New Roman" w:cs="Times New Roman"/>
                              <w:b/>
                              <w:bCs/>
                              <w:kern w:val="2"/>
                              <w:sz w:val="15"/>
                              <w:szCs w:val="15"/>
                            </w:rPr>
                            <w:t xml:space="preserve">Al         </w:t>
                          </w:r>
                        </w:p>
                      </w:txbxContent>
                    </v:textbox>
                  </v:shape>
                  <v:shape id="文本框 18" o:spid="_x0000_s1336" type="#_x0000_t202" style="position:absolute;left:20083;width:4153;height:2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" filled="f" stroked="f" strokeweight=".5pt">
                    <v:textbox>
                      <w:txbxContent>
                        <w:p w14:paraId="4A771CB2" w14:textId="77777777" w:rsidR="0064694E" w:rsidRDefault="0064694E" w:rsidP="001659CB">
                          <w:pPr>
                            <w:pStyle w:val="af5"/>
                            <w:spacing w:before="0" w:beforeAutospacing="0" w:after="0" w:afterAutospacing="0"/>
                            <w:jc w:val="both"/>
                          </w:pPr>
                          <w:r>
                            <w:rPr>
                              <w:rFonts w:ascii="Times New Roman" w:hAnsi="Times New Roman" w:cs="Times New Roman"/>
                              <w:b/>
                              <w:bCs/>
                              <w:kern w:val="2"/>
                              <w:sz w:val="15"/>
                              <w:szCs w:val="15"/>
                            </w:rPr>
                            <w:t>HfO</w:t>
                          </w:r>
                          <w:r>
                            <w:rPr>
                              <w:rFonts w:ascii="Times New Roman" w:hAnsi="Times New Roman" w:cs="Times New Roman"/>
                              <w:b/>
                              <w:bCs/>
                              <w:kern w:val="2"/>
                              <w:position w:val="-4"/>
                              <w:sz w:val="15"/>
                              <w:szCs w:val="15"/>
                              <w:vertAlign w:val="subscript"/>
                            </w:rPr>
                            <w:t>2</w:t>
                          </w:r>
                          <w:r>
                            <w:rPr>
                              <w:rFonts w:ascii="Times New Roman" w:hAnsi="Times New Roman" w:cs="Times New Roman"/>
                              <w:b/>
                              <w:bCs/>
                              <w:kern w:val="2"/>
                              <w:sz w:val="15"/>
                              <w:szCs w:val="15"/>
                            </w:rPr>
                            <w:t xml:space="preserve">       </w:t>
                          </w:r>
                        </w:p>
                      </w:txbxContent>
                    </v:textbox>
                  </v:shape>
                  <v:shape id="文本框 18" o:spid="_x0000_s1337" type="#_x0000_t202" style="position:absolute;left:22782;width:4153;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" filled="f" stroked="f" strokeweight=".5pt">
                    <v:textbox>
                      <w:txbxContent>
                        <w:p w14:paraId="5694AB29" w14:textId="77777777" w:rsidR="0064694E" w:rsidRDefault="0064694E" w:rsidP="001659CB">
                          <w:pPr>
                            <w:pStyle w:val="af5"/>
                            <w:spacing w:before="0" w:beforeAutospacing="0" w:after="0" w:afterAutospacing="0"/>
                            <w:jc w:val="both"/>
                          </w:pPr>
                          <w:r>
                            <w:rPr>
                              <w:rFonts w:ascii="Times New Roman" w:hAnsi="Times New Roman" w:cs="Times New Roman"/>
                              <w:b/>
                              <w:bCs/>
                              <w:kern w:val="2"/>
                              <w:sz w:val="15"/>
                              <w:szCs w:val="15"/>
                            </w:rPr>
                            <w:t>SiO</w:t>
                          </w:r>
                          <w:r>
                            <w:rPr>
                              <w:rFonts w:ascii="Times New Roman" w:hAnsi="Times New Roman" w:cs="Times New Roman"/>
                              <w:b/>
                              <w:bCs/>
                              <w:kern w:val="2"/>
                              <w:position w:val="-4"/>
                              <w:sz w:val="15"/>
                              <w:szCs w:val="15"/>
                              <w:vertAlign w:val="subscript"/>
                            </w:rPr>
                            <w:t>2</w:t>
                          </w:r>
                          <w:r>
                            <w:rPr>
                              <w:rFonts w:ascii="Times New Roman" w:hAnsi="Times New Roman" w:cs="Times New Roman"/>
                              <w:b/>
                              <w:bCs/>
                              <w:kern w:val="2"/>
                              <w:sz w:val="15"/>
                              <w:szCs w:val="15"/>
                            </w:rPr>
                            <w:t xml:space="preserve">       </w:t>
                          </w:r>
                        </w:p>
                      </w:txbxContent>
                    </v:textbox>
                  </v:shape>
                  <v:shape id="文本框 18" o:spid="_x0000_s1338" type="#_x0000_t202" style="position:absolute;left:25633;width:4147;height:2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" filled="f" stroked="f" strokeweight=".5pt">
                    <v:textbox>
                      <w:txbxContent>
                        <w:p w14:paraId="20771D36" w14:textId="77777777" w:rsidR="0064694E" w:rsidRDefault="0064694E" w:rsidP="001659CB">
                          <w:pPr>
                            <w:pStyle w:val="af5"/>
                            <w:spacing w:before="0" w:beforeAutospacing="0" w:after="0" w:afterAutospacing="0"/>
                            <w:jc w:val="both"/>
                          </w:pPr>
                          <w:r>
                            <w:rPr>
                              <w:rFonts w:ascii="Times New Roman" w:hAnsi="Times New Roman" w:cs="Times New Roman"/>
                              <w:b/>
                              <w:bCs/>
                              <w:kern w:val="2"/>
                              <w:sz w:val="15"/>
                              <w:szCs w:val="15"/>
                            </w:rPr>
                            <w:t xml:space="preserve">N-Si </w:t>
                          </w:r>
                          <w:r>
                            <w:rPr>
                              <w:rFonts w:ascii="Times New Roman" w:hAnsi="Times New Roman" w:cs="Times New Roman"/>
                              <w:b/>
                              <w:bCs/>
                              <w:kern w:val="2"/>
                              <w:position w:val="-4"/>
                              <w:sz w:val="15"/>
                              <w:szCs w:val="15"/>
                              <w:vertAlign w:val="subscript"/>
                            </w:rPr>
                            <w:t xml:space="preserve">            </w:t>
                          </w:r>
                          <w:r>
                            <w:rPr>
                              <w:rFonts w:ascii="Times New Roman" w:hAnsi="Times New Roman" w:cs="Times New Roman"/>
                              <w:b/>
                              <w:bCs/>
                              <w:kern w:val="2"/>
                              <w:sz w:val="15"/>
                              <w:szCs w:val="15"/>
                            </w:rPr>
                            <w:t xml:space="preserve">       </w:t>
                          </w:r>
                        </w:p>
                      </w:txbxContent>
                    </v:textbox>
                  </v:shape>
                  <v:line id="直接连接符 2104" o:spid="_x0000_s1339" style="position:absolute;flip:y;visibility:visible;mso-wrap-style:square" from="9230,9186" to="10087,9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" strokecolor="black [3213]" strokeweight="1pt"/>
                  <v:line id="直接连接符 2105" o:spid="_x0000_s1340" style="position:absolute;visibility:visible;mso-wrap-style:square" from="10705,24683" to="13487,246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" strokecolor="black [3213]" strokeweight="1pt"/>
                  <v:line id="直接连接符 2106" o:spid="_x0000_s1341" style="position:absolute;flip:y;visibility:visible;mso-wrap-style:square" from="9976,24609" to="10734,25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" strokecolor="black [3213]" strokeweight="1pt"/>
                  <v:line id="直接连接符 2107" o:spid="_x0000_s1342" style="position:absolute;visibility:visible;mso-wrap-style:square" from="9976,25447" to="13697,254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" strokecolor="black [3213]" strokeweight="1pt">
                    <v:stroke dashstyle="3 1"/>
                  </v:line>
                  <v:group id="组合 2108" o:spid="_x0000_s1343" style="position:absolute;left:10054;top:24586;width:451;height:451" coordorigin="19050"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">
                    <v:oval id="椭圆 2109" o:spid="_x0000_s1344" style="position:absolute;left:19050;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" filled="f" strokecolor="black [3213]" strokeweight=".5pt"/>
                    <v:line id="直接连接符 2110" o:spid="_x0000_s1345" style="position:absolute;visibility:visible;mso-wrap-style:square" from="19050,29900" to="79340,30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" strokecolor="black [3213]" strokeweight=".5pt"/>
                  </v:group>
                  <v:line id="直接连接符 2111" o:spid="_x0000_s1346" style="position:absolute;flip:y;visibility:visible;mso-wrap-style:square" from="10696,27071" to="13662,270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" strokecolor="black [3213]" strokeweight="1pt"/>
                  <v:line id="直接连接符 2112" o:spid="_x0000_s1347" style="position:absolute;flip:y;visibility:visible;mso-wrap-style:square" from="9978,27090" to="10734,278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" strokecolor="black [3213]" strokeweight="1pt"/>
                  <v:shape id="文本框 18" o:spid="_x0000_s1348" type="#_x0000_t202" style="position:absolute;left:29140;top:26281;width:1630;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" filled="f" stroked="f" strokeweight=".5pt">
                    <v:textbox inset="0,0,0,0">
                      <w:txbxContent>
                        <w:p w14:paraId="14A867E1" w14:textId="77777777" w:rsidR="0064694E" w:rsidRDefault="0064694E" w:rsidP="001659CB">
                          <w:pPr>
                            <w:pStyle w:val="af5"/>
                            <w:spacing w:before="0" w:beforeAutospacing="0" w:after="0" w:afterAutospacing="0"/>
                            <w:jc w:val="both"/>
                          </w:pPr>
                          <w:r>
                            <w:rPr>
                              <w:rFonts w:ascii="Times New Roman" w:hAnsi="Times New Roman" w:cs="Times New Roman"/>
                              <w:kern w:val="2"/>
                              <w:sz w:val="15"/>
                              <w:szCs w:val="15"/>
                            </w:rPr>
                            <w:t>E</w:t>
                          </w:r>
                          <w:r>
                            <w:rPr>
                              <w:rFonts w:ascii="Times New Roman" w:hAnsi="Times New Roman" w:cs="Times New Roman"/>
                              <w:kern w:val="2"/>
                              <w:position w:val="-4"/>
                              <w:sz w:val="15"/>
                              <w:szCs w:val="15"/>
                              <w:vertAlign w:val="subscript"/>
                            </w:rPr>
                            <w:t>v</w:t>
                          </w:r>
                          <w:r>
                            <w:rPr>
                              <w:rFonts w:ascii="Times New Roman" w:hAnsi="Times New Roman" w:cs="Times New Roman"/>
                              <w:kern w:val="2"/>
                              <w:sz w:val="15"/>
                              <w:szCs w:val="15"/>
                            </w:rPr>
                            <w:t xml:space="preserve">         </w:t>
                          </w:r>
                        </w:p>
                      </w:txbxContent>
                    </v:textbox>
                  </v:shape>
                  <v:line id="直接连接符 2114" o:spid="_x0000_s1349" style="position:absolute;visibility:visible;mso-wrap-style:square" from="26220,25014" to="28835,25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" strokecolor="black [3213]" strokeweight="1pt"/>
                  <v:line id="直接连接符 2115" o:spid="_x0000_s1350" style="position:absolute;flip:y;visibility:visible;mso-wrap-style:square" from="25363,24976" to="26220,254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" strokecolor="black [3213]" strokeweight="1pt"/>
                  <v:line id="直接连接符 2116" o:spid="_x0000_s1351" style="position:absolute;visibility:visible;mso-wrap-style:square" from="25363,25509" to="28861,255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" strokecolor="black [3213]" strokeweight="1pt">
                    <v:stroke dashstyle="3 1"/>
                  </v:line>
                  <v:shape id="文本框 18" o:spid="_x0000_s1352" type="#_x0000_t202" style="position:absolute;left:28165;top:24446;width:2908;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" filled="f" stroked="f" strokeweight=".5pt">
                    <v:textbox>
                      <w:txbxContent>
                        <w:p w14:paraId="1BA5CC40" w14:textId="77777777" w:rsidR="0064694E" w:rsidRDefault="0064694E" w:rsidP="001659CB">
                          <w:pPr>
                            <w:pStyle w:val="af5"/>
                            <w:spacing w:before="0" w:beforeAutospacing="0" w:after="0" w:afterAutospacing="0"/>
                            <w:jc w:val="both"/>
                          </w:pPr>
                          <w:r>
                            <w:rPr>
                              <w:rFonts w:ascii="Times New Roman" w:hAnsi="Times New Roman" w:cs="Times New Roman"/>
                              <w:kern w:val="2"/>
                              <w:sz w:val="15"/>
                              <w:szCs w:val="15"/>
                            </w:rPr>
                            <w:t>E</w:t>
                          </w:r>
                          <w:r>
                            <w:rPr>
                              <w:rFonts w:ascii="Times New Roman" w:hAnsi="Times New Roman" w:cs="Times New Roman"/>
                              <w:kern w:val="2"/>
                              <w:position w:val="-4"/>
                              <w:sz w:val="15"/>
                              <w:szCs w:val="15"/>
                              <w:vertAlign w:val="subscript"/>
                            </w:rPr>
                            <w:t>F (s)</w:t>
                          </w:r>
                          <w:r>
                            <w:rPr>
                              <w:rFonts w:ascii="Times New Roman" w:hAnsi="Times New Roman" w:cs="Times New Roman"/>
                              <w:kern w:val="2"/>
                              <w:sz w:val="15"/>
                              <w:szCs w:val="15"/>
                            </w:rPr>
                            <w:t xml:space="preserve">         </w:t>
                          </w:r>
                        </w:p>
                      </w:txbxContent>
                    </v:textbox>
                  </v:shape>
                  <v:group id="组合 2118" o:spid="_x0000_s1353" style="position:absolute;left:25439;top:24722;width:457;height:451" coordorigin="14605,49530" coordsize="60290,60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">
                    <v:oval id="椭圆 2119" o:spid="_x0000_s1354" style="position:absolute;left:14605;top:49530;width:60290;height:60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" filled="f" strokecolor="black [3213]" strokeweight=".5pt"/>
                    <v:line id="直接连接符 2120" o:spid="_x0000_s1355" style="position:absolute;visibility:visible;mso-wrap-style:square" from="14605,79430" to="74895,796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" strokecolor="black [3213]" strokeweight=".5pt"/>
                  </v:group>
                  <v:line id="直接连接符 2121" o:spid="_x0000_s1356" style="position:absolute;flip:y;visibility:visible;mso-wrap-style:square" from="26055,27005" to="28843,27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" strokecolor="black [3213]" strokeweight="1pt"/>
                  <v:line id="直接连接符 2122" o:spid="_x0000_s1357" style="position:absolute;flip:y;visibility:visible;mso-wrap-style:square" from="25293,27014" to="26150,27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" strokecolor="black [3213]" strokeweight="1pt"/>
                  <v:shape id="文本框 18" o:spid="_x0000_s1358" type="#_x0000_t202" style="position:absolute;left:29140;top:23978;width:1767;height:1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" filled="f" stroked="f" strokeweight=".5pt">
                    <v:textbox inset="0,0,0,0">
                      <w:txbxContent>
                        <w:p w14:paraId="42997EDA" w14:textId="77777777" w:rsidR="0064694E" w:rsidRDefault="0064694E" w:rsidP="001659CB">
                          <w:pPr>
                            <w:pStyle w:val="af5"/>
                            <w:spacing w:before="0" w:beforeAutospacing="0" w:after="0" w:afterAutospacing="0"/>
                            <w:jc w:val="both"/>
                          </w:pPr>
                          <w:r>
                            <w:rPr>
                              <w:rFonts w:ascii="Times New Roman" w:hAnsi="Times New Roman" w:cs="Times New Roman"/>
                              <w:kern w:val="2"/>
                              <w:sz w:val="15"/>
                              <w:szCs w:val="15"/>
                            </w:rPr>
                            <w:t>E</w:t>
                          </w:r>
                          <w:r>
                            <w:rPr>
                              <w:rFonts w:ascii="Times New Roman" w:hAnsi="Times New Roman" w:cs="Times New Roman"/>
                              <w:kern w:val="2"/>
                              <w:position w:val="-4"/>
                              <w:sz w:val="15"/>
                              <w:szCs w:val="15"/>
                              <w:vertAlign w:val="subscript"/>
                            </w:rPr>
                            <w:t>c</w:t>
                          </w:r>
                          <w:r>
                            <w:rPr>
                              <w:rFonts w:ascii="Times New Roman" w:hAnsi="Times New Roman" w:cs="Times New Roman"/>
                              <w:kern w:val="2"/>
                              <w:sz w:val="15"/>
                              <w:szCs w:val="15"/>
                            </w:rPr>
                            <w:t xml:space="preserve">         </w:t>
                          </w:r>
                        </w:p>
                      </w:txbxContent>
                    </v:textbox>
                  </v:shape>
                </v:group>
                <w10:wrap type="topAndBottom" anchory="page"/>
              </v:group>
            </w:pict>
          </mc:Fallback>
        </mc:AlternateContent>
      </w:r>
      <w:r w:rsidR="00107DD4">
        <w:t>measurement.</w:t>
      </w:r>
    </w:p>
    <w:p w14:paraId="7D8E08FD" w14:textId="7F4408C0" w:rsidR="00ED628E" w:rsidRDefault="00ED628E" w:rsidP="00650C65">
      <w:pPr>
        <w:pStyle w:val="Heading1"/>
      </w:pPr>
      <w:r>
        <w:t>Discussion</w:t>
      </w:r>
    </w:p>
    <w:p w14:paraId="0E3AE813" w14:textId="2E3E9F2D" w:rsidR="00AD0C4B" w:rsidRPr="008D508B" w:rsidRDefault="0064694E" w:rsidP="00E520E6">
      <w:pPr>
        <w:widowControl w:val="0"/>
        <w:ind w:firstLine="204"/>
        <w:jc w:val="both"/>
      </w:pPr>
      <w:r>
        <w:rPr>
          <w:noProof/>
          <w:lang w:val="en-GB" w:eastAsia="en-GB"/>
        </w:rPr>
        <mc:AlternateContent>
          <mc:Choice Requires="wps">
            <w:drawing>
              <wp:anchor distT="0" distB="0" distL="114300" distR="114300" simplePos="0" relativeHeight="251943424" behindDoc="0" locked="0" layoutInCell="1" allowOverlap="1" wp14:anchorId="0414BC8E" wp14:editId="2C4E4017">
                <wp:simplePos x="0" y="0"/>
                <wp:positionH relativeFrom="margin">
                  <wp:align>right</wp:align>
                </wp:positionH>
                <wp:positionV relativeFrom="margin">
                  <wp:posOffset>5005441</wp:posOffset>
                </wp:positionV>
                <wp:extent cx="3185795" cy="1036955"/>
                <wp:effectExtent l="0" t="0" r="0" b="0"/>
                <wp:wrapTopAndBottom/>
                <wp:docPr id="3" name="文本框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85795" cy="1036955"/>
                        </a:xfrm>
                        <a:prstGeom prst="rect">
                          <a:avLst/>
                        </a:prstGeom>
                        <a:solidFill>
                          <a:prstClr val="white"/>
                        </a:solidFill>
                        <a:ln>
                          <a:noFill/>
                        </a:ln>
                        <a:effectLst/>
                      </wps:spPr>
                      <wps:txbx>
                        <w:txbxContent>
                          <w:p w14:paraId="40A17CC7" w14:textId="4D68F06C" w:rsidR="0064694E" w:rsidRDefault="0064694E" w:rsidP="002F3588">
                            <w:pPr>
                              <w:pStyle w:val="Caption"/>
                              <w:jc w:val="both"/>
                              <w:rPr>
                                <w:rFonts w:ascii="Times New Roman" w:hAnsi="Times New Roman" w:cs="Times New Roman"/>
                                <w:sz w:val="16"/>
                                <w:szCs w:val="16"/>
                              </w:rPr>
                            </w:pPr>
                            <w:r w:rsidRPr="00E6767A">
                              <w:rPr>
                                <w:rFonts w:ascii="Times New Roman" w:hAnsi="Times New Roman" w:cs="Times New Roman"/>
                                <w:sz w:val="16"/>
                                <w:szCs w:val="16"/>
                              </w:rPr>
                              <w:t xml:space="preserve">Fig. </w:t>
                            </w:r>
                            <w:r>
                              <w:rPr>
                                <w:rFonts w:ascii="Times New Roman" w:hAnsi="Times New Roman" w:cs="Times New Roman"/>
                                <w:sz w:val="16"/>
                                <w:szCs w:val="16"/>
                              </w:rPr>
                              <w:t>10</w:t>
                            </w:r>
                            <w:r w:rsidRPr="00E6767A">
                              <w:rPr>
                                <w:rFonts w:ascii="Times New Roman" w:hAnsi="Times New Roman" w:cs="Times New Roman"/>
                                <w:sz w:val="16"/>
                                <w:szCs w:val="16"/>
                              </w:rPr>
                              <w:t xml:space="preserve">. </w:t>
                            </w:r>
                            <w:r w:rsidRPr="00323FCF">
                              <w:rPr>
                                <w:rFonts w:ascii="Gadugi" w:hAnsi="Gadugi"/>
                                <w:sz w:val="16"/>
                                <w:szCs w:val="16"/>
                              </w:rPr>
                              <w:sym w:font="Symbol" w:char="F044"/>
                            </w:r>
                            <w:r w:rsidRPr="00E6767A">
                              <w:rPr>
                                <w:rFonts w:ascii="Times New Roman" w:hAnsi="Times New Roman" w:cs="Times New Roman"/>
                                <w:sz w:val="16"/>
                                <w:szCs w:val="16"/>
                              </w:rPr>
                              <w:t>V</w:t>
                            </w:r>
                            <w:r w:rsidRPr="00E6767A">
                              <w:rPr>
                                <w:rFonts w:ascii="Times New Roman" w:hAnsi="Times New Roman" w:cs="Times New Roman"/>
                                <w:sz w:val="16"/>
                                <w:szCs w:val="16"/>
                                <w:vertAlign w:val="subscript"/>
                              </w:rPr>
                              <w:t>FB</w:t>
                            </w:r>
                            <w:r>
                              <w:rPr>
                                <w:rFonts w:ascii="Times New Roman" w:hAnsi="Times New Roman" w:cs="Times New Roman"/>
                                <w:sz w:val="16"/>
                                <w:szCs w:val="16"/>
                              </w:rPr>
                              <w:t xml:space="preserve"> as a function of the total dose obtained from pulse CV measurements with different edge time of the gate pulse. The electric</w:t>
                            </w:r>
                            <w:r w:rsidRPr="00BA0E4E">
                              <w:rPr>
                                <w:rFonts w:ascii="Times New Roman" w:hAnsi="Times New Roman" w:cs="Times New Roman"/>
                                <w:sz w:val="16"/>
                                <w:szCs w:val="16"/>
                              </w:rPr>
                              <w:t xml:space="preserve"> field</w:t>
                            </w:r>
                            <w:r>
                              <w:rPr>
                                <w:rFonts w:ascii="Times New Roman" w:hAnsi="Times New Roman" w:cs="Times New Roman"/>
                                <w:sz w:val="16"/>
                                <w:szCs w:val="16"/>
                              </w:rPr>
                              <w:t>s</w:t>
                            </w:r>
                            <w:r w:rsidRPr="00BA0E4E">
                              <w:rPr>
                                <w:rFonts w:ascii="Times New Roman" w:hAnsi="Times New Roman" w:cs="Times New Roman"/>
                                <w:sz w:val="16"/>
                                <w:szCs w:val="16"/>
                              </w:rPr>
                              <w:t xml:space="preserve"> </w:t>
                            </w:r>
                            <w:r>
                              <w:rPr>
                                <w:rFonts w:ascii="Times New Roman" w:hAnsi="Times New Roman" w:cs="Times New Roman"/>
                                <w:sz w:val="16"/>
                                <w:szCs w:val="16"/>
                              </w:rPr>
                              <w:t>applied to the gate</w:t>
                            </w:r>
                            <w:r w:rsidRPr="00BA0E4E">
                              <w:rPr>
                                <w:rFonts w:ascii="Times New Roman" w:hAnsi="Times New Roman" w:cs="Times New Roman"/>
                                <w:sz w:val="16"/>
                                <w:szCs w:val="16"/>
                              </w:rPr>
                              <w:t xml:space="preserve"> </w:t>
                            </w:r>
                            <w:r>
                              <w:rPr>
                                <w:rFonts w:ascii="Times New Roman" w:hAnsi="Times New Roman" w:cs="Times New Roman"/>
                                <w:sz w:val="16"/>
                                <w:szCs w:val="16"/>
                              </w:rPr>
                              <w:t>were (a) -</w:t>
                            </w:r>
                            <w:r w:rsidRPr="00BA0E4E">
                              <w:rPr>
                                <w:rFonts w:ascii="Times New Roman" w:hAnsi="Times New Roman" w:cs="Times New Roman"/>
                                <w:sz w:val="16"/>
                                <w:szCs w:val="16"/>
                              </w:rPr>
                              <w:t>0.5 MV/cm</w:t>
                            </w:r>
                            <w:r>
                              <w:rPr>
                                <w:rFonts w:ascii="Times New Roman" w:hAnsi="Times New Roman" w:cs="Times New Roman"/>
                                <w:sz w:val="16"/>
                                <w:szCs w:val="16"/>
                              </w:rPr>
                              <w:t xml:space="preserve"> and (b) 0.5 MV/cm. The inset in each figure was a plot of </w:t>
                            </w:r>
                            <w:r w:rsidRPr="00323FCF">
                              <w:rPr>
                                <w:rFonts w:ascii="Gadugi" w:hAnsi="Gadugi"/>
                                <w:sz w:val="16"/>
                                <w:szCs w:val="16"/>
                              </w:rPr>
                              <w:sym w:font="Symbol" w:char="F044"/>
                            </w:r>
                            <w:r w:rsidRPr="00E6767A">
                              <w:rPr>
                                <w:rFonts w:ascii="Times New Roman" w:hAnsi="Times New Roman" w:cs="Times New Roman"/>
                                <w:sz w:val="16"/>
                                <w:szCs w:val="16"/>
                              </w:rPr>
                              <w:t>V</w:t>
                            </w:r>
                            <w:r w:rsidRPr="00E6767A">
                              <w:rPr>
                                <w:rFonts w:ascii="Times New Roman" w:hAnsi="Times New Roman" w:cs="Times New Roman"/>
                                <w:sz w:val="16"/>
                                <w:szCs w:val="16"/>
                                <w:vertAlign w:val="subscript"/>
                              </w:rPr>
                              <w:t>FB</w:t>
                            </w:r>
                            <w:r>
                              <w:rPr>
                                <w:rFonts w:ascii="Times New Roman" w:hAnsi="Times New Roman" w:cs="Times New Roman"/>
                                <w:sz w:val="16"/>
                                <w:szCs w:val="16"/>
                              </w:rPr>
                              <w:t xml:space="preserve"> versus the edge time for the </w:t>
                            </w:r>
                            <w:r w:rsidRPr="001E360A">
                              <w:rPr>
                                <w:rFonts w:ascii="Times New Roman" w:hAnsi="Times New Roman" w:cs="Times New Roman"/>
                                <w:sz w:val="16"/>
                                <w:szCs w:val="16"/>
                              </w:rPr>
                              <w:t>HfO</w:t>
                            </w:r>
                            <w:r w:rsidRPr="00001EC2">
                              <w:rPr>
                                <w:rFonts w:ascii="Times New Roman" w:hAnsi="Times New Roman" w:cs="Times New Roman"/>
                                <w:sz w:val="16"/>
                                <w:szCs w:val="16"/>
                                <w:vertAlign w:val="subscript"/>
                              </w:rPr>
                              <w:t>2</w:t>
                            </w:r>
                            <w:r w:rsidRPr="001E360A">
                              <w:rPr>
                                <w:rFonts w:ascii="Times New Roman" w:hAnsi="Times New Roman" w:cs="Times New Roman"/>
                                <w:sz w:val="16"/>
                                <w:szCs w:val="16"/>
                              </w:rPr>
                              <w:t>/SiO</w:t>
                            </w:r>
                            <w:r w:rsidRPr="00001EC2">
                              <w:rPr>
                                <w:rFonts w:ascii="Times New Roman" w:hAnsi="Times New Roman" w:cs="Times New Roman"/>
                                <w:sz w:val="16"/>
                                <w:szCs w:val="16"/>
                                <w:vertAlign w:val="subscript"/>
                              </w:rPr>
                              <w:t>2</w:t>
                            </w:r>
                            <w:r w:rsidRPr="001E360A">
                              <w:rPr>
                                <w:rFonts w:ascii="Times New Roman" w:hAnsi="Times New Roman" w:cs="Times New Roman"/>
                                <w:sz w:val="16"/>
                                <w:szCs w:val="16"/>
                              </w:rPr>
                              <w:t>-Si capacitor</w:t>
                            </w:r>
                            <w:r>
                              <w:rPr>
                                <w:rFonts w:ascii="Times New Roman" w:hAnsi="Times New Roman" w:cs="Times New Roman"/>
                                <w:sz w:val="16"/>
                                <w:szCs w:val="16"/>
                              </w:rPr>
                              <w:t xml:space="preserve"> at different dose levels. The magnitude of</w:t>
                            </w:r>
                            <w:r w:rsidRPr="00E6767A">
                              <w:rPr>
                                <w:rFonts w:ascii="Gadugi" w:hAnsi="Gadugi" w:cs="Gadugi"/>
                                <w:sz w:val="16"/>
                                <w:szCs w:val="16"/>
                              </w:rPr>
                              <w:t xml:space="preserve"> </w:t>
                            </w:r>
                            <w:r w:rsidRPr="00323FCF">
                              <w:rPr>
                                <w:rFonts w:ascii="Gadugi" w:hAnsi="Gadugi"/>
                                <w:sz w:val="16"/>
                                <w:szCs w:val="16"/>
                              </w:rPr>
                              <w:sym w:font="Symbol" w:char="F044"/>
                            </w:r>
                            <w:r w:rsidRPr="00E6767A">
                              <w:rPr>
                                <w:rFonts w:ascii="Times New Roman" w:hAnsi="Times New Roman" w:cs="Times New Roman"/>
                                <w:sz w:val="16"/>
                                <w:szCs w:val="16"/>
                              </w:rPr>
                              <w:t>V</w:t>
                            </w:r>
                            <w:r w:rsidRPr="00E6767A">
                              <w:rPr>
                                <w:rFonts w:ascii="Times New Roman" w:hAnsi="Times New Roman" w:cs="Times New Roman"/>
                                <w:sz w:val="16"/>
                                <w:szCs w:val="16"/>
                                <w:vertAlign w:val="subscript"/>
                              </w:rPr>
                              <w:t>FB</w:t>
                            </w:r>
                            <w:r>
                              <w:rPr>
                                <w:rFonts w:ascii="Times New Roman" w:hAnsi="Times New Roman" w:cs="Times New Roman"/>
                                <w:sz w:val="16"/>
                                <w:szCs w:val="16"/>
                              </w:rPr>
                              <w:t xml:space="preserve"> was observed to increase with the decrease of the edge time under both positive and negative bias at all total dose levels.</w:t>
                            </w:r>
                          </w:p>
                          <w:p w14:paraId="1DF87077" w14:textId="77777777" w:rsidR="0064694E" w:rsidRPr="00F75712" w:rsidRDefault="0064694E" w:rsidP="002F358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0414BC8E" id="文本框 3" o:spid="_x0000_s1359" type="#_x0000_t202" style="position:absolute;left:0;text-align:left;margin-left:199.65pt;margin-top:394.15pt;width:250.85pt;height:81.65pt;z-index:251943424;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" stroked="f">
                <v:path arrowok="t"/>
                <v:textbox inset="0,0,0,0">
                  <w:txbxContent>
                    <w:p w14:paraId="40A17CC7" w14:textId="4D68F06C" w:rsidR="0064694E" w:rsidRDefault="0064694E" w:rsidP="002F3588">
                      <w:pPr>
                        <w:pStyle w:val="af4"/>
                        <w:jc w:val="both"/>
                        <w:rPr>
                          <w:rFonts w:ascii="Times New Roman" w:hAnsi="Times New Roman" w:cs="Times New Roman"/>
                          <w:sz w:val="16"/>
                          <w:szCs w:val="16"/>
                        </w:rPr>
                      </w:pPr>
                      <w:r w:rsidRPr="00E6767A">
                        <w:rPr>
                          <w:rFonts w:ascii="Times New Roman" w:hAnsi="Times New Roman" w:cs="Times New Roman"/>
                          <w:sz w:val="16"/>
                          <w:szCs w:val="16"/>
                        </w:rPr>
                        <w:t xml:space="preserve">Fig. </w:t>
                      </w:r>
                      <w:r>
                        <w:rPr>
                          <w:rFonts w:ascii="Times New Roman" w:hAnsi="Times New Roman" w:cs="Times New Roman"/>
                          <w:sz w:val="16"/>
                          <w:szCs w:val="16"/>
                        </w:rPr>
                        <w:t>10</w:t>
                      </w:r>
                      <w:r w:rsidRPr="00E6767A">
                        <w:rPr>
                          <w:rFonts w:ascii="Times New Roman" w:hAnsi="Times New Roman" w:cs="Times New Roman"/>
                          <w:sz w:val="16"/>
                          <w:szCs w:val="16"/>
                        </w:rPr>
                        <w:t xml:space="preserve">. </w:t>
                      </w:r>
                      <w:r w:rsidRPr="00323FCF">
                        <w:rPr>
                          <w:rFonts w:ascii="Gadugi" w:hAnsi="Gadugi"/>
                          <w:sz w:val="16"/>
                          <w:szCs w:val="16"/>
                        </w:rPr>
                        <w:sym w:font="Symbol" w:char="F044"/>
                      </w:r>
                      <w:r w:rsidRPr="00E6767A">
                        <w:rPr>
                          <w:rFonts w:ascii="Times New Roman" w:hAnsi="Times New Roman" w:cs="Times New Roman"/>
                          <w:sz w:val="16"/>
                          <w:szCs w:val="16"/>
                        </w:rPr>
                        <w:t>V</w:t>
                      </w:r>
                      <w:r w:rsidRPr="00E6767A">
                        <w:rPr>
                          <w:rFonts w:ascii="Times New Roman" w:hAnsi="Times New Roman" w:cs="Times New Roman"/>
                          <w:sz w:val="16"/>
                          <w:szCs w:val="16"/>
                          <w:vertAlign w:val="subscript"/>
                        </w:rPr>
                        <w:t>FB</w:t>
                      </w:r>
                      <w:r>
                        <w:rPr>
                          <w:rFonts w:ascii="Times New Roman" w:hAnsi="Times New Roman" w:cs="Times New Roman"/>
                          <w:sz w:val="16"/>
                          <w:szCs w:val="16"/>
                        </w:rPr>
                        <w:t xml:space="preserve"> as a function of the total dose obtained from pulse CV measurements with different edge time of the gate pulse. The electric</w:t>
                      </w:r>
                      <w:r w:rsidRPr="00BA0E4E">
                        <w:rPr>
                          <w:rFonts w:ascii="Times New Roman" w:hAnsi="Times New Roman" w:cs="Times New Roman"/>
                          <w:sz w:val="16"/>
                          <w:szCs w:val="16"/>
                        </w:rPr>
                        <w:t xml:space="preserve"> field</w:t>
                      </w:r>
                      <w:r>
                        <w:rPr>
                          <w:rFonts w:ascii="Times New Roman" w:hAnsi="Times New Roman" w:cs="Times New Roman"/>
                          <w:sz w:val="16"/>
                          <w:szCs w:val="16"/>
                        </w:rPr>
                        <w:t>s</w:t>
                      </w:r>
                      <w:r w:rsidRPr="00BA0E4E">
                        <w:rPr>
                          <w:rFonts w:ascii="Times New Roman" w:hAnsi="Times New Roman" w:cs="Times New Roman"/>
                          <w:sz w:val="16"/>
                          <w:szCs w:val="16"/>
                        </w:rPr>
                        <w:t xml:space="preserve"> </w:t>
                      </w:r>
                      <w:r>
                        <w:rPr>
                          <w:rFonts w:ascii="Times New Roman" w:hAnsi="Times New Roman" w:cs="Times New Roman"/>
                          <w:sz w:val="16"/>
                          <w:szCs w:val="16"/>
                        </w:rPr>
                        <w:t>applied to the gate</w:t>
                      </w:r>
                      <w:r w:rsidRPr="00BA0E4E">
                        <w:rPr>
                          <w:rFonts w:ascii="Times New Roman" w:hAnsi="Times New Roman" w:cs="Times New Roman"/>
                          <w:sz w:val="16"/>
                          <w:szCs w:val="16"/>
                        </w:rPr>
                        <w:t xml:space="preserve"> </w:t>
                      </w:r>
                      <w:r>
                        <w:rPr>
                          <w:rFonts w:ascii="Times New Roman" w:hAnsi="Times New Roman" w:cs="Times New Roman"/>
                          <w:sz w:val="16"/>
                          <w:szCs w:val="16"/>
                        </w:rPr>
                        <w:t>were (a) -</w:t>
                      </w:r>
                      <w:r w:rsidRPr="00BA0E4E">
                        <w:rPr>
                          <w:rFonts w:ascii="Times New Roman" w:hAnsi="Times New Roman" w:cs="Times New Roman"/>
                          <w:sz w:val="16"/>
                          <w:szCs w:val="16"/>
                        </w:rPr>
                        <w:t>0.5 MV/cm</w:t>
                      </w:r>
                      <w:r>
                        <w:rPr>
                          <w:rFonts w:ascii="Times New Roman" w:hAnsi="Times New Roman" w:cs="Times New Roman"/>
                          <w:sz w:val="16"/>
                          <w:szCs w:val="16"/>
                        </w:rPr>
                        <w:t xml:space="preserve"> and (b) 0.5 MV/cm. The inset in each figure was a plot of </w:t>
                      </w:r>
                      <w:r w:rsidRPr="00323FCF">
                        <w:rPr>
                          <w:rFonts w:ascii="Gadugi" w:hAnsi="Gadugi"/>
                          <w:sz w:val="16"/>
                          <w:szCs w:val="16"/>
                        </w:rPr>
                        <w:sym w:font="Symbol" w:char="F044"/>
                      </w:r>
                      <w:r w:rsidRPr="00E6767A">
                        <w:rPr>
                          <w:rFonts w:ascii="Times New Roman" w:hAnsi="Times New Roman" w:cs="Times New Roman"/>
                          <w:sz w:val="16"/>
                          <w:szCs w:val="16"/>
                        </w:rPr>
                        <w:t>V</w:t>
                      </w:r>
                      <w:r w:rsidRPr="00E6767A">
                        <w:rPr>
                          <w:rFonts w:ascii="Times New Roman" w:hAnsi="Times New Roman" w:cs="Times New Roman"/>
                          <w:sz w:val="16"/>
                          <w:szCs w:val="16"/>
                          <w:vertAlign w:val="subscript"/>
                        </w:rPr>
                        <w:t>FB</w:t>
                      </w:r>
                      <w:r>
                        <w:rPr>
                          <w:rFonts w:ascii="Times New Roman" w:hAnsi="Times New Roman" w:cs="Times New Roman"/>
                          <w:sz w:val="16"/>
                          <w:szCs w:val="16"/>
                        </w:rPr>
                        <w:t xml:space="preserve"> versus the edge time for the </w:t>
                      </w:r>
                      <w:r w:rsidRPr="001E360A">
                        <w:rPr>
                          <w:rFonts w:ascii="Times New Roman" w:hAnsi="Times New Roman" w:cs="Times New Roman"/>
                          <w:sz w:val="16"/>
                          <w:szCs w:val="16"/>
                        </w:rPr>
                        <w:t>HfO</w:t>
                      </w:r>
                      <w:r w:rsidRPr="00001EC2">
                        <w:rPr>
                          <w:rFonts w:ascii="Times New Roman" w:hAnsi="Times New Roman" w:cs="Times New Roman"/>
                          <w:sz w:val="16"/>
                          <w:szCs w:val="16"/>
                          <w:vertAlign w:val="subscript"/>
                        </w:rPr>
                        <w:t>2</w:t>
                      </w:r>
                      <w:r w:rsidRPr="001E360A">
                        <w:rPr>
                          <w:rFonts w:ascii="Times New Roman" w:hAnsi="Times New Roman" w:cs="Times New Roman"/>
                          <w:sz w:val="16"/>
                          <w:szCs w:val="16"/>
                        </w:rPr>
                        <w:t>/SiO</w:t>
                      </w:r>
                      <w:r w:rsidRPr="00001EC2">
                        <w:rPr>
                          <w:rFonts w:ascii="Times New Roman" w:hAnsi="Times New Roman" w:cs="Times New Roman"/>
                          <w:sz w:val="16"/>
                          <w:szCs w:val="16"/>
                          <w:vertAlign w:val="subscript"/>
                        </w:rPr>
                        <w:t>2</w:t>
                      </w:r>
                      <w:r w:rsidRPr="001E360A">
                        <w:rPr>
                          <w:rFonts w:ascii="Times New Roman" w:hAnsi="Times New Roman" w:cs="Times New Roman"/>
                          <w:sz w:val="16"/>
                          <w:szCs w:val="16"/>
                        </w:rPr>
                        <w:t>-Si capacitor</w:t>
                      </w:r>
                      <w:r>
                        <w:rPr>
                          <w:rFonts w:ascii="Times New Roman" w:hAnsi="Times New Roman" w:cs="Times New Roman"/>
                          <w:sz w:val="16"/>
                          <w:szCs w:val="16"/>
                        </w:rPr>
                        <w:t xml:space="preserve"> at different dose levels. The magnitude of</w:t>
                      </w:r>
                      <w:r w:rsidRPr="00E6767A">
                        <w:rPr>
                          <w:rFonts w:ascii="Gadugi" w:hAnsi="Gadugi" w:cs="Gadugi"/>
                          <w:sz w:val="16"/>
                          <w:szCs w:val="16"/>
                        </w:rPr>
                        <w:t xml:space="preserve"> </w:t>
                      </w:r>
                      <w:r w:rsidRPr="00323FCF">
                        <w:rPr>
                          <w:rFonts w:ascii="Gadugi" w:hAnsi="Gadugi"/>
                          <w:sz w:val="16"/>
                          <w:szCs w:val="16"/>
                        </w:rPr>
                        <w:sym w:font="Symbol" w:char="F044"/>
                      </w:r>
                      <w:r w:rsidRPr="00E6767A">
                        <w:rPr>
                          <w:rFonts w:ascii="Times New Roman" w:hAnsi="Times New Roman" w:cs="Times New Roman"/>
                          <w:sz w:val="16"/>
                          <w:szCs w:val="16"/>
                        </w:rPr>
                        <w:t>V</w:t>
                      </w:r>
                      <w:r w:rsidRPr="00E6767A">
                        <w:rPr>
                          <w:rFonts w:ascii="Times New Roman" w:hAnsi="Times New Roman" w:cs="Times New Roman"/>
                          <w:sz w:val="16"/>
                          <w:szCs w:val="16"/>
                          <w:vertAlign w:val="subscript"/>
                        </w:rPr>
                        <w:t>FB</w:t>
                      </w:r>
                      <w:r>
                        <w:rPr>
                          <w:rFonts w:ascii="Times New Roman" w:hAnsi="Times New Roman" w:cs="Times New Roman"/>
                          <w:sz w:val="16"/>
                          <w:szCs w:val="16"/>
                        </w:rPr>
                        <w:t xml:space="preserve"> was observed to increase with the decrease of the edge time under both positive and negative bias at all total dose levels.</w:t>
                      </w:r>
                    </w:p>
                    <w:p w14:paraId="1DF87077" w14:textId="77777777" w:rsidR="0064694E" w:rsidRPr="00F75712" w:rsidRDefault="0064694E" w:rsidP="002F3588"/>
                  </w:txbxContent>
                </v:textbox>
                <w10:wrap type="topAndBottom" anchorx="margin" anchory="margin"/>
              </v:shape>
            </w:pict>
          </mc:Fallback>
        </mc:AlternateContent>
      </w:r>
      <w:r w:rsidR="00432796">
        <w:t xml:space="preserve">To better understand the mechanisms </w:t>
      </w:r>
      <w:r w:rsidR="00800052">
        <w:t xml:space="preserve">of radiation-induced charge trapping and </w:t>
      </w:r>
      <w:r w:rsidR="00EA53BD">
        <w:t xml:space="preserve">the </w:t>
      </w:r>
      <w:r w:rsidR="00800052" w:rsidRPr="005A400C">
        <w:t xml:space="preserve">compensation </w:t>
      </w:r>
      <w:r w:rsidR="00800052">
        <w:t>of bias-induced charges</w:t>
      </w:r>
      <w:r w:rsidR="00980647">
        <w:t xml:space="preserve"> in HfO</w:t>
      </w:r>
      <w:r w:rsidR="00980647">
        <w:rPr>
          <w:vertAlign w:val="subscript"/>
        </w:rPr>
        <w:t>2</w:t>
      </w:r>
      <w:r w:rsidR="00BB782C">
        <w:t xml:space="preserve">, </w:t>
      </w:r>
      <w:r w:rsidR="00D33167">
        <w:t xml:space="preserve">Fig. </w:t>
      </w:r>
      <w:r w:rsidR="0047217A">
        <w:t xml:space="preserve">9 </w:t>
      </w:r>
      <w:r w:rsidR="00E719FD">
        <w:t>shows the energy ban</w:t>
      </w:r>
      <w:r w:rsidR="00130FF3">
        <w:t>d diagram</w:t>
      </w:r>
      <w:r w:rsidR="00313FAF">
        <w:t>s</w:t>
      </w:r>
      <w:r w:rsidR="00130FF3">
        <w:t xml:space="preserve"> of the</w:t>
      </w:r>
      <w:r w:rsidR="00800052">
        <w:t xml:space="preserve"> stacked</w:t>
      </w:r>
      <w:r w:rsidR="00E719FD" w:rsidRPr="009B353B">
        <w:t xml:space="preserve"> HfO</w:t>
      </w:r>
      <w:r w:rsidR="00E719FD" w:rsidRPr="009B353B">
        <w:rPr>
          <w:vertAlign w:val="subscript"/>
        </w:rPr>
        <w:t>2</w:t>
      </w:r>
      <w:r w:rsidR="00E719FD" w:rsidRPr="009B353B">
        <w:rPr>
          <w:lang w:eastAsia="zh-CN"/>
        </w:rPr>
        <w:t>/</w:t>
      </w:r>
      <w:r w:rsidR="00E719FD" w:rsidRPr="009B353B">
        <w:t>SiO</w:t>
      </w:r>
      <w:r w:rsidR="00E719FD" w:rsidRPr="009B353B">
        <w:rPr>
          <w:vertAlign w:val="subscript"/>
        </w:rPr>
        <w:t>2</w:t>
      </w:r>
      <w:r w:rsidR="00E719FD" w:rsidRPr="009B353B">
        <w:t>-Si capacitor</w:t>
      </w:r>
      <w:r w:rsidR="00E719FD">
        <w:t xml:space="preserve"> during positive bias</w:t>
      </w:r>
      <w:r w:rsidR="00313FAF">
        <w:t>ed</w:t>
      </w:r>
      <w:r w:rsidR="00E719FD">
        <w:t xml:space="preserve"> irradiation</w:t>
      </w:r>
      <w:r w:rsidR="00610C97">
        <w:t xml:space="preserve"> and CV</w:t>
      </w:r>
      <w:bookmarkStart w:id="22" w:name="OLE_LINK5"/>
      <w:r w:rsidR="002029A2" w:rsidRPr="002029A2">
        <w:t xml:space="preserve"> measurements. </w:t>
      </w:r>
      <w:r w:rsidR="00980647">
        <w:t>Under</w:t>
      </w:r>
      <w:r w:rsidR="00097853">
        <w:t xml:space="preserve"> the</w:t>
      </w:r>
      <w:r w:rsidR="00980647">
        <w:t xml:space="preserve"> +1 V biased irradiation</w:t>
      </w:r>
      <w:r w:rsidR="007F4614">
        <w:t xml:space="preserve"> as shown in Fig. 9 (a)</w:t>
      </w:r>
      <w:r w:rsidR="00980647">
        <w:t>, r</w:t>
      </w:r>
      <w:r w:rsidR="002029A2" w:rsidRPr="002029A2">
        <w:t xml:space="preserve">adiation-induced positive charges </w:t>
      </w:r>
      <w:r w:rsidR="009C7BB9">
        <w:t>w</w:t>
      </w:r>
      <w:r w:rsidR="0009533C">
        <w:t>ill</w:t>
      </w:r>
      <w:r w:rsidR="009C7BB9">
        <w:t xml:space="preserve"> </w:t>
      </w:r>
      <w:r w:rsidR="002029A2" w:rsidRPr="002029A2">
        <w:t xml:space="preserve">transport </w:t>
      </w:r>
      <w:r w:rsidR="00325341">
        <w:t>toward</w:t>
      </w:r>
      <w:r w:rsidR="00325341" w:rsidRPr="002029A2">
        <w:t xml:space="preserve"> </w:t>
      </w:r>
      <w:r w:rsidR="002029A2" w:rsidRPr="002029A2">
        <w:t>HfO</w:t>
      </w:r>
      <w:r w:rsidR="002029A2" w:rsidRPr="00980647">
        <w:rPr>
          <w:vertAlign w:val="subscript"/>
        </w:rPr>
        <w:t>2</w:t>
      </w:r>
      <w:r w:rsidR="002029A2" w:rsidRPr="002029A2">
        <w:t>/SiO</w:t>
      </w:r>
      <w:r w:rsidR="002029A2" w:rsidRPr="00980647">
        <w:rPr>
          <w:vertAlign w:val="subscript"/>
        </w:rPr>
        <w:t>2</w:t>
      </w:r>
      <w:r w:rsidR="002029A2" w:rsidRPr="002029A2">
        <w:t xml:space="preserve"> interface </w:t>
      </w:r>
      <w:r w:rsidR="002D41EB">
        <w:t xml:space="preserve">via defects </w:t>
      </w:r>
      <w:r w:rsidR="002029A2" w:rsidRPr="002029A2">
        <w:t xml:space="preserve">and </w:t>
      </w:r>
      <w:r w:rsidR="005809A6">
        <w:rPr>
          <w:rFonts w:hint="eastAsia"/>
          <w:lang w:eastAsia="zh-CN"/>
        </w:rPr>
        <w:t>then</w:t>
      </w:r>
      <w:r w:rsidR="002029A2" w:rsidRPr="002029A2">
        <w:t xml:space="preserve"> trapped in the </w:t>
      </w:r>
      <w:r w:rsidR="00602D7C">
        <w:t>bulk</w:t>
      </w:r>
      <w:r w:rsidR="00FF5ECB">
        <w:t xml:space="preserve"> of </w:t>
      </w:r>
      <w:r w:rsidR="002029A2" w:rsidRPr="002029A2">
        <w:t>HfO</w:t>
      </w:r>
      <w:r w:rsidR="002029A2" w:rsidRPr="009C7BB9">
        <w:rPr>
          <w:vertAlign w:val="subscript"/>
        </w:rPr>
        <w:t>2</w:t>
      </w:r>
      <w:r w:rsidR="002029A2" w:rsidRPr="002029A2">
        <w:t xml:space="preserve"> to </w:t>
      </w:r>
      <w:r w:rsidR="00366623">
        <w:t>form positive oxide trapped charges</w:t>
      </w:r>
      <w:r w:rsidR="002D41EB">
        <w:t xml:space="preserve">, while most of the </w:t>
      </w:r>
      <w:r w:rsidR="007F4614">
        <w:t xml:space="preserve">radiation-induced </w:t>
      </w:r>
      <w:r w:rsidR="002D41EB">
        <w:t xml:space="preserve">electrons </w:t>
      </w:r>
      <w:r w:rsidR="0009533C">
        <w:t>are</w:t>
      </w:r>
      <w:r w:rsidR="002D41EB">
        <w:t xml:space="preserve"> swept out of oxide</w:t>
      </w:r>
      <w:r w:rsidR="00313FAF">
        <w:t xml:space="preserve"> to the gate electrode</w:t>
      </w:r>
      <w:r w:rsidR="00C6608D">
        <w:t xml:space="preserve"> </w:t>
      </w:r>
      <w:r w:rsidR="00C6608D">
        <w:fldChar w:fldCharType="begin">
          <w:fldData xml:space="preserve">PEVuZE5vdGU+PENpdGU+PEF1dGhvcj5DYW88L0F1dGhvcj48WWVhcj4yMDEzPC9ZZWFyPjxSZWNO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</w:fldData>
        </w:fldChar>
      </w:r>
      <w:r w:rsidR="00D81C78">
        <w:instrText xml:space="preserve"> ADDIN EN.CITE </w:instrText>
      </w:r>
      <w:r w:rsidR="00D81C78">
        <w:fldChar w:fldCharType="begin">
          <w:fldData xml:space="preserve">PEVuZE5vdGU+PENpdGU+PEF1dGhvcj5DYW88L0F1dGhvcj48WWVhcj4yMDEzPC9ZZWFyPjxSZWNO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</w:fldData>
        </w:fldChar>
      </w:r>
      <w:r w:rsidR="00D81C78">
        <w:instrText xml:space="preserve"> ADDIN EN.CITE.DATA </w:instrText>
      </w:r>
      <w:r w:rsidR="00D81C78">
        <w:fldChar w:fldCharType="end"/>
      </w:r>
      <w:r w:rsidR="00C6608D">
        <w:fldChar w:fldCharType="separate"/>
      </w:r>
      <w:r w:rsidR="00DE351F">
        <w:rPr>
          <w:noProof/>
        </w:rPr>
        <w:t>[18]</w:t>
      </w:r>
      <w:r w:rsidR="00C6608D">
        <w:fldChar w:fldCharType="end"/>
      </w:r>
      <w:r w:rsidR="00313FAF">
        <w:t>.</w:t>
      </w:r>
      <w:r w:rsidR="002029A2" w:rsidRPr="002029A2">
        <w:t xml:space="preserve"> </w:t>
      </w:r>
      <w:r w:rsidR="002D41EB">
        <w:rPr>
          <w:rFonts w:hint="eastAsia"/>
          <w:lang w:eastAsia="zh-CN"/>
        </w:rPr>
        <w:t>A</w:t>
      </w:r>
      <w:r w:rsidR="002D41EB">
        <w:rPr>
          <w:lang w:eastAsia="zh-CN"/>
        </w:rPr>
        <w:t>s the SiO</w:t>
      </w:r>
      <w:r w:rsidR="002D41EB">
        <w:rPr>
          <w:vertAlign w:val="subscript"/>
          <w:lang w:eastAsia="zh-CN"/>
        </w:rPr>
        <w:t>2</w:t>
      </w:r>
      <w:r w:rsidR="002D41EB">
        <w:rPr>
          <w:lang w:eastAsia="zh-CN"/>
        </w:rPr>
        <w:t xml:space="preserve"> </w:t>
      </w:r>
      <w:r w:rsidR="00313FAF">
        <w:rPr>
          <w:lang w:eastAsia="zh-CN"/>
        </w:rPr>
        <w:t xml:space="preserve">layer </w:t>
      </w:r>
      <w:r w:rsidR="002D41EB">
        <w:rPr>
          <w:lang w:eastAsia="zh-CN"/>
        </w:rPr>
        <w:t xml:space="preserve">is very </w:t>
      </w:r>
      <w:r w:rsidR="005809A6">
        <w:rPr>
          <w:lang w:eastAsia="zh-CN"/>
        </w:rPr>
        <w:t>thin</w:t>
      </w:r>
      <w:r w:rsidR="002D41EB">
        <w:rPr>
          <w:lang w:eastAsia="zh-CN"/>
        </w:rPr>
        <w:t xml:space="preserve">, the accumulation of radiation-induced charges at the interface </w:t>
      </w:r>
      <w:r w:rsidR="002D41EB">
        <w:t>due to the barrier</w:t>
      </w:r>
      <w:r w:rsidR="002D41EB">
        <w:rPr>
          <w:lang w:eastAsia="zh-CN"/>
        </w:rPr>
        <w:t xml:space="preserve"> of </w:t>
      </w:r>
      <w:r w:rsidR="002D41EB">
        <w:t>HfO</w:t>
      </w:r>
      <w:r w:rsidR="002D41EB">
        <w:rPr>
          <w:vertAlign w:val="subscript"/>
        </w:rPr>
        <w:t>2</w:t>
      </w:r>
      <w:r w:rsidR="002D41EB">
        <w:t>/SiO</w:t>
      </w:r>
      <w:r w:rsidR="002D41EB">
        <w:rPr>
          <w:vertAlign w:val="subscript"/>
        </w:rPr>
        <w:t>2</w:t>
      </w:r>
      <w:r w:rsidR="002D41EB">
        <w:t xml:space="preserve"> is</w:t>
      </w:r>
      <w:r w:rsidR="002D41EB">
        <w:rPr>
          <w:lang w:eastAsia="zh-CN"/>
        </w:rPr>
        <w:t xml:space="preserve"> </w:t>
      </w:r>
      <w:r w:rsidR="002D41EB" w:rsidRPr="00B41DE0">
        <w:t>negligible</w:t>
      </w:r>
      <w:r w:rsidR="002E1FDE">
        <w:t xml:space="preserve"> </w:t>
      </w:r>
      <w:r w:rsidR="00945312">
        <w:fldChar w:fldCharType="begin">
          <w:fldData xml:space="preserve">PEVuZE5vdGU+PENpdGU+PEF1dGhvcj5LYW5nPC9BdXRob3I+PFllYXI+MjAwMjwvWWVhcj48UmVj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</w:fldData>
        </w:fldChar>
      </w:r>
      <w:r w:rsidR="00D81C78">
        <w:instrText xml:space="preserve"> ADDIN EN.CITE </w:instrText>
      </w:r>
      <w:r w:rsidR="00D81C78">
        <w:fldChar w:fldCharType="begin">
          <w:fldData xml:space="preserve">PEVuZE5vdGU+PENpdGU+PEF1dGhvcj5LYW5nPC9BdXRob3I+PFllYXI+MjAwMjwvWWVhcj48UmVj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</w:fldData>
        </w:fldChar>
      </w:r>
      <w:r w:rsidR="00D81C78">
        <w:instrText xml:space="preserve"> ADDIN EN.CITE.DATA </w:instrText>
      </w:r>
      <w:r w:rsidR="00D81C78">
        <w:fldChar w:fldCharType="end"/>
      </w:r>
      <w:r w:rsidR="00945312">
        <w:fldChar w:fldCharType="separate"/>
      </w:r>
      <w:r w:rsidR="00976ABF">
        <w:rPr>
          <w:noProof/>
        </w:rPr>
        <w:t>[44]</w:t>
      </w:r>
      <w:r w:rsidR="00945312">
        <w:fldChar w:fldCharType="end"/>
      </w:r>
      <w:r w:rsidR="002D41EB">
        <w:t xml:space="preserve">. </w:t>
      </w:r>
      <w:r w:rsidR="002029A2" w:rsidRPr="002029A2">
        <w:t xml:space="preserve">Meanwhile, </w:t>
      </w:r>
      <w:r w:rsidR="005274D2">
        <w:t xml:space="preserve">the </w:t>
      </w:r>
      <w:r w:rsidR="00366623">
        <w:t>bias-</w:t>
      </w:r>
      <w:r w:rsidR="002F7D67">
        <w:t>induced electrons tunnel from the Si substrate and are trapped in the HfO</w:t>
      </w:r>
      <w:r w:rsidR="002F7D67" w:rsidRPr="0047217A">
        <w:rPr>
          <w:vertAlign w:val="subscript"/>
        </w:rPr>
        <w:t>2</w:t>
      </w:r>
      <w:r w:rsidR="00325341">
        <w:t xml:space="preserve"> as indicated in Fig. 9 (a)</w:t>
      </w:r>
      <w:r w:rsidR="002F7D67">
        <w:t>. Th</w:t>
      </w:r>
      <w:r w:rsidR="00D43F65">
        <w:t>ese</w:t>
      </w:r>
      <w:r w:rsidR="002F7D67">
        <w:t xml:space="preserve"> </w:t>
      </w:r>
      <w:r w:rsidR="00602D7C">
        <w:t xml:space="preserve"> bias-induced electrons </w:t>
      </w:r>
      <w:r w:rsidR="007A5968" w:rsidRPr="007A5968">
        <w:t>significant</w:t>
      </w:r>
      <w:r w:rsidR="007A5968">
        <w:t>ly</w:t>
      </w:r>
      <w:r w:rsidR="002F7D67">
        <w:t xml:space="preserve"> compensate the </w:t>
      </w:r>
      <w:r w:rsidR="00602D7C">
        <w:t xml:space="preserve">radiation-induced </w:t>
      </w:r>
      <w:r w:rsidR="002F7D67">
        <w:t xml:space="preserve">hole trapping in </w:t>
      </w:r>
      <w:r w:rsidR="00944968">
        <w:t xml:space="preserve">either </w:t>
      </w:r>
      <w:r w:rsidR="002F7D67">
        <w:t>shallow and</w:t>
      </w:r>
      <w:r w:rsidR="00944968">
        <w:t>/or</w:t>
      </w:r>
      <w:r w:rsidR="002F7D67">
        <w:t xml:space="preserve"> deep </w:t>
      </w:r>
      <w:r w:rsidR="00BF23DC">
        <w:t>energy level</w:t>
      </w:r>
      <w:r w:rsidR="003C24AD">
        <w:t xml:space="preserve">s </w:t>
      </w:r>
      <w:r w:rsidR="002F7D67">
        <w:t>generated during</w:t>
      </w:r>
      <w:r w:rsidR="00602D7C">
        <w:t xml:space="preserve"> positive biased</w:t>
      </w:r>
      <w:r w:rsidR="002F7D67">
        <w:t xml:space="preserve"> irradiation (see Fig </w:t>
      </w:r>
      <w:r w:rsidR="00256185">
        <w:t>9</w:t>
      </w:r>
      <w:r w:rsidR="002F7D67">
        <w:t>(a))</w:t>
      </w:r>
      <w:r w:rsidR="00097853">
        <w:t xml:space="preserve"> </w:t>
      </w:r>
      <w:r w:rsidR="00945312">
        <w:rPr>
          <w:lang w:eastAsia="zh-CN"/>
        </w:rPr>
        <w:fldChar w:fldCharType="begin">
          <w:fldData xml:space="preserve">PEVuZE5vdGU+PENpdGU+PEF1dGhvcj5aaGFvPC9BdXRob3I+PFllYXI+MjAwNjwvWWVhcj48UmVj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</w:fldData>
        </w:fldChar>
      </w:r>
      <w:r w:rsidR="00D81C78">
        <w:rPr>
          <w:lang w:eastAsia="zh-CN"/>
        </w:rPr>
        <w:instrText xml:space="preserve"> ADDIN EN.CITE </w:instrText>
      </w:r>
      <w:r w:rsidR="00D81C78">
        <w:rPr>
          <w:lang w:eastAsia="zh-CN"/>
        </w:rPr>
        <w:fldChar w:fldCharType="begin">
          <w:fldData xml:space="preserve">PEVuZE5vdGU+PENpdGU+PEF1dGhvcj5aaGFvPC9BdXRob3I+PFllYXI+MjAwNjwvWWVhcj48UmVj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</w:fldData>
        </w:fldChar>
      </w:r>
      <w:r w:rsidR="00D81C78">
        <w:rPr>
          <w:lang w:eastAsia="zh-CN"/>
        </w:rPr>
        <w:instrText xml:space="preserve"> ADDIN EN.CITE.DATA </w:instrText>
      </w:r>
      <w:r w:rsidR="00D81C78">
        <w:rPr>
          <w:lang w:eastAsia="zh-CN"/>
        </w:rPr>
      </w:r>
      <w:r w:rsidR="00D81C78">
        <w:rPr>
          <w:lang w:eastAsia="zh-CN"/>
        </w:rPr>
        <w:fldChar w:fldCharType="end"/>
      </w:r>
      <w:r w:rsidR="00945312">
        <w:rPr>
          <w:lang w:eastAsia="zh-CN"/>
        </w:rPr>
      </w:r>
      <w:r w:rsidR="00945312">
        <w:rPr>
          <w:lang w:eastAsia="zh-CN"/>
        </w:rPr>
        <w:fldChar w:fldCharType="separate"/>
      </w:r>
      <w:r w:rsidR="00976ABF">
        <w:rPr>
          <w:noProof/>
          <w:lang w:eastAsia="zh-CN"/>
        </w:rPr>
        <w:t>[32, 38, 39]</w:t>
      </w:r>
      <w:r w:rsidR="00945312">
        <w:rPr>
          <w:lang w:eastAsia="zh-CN"/>
        </w:rPr>
        <w:fldChar w:fldCharType="end"/>
      </w:r>
      <w:r w:rsidR="002029A2" w:rsidRPr="002029A2">
        <w:t xml:space="preserve">. </w:t>
      </w:r>
      <w:r w:rsidR="00602D7C">
        <w:t xml:space="preserve">As a result, the </w:t>
      </w:r>
      <w:r w:rsidR="008D508B" w:rsidRPr="008D508B">
        <w:t xml:space="preserve">concentration </w:t>
      </w:r>
      <w:r w:rsidR="008D508B">
        <w:t xml:space="preserve">of </w:t>
      </w:r>
      <w:r w:rsidR="00602D7C">
        <w:t xml:space="preserve">net positive charges in </w:t>
      </w:r>
      <w:r w:rsidR="008D508B">
        <w:t>Hf</w:t>
      </w:r>
      <w:r w:rsidR="008D508B">
        <w:rPr>
          <w:rFonts w:hint="eastAsia"/>
          <w:lang w:eastAsia="zh-CN"/>
        </w:rPr>
        <w:t>O</w:t>
      </w:r>
      <w:r w:rsidR="008D508B">
        <w:rPr>
          <w:vertAlign w:val="subscript"/>
        </w:rPr>
        <w:t>2</w:t>
      </w:r>
      <w:r w:rsidR="008D508B">
        <w:t xml:space="preserve"> is determined by the generation of radiation-induced positive charges and </w:t>
      </w:r>
      <w:r w:rsidR="00944968">
        <w:t>the compensation of bias-induced electrons.</w:t>
      </w:r>
    </w:p>
    <w:p w14:paraId="3183E47F" w14:textId="632F1538" w:rsidR="006712A0" w:rsidRDefault="002D41EB" w:rsidP="002D5C85">
      <w:pPr>
        <w:ind w:firstLine="202"/>
        <w:jc w:val="both"/>
      </w:pPr>
      <w:r>
        <w:t>During</w:t>
      </w:r>
      <w:r w:rsidR="002029A2" w:rsidRPr="002029A2">
        <w:t xml:space="preserve"> </w:t>
      </w:r>
      <w:r w:rsidR="00244075">
        <w:t xml:space="preserve">the </w:t>
      </w:r>
      <w:r w:rsidR="00337E71" w:rsidRPr="002029A2">
        <w:t>ramp</w:t>
      </w:r>
      <w:r w:rsidR="00EA53BD">
        <w:t>-</w:t>
      </w:r>
      <w:r w:rsidR="00337E71" w:rsidRPr="002029A2">
        <w:t xml:space="preserve">up </w:t>
      </w:r>
      <w:r w:rsidR="00337E71" w:rsidRPr="00337E71">
        <w:t xml:space="preserve">process </w:t>
      </w:r>
      <w:r w:rsidR="00337E71">
        <w:t xml:space="preserve">of </w:t>
      </w:r>
      <w:r w:rsidR="002029A2" w:rsidRPr="002029A2">
        <w:t>CV measurements</w:t>
      </w:r>
      <w:r w:rsidR="00244075">
        <w:t xml:space="preserve">, </w:t>
      </w:r>
      <w:r w:rsidR="00944968">
        <w:t>t</w:t>
      </w:r>
      <w:r w:rsidR="00944968" w:rsidRPr="00324064">
        <w:t xml:space="preserve">he gate </w:t>
      </w:r>
      <w:r w:rsidR="00944968">
        <w:t>sweeping</w:t>
      </w:r>
      <w:r w:rsidR="00944968" w:rsidRPr="00324064">
        <w:t xml:space="preserve"> </w:t>
      </w:r>
      <w:r w:rsidR="00944968">
        <w:t xml:space="preserve">voltage </w:t>
      </w:r>
      <w:r w:rsidR="00A34BC9">
        <w:t>is</w:t>
      </w:r>
      <w:r w:rsidR="00944968" w:rsidRPr="00324064">
        <w:t xml:space="preserve"> ramped up from -2 V to +2 V</w:t>
      </w:r>
      <w:r w:rsidR="00944968">
        <w:t xml:space="preserve">. </w:t>
      </w:r>
      <w:bookmarkStart w:id="23" w:name="OLE_LINK22"/>
      <w:bookmarkStart w:id="24" w:name="OLE_LINK23"/>
      <w:r w:rsidR="000D24E4">
        <w:t>Initially</w:t>
      </w:r>
      <w:r w:rsidR="000D24E4" w:rsidRPr="00130FF3">
        <w:t xml:space="preserve"> </w:t>
      </w:r>
      <w:r w:rsidR="00324E1B">
        <w:t>at electric</w:t>
      </w:r>
      <w:r w:rsidR="005575AE">
        <w:t xml:space="preserve"> </w:t>
      </w:r>
      <w:r w:rsidR="007A18C4">
        <w:t>field</w:t>
      </w:r>
      <w:r w:rsidR="005575AE">
        <w:t xml:space="preserve"> of</w:t>
      </w:r>
      <w:r w:rsidR="00130FF3" w:rsidRPr="002029A2">
        <w:t xml:space="preserve"> -</w:t>
      </w:r>
      <w:r w:rsidR="007F4614">
        <w:t>2</w:t>
      </w:r>
      <w:r w:rsidR="00130FF3" w:rsidRPr="002029A2">
        <w:t xml:space="preserve"> </w:t>
      </w:r>
      <w:r w:rsidR="007F4614">
        <w:t>V</w:t>
      </w:r>
      <w:r w:rsidR="00244075">
        <w:t>,</w:t>
      </w:r>
      <w:r w:rsidR="00244075" w:rsidRPr="002029A2">
        <w:t xml:space="preserve"> </w:t>
      </w:r>
      <w:r w:rsidR="005575AE">
        <w:t>a large concentration of</w:t>
      </w:r>
      <w:r w:rsidR="002029A2" w:rsidRPr="002029A2">
        <w:t xml:space="preserve"> </w:t>
      </w:r>
      <w:r w:rsidR="00130FF3">
        <w:t xml:space="preserve">bias-induced </w:t>
      </w:r>
      <w:r w:rsidR="00F2406B">
        <w:t>electrons</w:t>
      </w:r>
      <w:r w:rsidR="000D24E4">
        <w:t>,</w:t>
      </w:r>
      <w:r w:rsidR="00F2406B">
        <w:t xml:space="preserve"> </w:t>
      </w:r>
      <w:r w:rsidR="000D24E4">
        <w:t>which are generate</w:t>
      </w:r>
      <w:r w:rsidR="00BF23DC">
        <w:t>d</w:t>
      </w:r>
      <w:r w:rsidR="000D24E4">
        <w:t xml:space="preserve"> during positive biased </w:t>
      </w:r>
      <w:r w:rsidR="000D24E4">
        <w:lastRenderedPageBreak/>
        <w:t xml:space="preserve">irradiation, </w:t>
      </w:r>
      <w:r w:rsidR="0009533C">
        <w:t>are</w:t>
      </w:r>
      <w:r w:rsidR="002029A2" w:rsidRPr="002029A2">
        <w:t xml:space="preserve"> de-trapped </w:t>
      </w:r>
      <w:r w:rsidR="003C24AD">
        <w:t>and forced</w:t>
      </w:r>
      <w:r w:rsidR="00F2406B">
        <w:t xml:space="preserve"> out of HfO</w:t>
      </w:r>
      <w:r w:rsidR="00F2406B">
        <w:rPr>
          <w:vertAlign w:val="subscript"/>
        </w:rPr>
        <w:t>2</w:t>
      </w:r>
      <w:r w:rsidR="007A18C4">
        <w:t xml:space="preserve"> </w:t>
      </w:r>
      <w:r w:rsidR="005575AE">
        <w:t xml:space="preserve">as illustrated </w:t>
      </w:r>
      <w:r w:rsidR="00F974A1" w:rsidRPr="002A54BD">
        <w:rPr>
          <w:noProof/>
          <w:sz w:val="24"/>
          <w:szCs w:val="24"/>
          <w:lang w:val="en-GB" w:eastAsia="en-GB"/>
        </w:rPr>
        <w:drawing>
          <wp:anchor distT="0" distB="0" distL="114300" distR="114300" simplePos="0" relativeHeight="251937280" behindDoc="0" locked="0" layoutInCell="1" allowOverlap="1" wp14:anchorId="08C8CCC4" wp14:editId="589069E8">
            <wp:simplePos x="0" y="0"/>
            <wp:positionH relativeFrom="margin">
              <wp:posOffset>3373755</wp:posOffset>
            </wp:positionH>
            <wp:positionV relativeFrom="margin">
              <wp:align>top</wp:align>
            </wp:positionV>
            <wp:extent cx="3196590" cy="2634615"/>
            <wp:effectExtent l="0" t="0" r="3810" b="0"/>
            <wp:wrapSquare wrapText="bothSides"/>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96590" cy="2634615"/>
                    </a:xfrm>
                    <a:prstGeom prst="rect">
                      <a:avLst/>
                    </a:prstGeom>
                    <a:noFill/>
                    <a:ln>
                      <a:noFill/>
                    </a:ln>
                  </pic:spPr>
                </pic:pic>
              </a:graphicData>
            </a:graphic>
          </wp:anchor>
        </w:drawing>
      </w:r>
      <w:r w:rsidR="005575AE">
        <w:t xml:space="preserve">in Fig. </w:t>
      </w:r>
      <w:r w:rsidR="0047217A">
        <w:t xml:space="preserve">9 </w:t>
      </w:r>
      <w:r w:rsidR="005575AE">
        <w:t>(b).</w:t>
      </w:r>
      <w:bookmarkEnd w:id="23"/>
      <w:bookmarkEnd w:id="24"/>
      <w:r w:rsidR="005575AE">
        <w:t xml:space="preserve"> </w:t>
      </w:r>
      <w:r w:rsidR="00BB3B3D" w:rsidRPr="00EA23E2">
        <w:t>This suggests that a relative</w:t>
      </w:r>
      <w:r w:rsidR="007A18C4">
        <w:t>ly</w:t>
      </w:r>
      <w:r w:rsidR="00BB3B3D" w:rsidRPr="00EA23E2">
        <w:t xml:space="preserve"> large </w:t>
      </w:r>
      <w:r w:rsidR="00F2406B">
        <w:t xml:space="preserve">density of net positive charges </w:t>
      </w:r>
      <w:r w:rsidR="00BB3B3D" w:rsidRPr="00EA23E2">
        <w:t xml:space="preserve">can be extracted at this </w:t>
      </w:r>
      <w:r w:rsidR="00F2406B">
        <w:t>stage</w:t>
      </w:r>
      <w:r w:rsidR="00BB3B3D" w:rsidRPr="00EA23E2">
        <w:t>.</w:t>
      </w:r>
      <w:r w:rsidR="0076474D" w:rsidRPr="0076474D">
        <w:t xml:space="preserve"> </w:t>
      </w:r>
      <w:r w:rsidR="0076474D">
        <w:rPr>
          <w:lang w:eastAsia="zh-CN"/>
        </w:rPr>
        <w:t>O</w:t>
      </w:r>
      <w:r w:rsidR="0076474D" w:rsidRPr="0076474D">
        <w:t xml:space="preserve">nly very </w:t>
      </w:r>
      <w:r w:rsidR="0076474D">
        <w:t>few</w:t>
      </w:r>
      <w:r w:rsidR="0076474D" w:rsidRPr="0076474D">
        <w:t xml:space="preserve"> bias-induced anti-neutralization electrons </w:t>
      </w:r>
      <w:r w:rsidR="0076474D">
        <w:t>at deep energy level would affect the density of net positive charges.</w:t>
      </w:r>
      <w:r w:rsidR="00BB3B3D" w:rsidRPr="00EA23E2">
        <w:t xml:space="preserve"> </w:t>
      </w:r>
      <w:r w:rsidR="00B00665">
        <w:rPr>
          <w:lang w:eastAsia="zh-CN"/>
        </w:rPr>
        <w:t>In other words</w:t>
      </w:r>
      <w:r w:rsidR="00F842A8">
        <w:t>, a</w:t>
      </w:r>
      <w:r w:rsidR="0049052D">
        <w:t xml:space="preserve"> large value of  </w:t>
      </w:r>
      <w:r w:rsidR="002550E0">
        <w:rPr>
          <w:rFonts w:ascii="Gadugi" w:hAnsi="Gadugi"/>
        </w:rPr>
        <w:sym w:font="Symbol" w:char="F044"/>
      </w:r>
      <w:r w:rsidR="002550E0" w:rsidRPr="005E0C5D">
        <w:rPr>
          <w:lang w:eastAsia="zh-CN"/>
        </w:rPr>
        <w:t>V</w:t>
      </w:r>
      <w:r w:rsidR="002550E0" w:rsidRPr="005E0C5D">
        <w:rPr>
          <w:vertAlign w:val="subscript"/>
          <w:lang w:eastAsia="zh-CN"/>
        </w:rPr>
        <w:t>FB</w:t>
      </w:r>
      <w:r w:rsidR="002550E0" w:rsidRPr="00EA23E2">
        <w:t xml:space="preserve"> </w:t>
      </w:r>
      <w:r w:rsidR="0049052D">
        <w:t>would be also observed</w:t>
      </w:r>
      <w:r w:rsidR="009D103C">
        <w:t xml:space="preserve"> at –2</w:t>
      </w:r>
      <w:r w:rsidR="00AD5B6E">
        <w:t xml:space="preserve"> </w:t>
      </w:r>
      <w:r w:rsidR="009D103C">
        <w:t xml:space="preserve">V during </w:t>
      </w:r>
      <w:r w:rsidR="00EA53BD">
        <w:t xml:space="preserve">the ramp-up </w:t>
      </w:r>
      <w:r w:rsidR="009D103C">
        <w:t>process</w:t>
      </w:r>
      <w:r w:rsidR="0049052D">
        <w:t>.</w:t>
      </w:r>
      <w:r w:rsidR="0049052D" w:rsidRPr="0049052D">
        <w:t xml:space="preserve"> </w:t>
      </w:r>
      <w:r w:rsidR="00EA53BD">
        <w:t>A s</w:t>
      </w:r>
      <w:r w:rsidR="006712A0" w:rsidRPr="006712A0">
        <w:t>imilar</w:t>
      </w:r>
      <w:r w:rsidR="006712A0">
        <w:t xml:space="preserve"> mechanism was </w:t>
      </w:r>
      <w:r w:rsidR="00D95EE1">
        <w:t xml:space="preserve">also </w:t>
      </w:r>
      <w:r w:rsidR="006712A0">
        <w:t xml:space="preserve">indicated by </w:t>
      </w:r>
      <w:r w:rsidR="00A82EEA">
        <w:t xml:space="preserve">Zhou </w:t>
      </w:r>
      <w:r w:rsidR="00A82EEA" w:rsidRPr="00A82EEA">
        <w:rPr>
          <w:i/>
        </w:rPr>
        <w:t>et al</w:t>
      </w:r>
      <w:r w:rsidR="00A82EEA">
        <w:rPr>
          <w:i/>
        </w:rPr>
        <w:t>.</w:t>
      </w:r>
      <w:r w:rsidR="00A82EEA">
        <w:t xml:space="preserve"> </w:t>
      </w:r>
      <w:r w:rsidR="00A82EEA">
        <w:fldChar w:fldCharType="begin">
          <w:fldData xml:space="preserve">PEVuZE5vdGU+PENpdGU+PEF1dGhvcj5aaG91PC9BdXRob3I+PFllYXI+MjAwNTwvWWVhcj48UmVj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</w:fldData>
        </w:fldChar>
      </w:r>
      <w:r w:rsidR="00D81C78">
        <w:instrText xml:space="preserve"> ADDIN EN.CITE </w:instrText>
      </w:r>
      <w:r w:rsidR="00D81C78">
        <w:fldChar w:fldCharType="begin">
          <w:fldData xml:space="preserve">PEVuZE5vdGU+PENpdGU+PEF1dGhvcj5aaG91PC9BdXRob3I+PFllYXI+MjAwNTwvWWVhcj48UmVj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</w:fldData>
        </w:fldChar>
      </w:r>
      <w:r w:rsidR="00D81C78">
        <w:instrText xml:space="preserve"> ADDIN EN.CITE.DATA </w:instrText>
      </w:r>
      <w:r w:rsidR="00D81C78">
        <w:fldChar w:fldCharType="end"/>
      </w:r>
      <w:r w:rsidR="00A82EEA">
        <w:fldChar w:fldCharType="separate"/>
      </w:r>
      <w:r w:rsidR="00976ABF">
        <w:rPr>
          <w:noProof/>
        </w:rPr>
        <w:t>[45]</w:t>
      </w:r>
      <w:r w:rsidR="00A82EEA">
        <w:fldChar w:fldCharType="end"/>
      </w:r>
      <w:r w:rsidR="006712A0">
        <w:t xml:space="preserve">. </w:t>
      </w:r>
      <w:r w:rsidR="00A82EEA">
        <w:t xml:space="preserve"> </w:t>
      </w:r>
      <w:r w:rsidR="006712A0">
        <w:t xml:space="preserve">It was reported that the significant densities of </w:t>
      </w:r>
      <w:r w:rsidR="006712A0" w:rsidRPr="006262CF">
        <w:t>dipolar</w:t>
      </w:r>
      <w:r w:rsidR="006712A0">
        <w:t xml:space="preserve"> defects </w:t>
      </w:r>
      <w:r w:rsidR="00D95EE1">
        <w:t>were</w:t>
      </w:r>
      <w:r w:rsidR="006712A0">
        <w:t xml:space="preserve"> created during irradiation in the gate stacks.</w:t>
      </w:r>
      <w:r w:rsidR="009D103C">
        <w:t xml:space="preserve"> During positive bias, electrons comp</w:t>
      </w:r>
      <w:r w:rsidR="00D95EE1">
        <w:t xml:space="preserve">ensated </w:t>
      </w:r>
      <w:r w:rsidR="00EA53BD">
        <w:t xml:space="preserve">the </w:t>
      </w:r>
      <w:r w:rsidR="00D95EE1">
        <w:t>trapped positive charge</w:t>
      </w:r>
      <w:r w:rsidR="00EA53BD">
        <w:t>s</w:t>
      </w:r>
      <w:r w:rsidR="00A61860">
        <w:t>,</w:t>
      </w:r>
      <w:r w:rsidR="00D95EE1">
        <w:t xml:space="preserve"> </w:t>
      </w:r>
      <w:r w:rsidR="00A61860">
        <w:t>w</w:t>
      </w:r>
      <w:r w:rsidR="00D95EE1">
        <w:t>hile for negative bias, electrons were force</w:t>
      </w:r>
      <w:r w:rsidR="00C16C6D">
        <w:t>d</w:t>
      </w:r>
      <w:r w:rsidR="00D95EE1">
        <w:t xml:space="preserve"> out of oxide. These defects may impact MOS</w:t>
      </w:r>
      <w:r w:rsidR="00D95EE1">
        <w:rPr>
          <w:rFonts w:hint="eastAsia"/>
          <w:lang w:eastAsia="zh-CN"/>
        </w:rPr>
        <w:t xml:space="preserve"> device</w:t>
      </w:r>
      <w:r w:rsidR="00D95EE1">
        <w:rPr>
          <w:lang w:eastAsia="zh-CN"/>
        </w:rPr>
        <w:t xml:space="preserve"> radiation response significantly.</w:t>
      </w:r>
    </w:p>
    <w:p w14:paraId="04E5D80E" w14:textId="260C2DAC" w:rsidR="00E61122" w:rsidRPr="0060776B" w:rsidRDefault="00BB3B3D" w:rsidP="002D5C85">
      <w:pPr>
        <w:ind w:firstLine="202"/>
        <w:jc w:val="both"/>
      </w:pPr>
      <w:r w:rsidRPr="00EA23E2">
        <w:t xml:space="preserve">When the gate </w:t>
      </w:r>
      <w:r w:rsidR="00F2406B">
        <w:t xml:space="preserve">sweeping </w:t>
      </w:r>
      <w:r w:rsidR="00812D04">
        <w:t>voltage</w:t>
      </w:r>
      <w:r w:rsidRPr="00EA23E2">
        <w:t xml:space="preserve"> </w:t>
      </w:r>
      <w:r w:rsidR="00A34BC9">
        <w:t xml:space="preserve">is ramped to +2 </w:t>
      </w:r>
      <w:r w:rsidR="00AE6464">
        <w:rPr>
          <w:noProof/>
          <w:lang w:val="en-GB" w:eastAsia="en-GB"/>
        </w:rPr>
        <mc:AlternateContent>
          <mc:Choice Requires="wps">
            <w:drawing>
              <wp:anchor distT="0" distB="0" distL="114300" distR="114300" simplePos="0" relativeHeight="251934208" behindDoc="0" locked="1" layoutInCell="1" allowOverlap="1" wp14:anchorId="1DCE57C1" wp14:editId="7CB0585B">
                <wp:simplePos x="0" y="0"/>
                <wp:positionH relativeFrom="margin">
                  <wp:align>right</wp:align>
                </wp:positionH>
                <wp:positionV relativeFrom="page">
                  <wp:posOffset>3295650</wp:posOffset>
                </wp:positionV>
                <wp:extent cx="3200400" cy="737870"/>
                <wp:effectExtent l="0" t="0" r="0" b="5080"/>
                <wp:wrapTopAndBottom/>
                <wp:docPr id="1797" name="文本框 17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00400" cy="737870"/>
                        </a:xfrm>
                        <a:prstGeom prst="rect">
                          <a:avLst/>
                        </a:prstGeom>
                        <a:solidFill>
                          <a:prstClr val="white"/>
                        </a:solidFill>
                        <a:ln>
                          <a:noFill/>
                        </a:ln>
                        <a:effectLst/>
                      </wps:spPr>
                      <wps:txbx>
                        <w:txbxContent>
                          <w:p w14:paraId="7AAB6857" w14:textId="12150F99" w:rsidR="0064694E" w:rsidRPr="00265F78" w:rsidRDefault="0064694E" w:rsidP="00AE6464">
                            <w:pPr>
                              <w:pStyle w:val="Caption"/>
                              <w:jc w:val="both"/>
                              <w:rPr>
                                <w:rFonts w:ascii="Times New Roman" w:hAnsi="Times New Roman" w:cs="Times New Roman"/>
                                <w:sz w:val="16"/>
                                <w:szCs w:val="16"/>
                              </w:rPr>
                            </w:pPr>
                            <w:r w:rsidRPr="00AE6464">
                              <w:rPr>
                                <w:rFonts w:ascii="Times New Roman" w:hAnsi="Times New Roman" w:cs="Times New Roman"/>
                                <w:sz w:val="16"/>
                                <w:szCs w:val="16"/>
                              </w:rPr>
                              <w:t xml:space="preserve">Fig. 11. Comparison of </w:t>
                            </w:r>
                            <w:r w:rsidRPr="005F434B">
                              <w:rPr>
                                <w:rFonts w:ascii="Gadugi" w:hAnsi="Gadugi"/>
                                <w:sz w:val="16"/>
                                <w:szCs w:val="16"/>
                              </w:rPr>
                              <w:sym w:font="Symbol" w:char="F044"/>
                            </w:r>
                            <w:r w:rsidRPr="005F434B">
                              <w:rPr>
                                <w:sz w:val="16"/>
                                <w:szCs w:val="16"/>
                                <w:lang w:eastAsia="zh-CN"/>
                              </w:rPr>
                              <w:t>V</w:t>
                            </w:r>
                            <w:r w:rsidRPr="005F434B">
                              <w:rPr>
                                <w:sz w:val="16"/>
                                <w:szCs w:val="16"/>
                                <w:vertAlign w:val="subscript"/>
                                <w:lang w:eastAsia="zh-CN"/>
                              </w:rPr>
                              <w:t>FB</w:t>
                            </w:r>
                            <w:r w:rsidRPr="00AE6464">
                              <w:rPr>
                                <w:rFonts w:ascii="Times New Roman" w:hAnsi="Times New Roman" w:cs="Times New Roman"/>
                                <w:sz w:val="16"/>
                                <w:szCs w:val="16"/>
                              </w:rPr>
                              <w:t xml:space="preserve"> for the SiO</w:t>
                            </w:r>
                            <w:r w:rsidRPr="00AD5B6E">
                              <w:rPr>
                                <w:rFonts w:ascii="Times New Roman" w:hAnsi="Times New Roman" w:cs="Times New Roman"/>
                                <w:sz w:val="16"/>
                                <w:szCs w:val="16"/>
                                <w:vertAlign w:val="subscript"/>
                              </w:rPr>
                              <w:t>2</w:t>
                            </w:r>
                            <w:r w:rsidRPr="00AE6464">
                              <w:rPr>
                                <w:rFonts w:ascii="Times New Roman" w:hAnsi="Times New Roman" w:cs="Times New Roman"/>
                                <w:sz w:val="16"/>
                                <w:szCs w:val="16"/>
                              </w:rPr>
                              <w:t xml:space="preserve"> </w:t>
                            </w:r>
                            <w:r>
                              <w:rPr>
                                <w:rFonts w:ascii="Times New Roman" w:hAnsi="Times New Roman" w:cs="Times New Roman"/>
                                <w:sz w:val="16"/>
                                <w:szCs w:val="16"/>
                              </w:rPr>
                              <w:t>and HfO</w:t>
                            </w:r>
                            <w:r>
                              <w:rPr>
                                <w:rFonts w:ascii="Times New Roman" w:hAnsi="Times New Roman" w:cs="Times New Roman"/>
                                <w:sz w:val="16"/>
                                <w:szCs w:val="16"/>
                                <w:vertAlign w:val="subscript"/>
                              </w:rPr>
                              <w:t>2</w:t>
                            </w:r>
                            <w:r>
                              <w:rPr>
                                <w:rFonts w:ascii="Times New Roman" w:hAnsi="Times New Roman" w:cs="Times New Roman"/>
                                <w:sz w:val="16"/>
                                <w:szCs w:val="16"/>
                              </w:rPr>
                              <w:t xml:space="preserve"> based </w:t>
                            </w:r>
                            <w:r w:rsidRPr="00AE6464">
                              <w:rPr>
                                <w:rFonts w:ascii="Times New Roman" w:hAnsi="Times New Roman" w:cs="Times New Roman"/>
                                <w:sz w:val="16"/>
                                <w:szCs w:val="16"/>
                              </w:rPr>
                              <w:t xml:space="preserve">capacitors measured by </w:t>
                            </w:r>
                            <w:r>
                              <w:rPr>
                                <w:rFonts w:ascii="Times New Roman" w:hAnsi="Times New Roman" w:cs="Times New Roman"/>
                                <w:sz w:val="16"/>
                                <w:szCs w:val="16"/>
                              </w:rPr>
                              <w:t xml:space="preserve">the </w:t>
                            </w:r>
                            <w:r w:rsidRPr="00AE6464">
                              <w:rPr>
                                <w:rFonts w:ascii="Times New Roman" w:hAnsi="Times New Roman" w:cs="Times New Roman"/>
                                <w:sz w:val="16"/>
                                <w:szCs w:val="16"/>
                              </w:rPr>
                              <w:t>pulse CV and conventional CV technique</w:t>
                            </w:r>
                            <w:r>
                              <w:rPr>
                                <w:rFonts w:ascii="Times New Roman" w:hAnsi="Times New Roman" w:cs="Times New Roman"/>
                                <w:sz w:val="16"/>
                                <w:szCs w:val="16"/>
                              </w:rPr>
                              <w:t>s, respectively</w:t>
                            </w:r>
                            <w:r w:rsidRPr="00AE6464">
                              <w:rPr>
                                <w:rFonts w:ascii="Times New Roman" w:hAnsi="Times New Roman" w:cs="Times New Roman"/>
                                <w:sz w:val="16"/>
                                <w:szCs w:val="16"/>
                              </w:rPr>
                              <w:t xml:space="preserve"> under </w:t>
                            </w:r>
                            <w:r>
                              <w:rPr>
                                <w:rFonts w:ascii="Times New Roman" w:hAnsi="Times New Roman" w:cs="Times New Roman"/>
                                <w:sz w:val="16"/>
                                <w:szCs w:val="16"/>
                              </w:rPr>
                              <w:t xml:space="preserve">the </w:t>
                            </w:r>
                            <w:r w:rsidRPr="00AE6464">
                              <w:rPr>
                                <w:rFonts w:ascii="Times New Roman" w:hAnsi="Times New Roman" w:cs="Times New Roman"/>
                                <w:sz w:val="16"/>
                                <w:szCs w:val="16"/>
                              </w:rPr>
                              <w:t xml:space="preserve">irradiation </w:t>
                            </w:r>
                            <w:r>
                              <w:rPr>
                                <w:rFonts w:ascii="Times New Roman" w:hAnsi="Times New Roman" w:cs="Times New Roman"/>
                                <w:sz w:val="16"/>
                                <w:szCs w:val="16"/>
                              </w:rPr>
                              <w:t xml:space="preserve">of </w:t>
                            </w:r>
                            <w:r w:rsidRPr="00AE6464">
                              <w:rPr>
                                <w:rFonts w:ascii="Times New Roman" w:hAnsi="Times New Roman" w:cs="Times New Roman"/>
                                <w:sz w:val="16"/>
                                <w:szCs w:val="16"/>
                              </w:rPr>
                              <w:t>up to 32.8 krad (</w:t>
                            </w:r>
                            <w:r>
                              <w:rPr>
                                <w:rFonts w:ascii="Times New Roman" w:hAnsi="Times New Roman" w:cs="Times New Roman"/>
                                <w:sz w:val="16"/>
                                <w:szCs w:val="16"/>
                              </w:rPr>
                              <w:t>Si</w:t>
                            </w:r>
                            <w:r w:rsidRPr="00AE6464">
                              <w:rPr>
                                <w:rFonts w:ascii="Times New Roman" w:hAnsi="Times New Roman" w:cs="Times New Roman"/>
                                <w:sz w:val="16"/>
                                <w:szCs w:val="16"/>
                              </w:rPr>
                              <w:t>O</w:t>
                            </w:r>
                            <w:r w:rsidRPr="00AE6464">
                              <w:rPr>
                                <w:rFonts w:ascii="Times New Roman" w:hAnsi="Times New Roman" w:cs="Times New Roman"/>
                                <w:sz w:val="16"/>
                                <w:szCs w:val="16"/>
                                <w:vertAlign w:val="subscript"/>
                              </w:rPr>
                              <w:t>2</w:t>
                            </w:r>
                            <w:r w:rsidRPr="00AE6464">
                              <w:rPr>
                                <w:rFonts w:ascii="Times New Roman" w:hAnsi="Times New Roman" w:cs="Times New Roman"/>
                                <w:sz w:val="16"/>
                                <w:szCs w:val="16"/>
                              </w:rPr>
                              <w:t>)</w:t>
                            </w:r>
                            <w:r>
                              <w:rPr>
                                <w:rFonts w:ascii="Times New Roman" w:hAnsi="Times New Roman" w:cs="Times New Roman"/>
                                <w:sz w:val="16"/>
                                <w:szCs w:val="16"/>
                              </w:rPr>
                              <w:t xml:space="preserve"> and 40.5 krad (HfO</w:t>
                            </w:r>
                            <w:r>
                              <w:rPr>
                                <w:rFonts w:ascii="Times New Roman" w:hAnsi="Times New Roman" w:cs="Times New Roman"/>
                                <w:sz w:val="16"/>
                                <w:szCs w:val="16"/>
                                <w:vertAlign w:val="subscript"/>
                              </w:rPr>
                              <w:t>2</w:t>
                            </w:r>
                            <w:r>
                              <w:rPr>
                                <w:rFonts w:ascii="Times New Roman" w:hAnsi="Times New Roman" w:cs="Times New Roman"/>
                                <w:sz w:val="16"/>
                                <w:szCs w:val="16"/>
                              </w:rPr>
                              <w:t>)</w:t>
                            </w:r>
                            <w:r w:rsidRPr="00AE6464">
                              <w:rPr>
                                <w:rFonts w:ascii="Times New Roman" w:hAnsi="Times New Roman" w:cs="Times New Roman"/>
                                <w:sz w:val="16"/>
                                <w:szCs w:val="16"/>
                              </w:rPr>
                              <w:t>. In all cases, the electric field applied to the gate was 0.5 MV/cm. The rising/falling edge time of the gate pulse was 400 µs, and the pulse width was 800 µs</w:t>
                            </w:r>
                            <w:r>
                              <w:rPr>
                                <w:rFonts w:ascii="Times New Roman" w:hAnsi="Times New Roman" w:cs="Times New Roman"/>
                                <w:sz w:val="16"/>
                                <w:szCs w:val="16"/>
                              </w:rPr>
                              <w:t>.</w:t>
                            </w:r>
                          </w:p>
                          <w:p w14:paraId="1CCED243" w14:textId="77777777" w:rsidR="0064694E" w:rsidRPr="00000032" w:rsidRDefault="0064694E" w:rsidP="00AE646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1DCE57C1" id="文本框 1797" o:spid="_x0000_s1360" type="#_x0000_t202" style="position:absolute;left:0;text-align:left;margin-left:200.8pt;margin-top:259.5pt;width:252pt;height:58.1pt;z-index:251934208;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" stroked="f">
                <v:path arrowok="t"/>
                <v:textbox style="mso-fit-shape-to-text:t" inset="0,0,0,0">
                  <w:txbxContent>
                    <w:p w14:paraId="7AAB6857" w14:textId="12150F99" w:rsidR="0064694E" w:rsidRPr="00265F78" w:rsidRDefault="0064694E" w:rsidP="00AE6464">
                      <w:pPr>
                        <w:pStyle w:val="af4"/>
                        <w:jc w:val="both"/>
                        <w:rPr>
                          <w:rFonts w:ascii="Times New Roman" w:hAnsi="Times New Roman" w:cs="Times New Roman"/>
                          <w:sz w:val="16"/>
                          <w:szCs w:val="16"/>
                        </w:rPr>
                      </w:pPr>
                      <w:r w:rsidRPr="00AE6464">
                        <w:rPr>
                          <w:rFonts w:ascii="Times New Roman" w:hAnsi="Times New Roman" w:cs="Times New Roman"/>
                          <w:sz w:val="16"/>
                          <w:szCs w:val="16"/>
                        </w:rPr>
                        <w:t xml:space="preserve">Fig. 11. Comparison of </w:t>
                      </w:r>
                      <w:r w:rsidRPr="005F434B">
                        <w:rPr>
                          <w:rFonts w:ascii="Gadugi" w:hAnsi="Gadugi"/>
                          <w:sz w:val="16"/>
                          <w:szCs w:val="16"/>
                        </w:rPr>
                        <w:sym w:font="Symbol" w:char="F044"/>
                      </w:r>
                      <w:r w:rsidRPr="005F434B">
                        <w:rPr>
                          <w:sz w:val="16"/>
                          <w:szCs w:val="16"/>
                          <w:lang w:eastAsia="zh-CN"/>
                        </w:rPr>
                        <w:t>V</w:t>
                      </w:r>
                      <w:r w:rsidRPr="005F434B">
                        <w:rPr>
                          <w:sz w:val="16"/>
                          <w:szCs w:val="16"/>
                          <w:vertAlign w:val="subscript"/>
                          <w:lang w:eastAsia="zh-CN"/>
                        </w:rPr>
                        <w:t>FB</w:t>
                      </w:r>
                      <w:r w:rsidRPr="00AE6464">
                        <w:rPr>
                          <w:rFonts w:ascii="Times New Roman" w:hAnsi="Times New Roman" w:cs="Times New Roman"/>
                          <w:sz w:val="16"/>
                          <w:szCs w:val="16"/>
                        </w:rPr>
                        <w:t xml:space="preserve"> for the SiO</w:t>
                      </w:r>
                      <w:r w:rsidRPr="00AD5B6E">
                        <w:rPr>
                          <w:rFonts w:ascii="Times New Roman" w:hAnsi="Times New Roman" w:cs="Times New Roman"/>
                          <w:sz w:val="16"/>
                          <w:szCs w:val="16"/>
                          <w:vertAlign w:val="subscript"/>
                        </w:rPr>
                        <w:t>2</w:t>
                      </w:r>
                      <w:r w:rsidRPr="00AE6464">
                        <w:rPr>
                          <w:rFonts w:ascii="Times New Roman" w:hAnsi="Times New Roman" w:cs="Times New Roman"/>
                          <w:sz w:val="16"/>
                          <w:szCs w:val="16"/>
                        </w:rPr>
                        <w:t xml:space="preserve"> </w:t>
                      </w:r>
                      <w:r>
                        <w:rPr>
                          <w:rFonts w:ascii="Times New Roman" w:hAnsi="Times New Roman" w:cs="Times New Roman"/>
                          <w:sz w:val="16"/>
                          <w:szCs w:val="16"/>
                        </w:rPr>
                        <w:t>and HfO</w:t>
                      </w:r>
                      <w:r>
                        <w:rPr>
                          <w:rFonts w:ascii="Times New Roman" w:hAnsi="Times New Roman" w:cs="Times New Roman"/>
                          <w:sz w:val="16"/>
                          <w:szCs w:val="16"/>
                          <w:vertAlign w:val="subscript"/>
                        </w:rPr>
                        <w:t>2</w:t>
                      </w:r>
                      <w:r>
                        <w:rPr>
                          <w:rFonts w:ascii="Times New Roman" w:hAnsi="Times New Roman" w:cs="Times New Roman"/>
                          <w:sz w:val="16"/>
                          <w:szCs w:val="16"/>
                        </w:rPr>
                        <w:t xml:space="preserve"> based </w:t>
                      </w:r>
                      <w:r w:rsidRPr="00AE6464">
                        <w:rPr>
                          <w:rFonts w:ascii="Times New Roman" w:hAnsi="Times New Roman" w:cs="Times New Roman"/>
                          <w:sz w:val="16"/>
                          <w:szCs w:val="16"/>
                        </w:rPr>
                        <w:t xml:space="preserve">capacitors measured by </w:t>
                      </w:r>
                      <w:r>
                        <w:rPr>
                          <w:rFonts w:ascii="Times New Roman" w:hAnsi="Times New Roman" w:cs="Times New Roman"/>
                          <w:sz w:val="16"/>
                          <w:szCs w:val="16"/>
                        </w:rPr>
                        <w:t xml:space="preserve">the </w:t>
                      </w:r>
                      <w:r w:rsidRPr="00AE6464">
                        <w:rPr>
                          <w:rFonts w:ascii="Times New Roman" w:hAnsi="Times New Roman" w:cs="Times New Roman"/>
                          <w:sz w:val="16"/>
                          <w:szCs w:val="16"/>
                        </w:rPr>
                        <w:t>pulse CV and conventional CV technique</w:t>
                      </w:r>
                      <w:r>
                        <w:rPr>
                          <w:rFonts w:ascii="Times New Roman" w:hAnsi="Times New Roman" w:cs="Times New Roman"/>
                          <w:sz w:val="16"/>
                          <w:szCs w:val="16"/>
                        </w:rPr>
                        <w:t>s, respectively</w:t>
                      </w:r>
                      <w:r w:rsidRPr="00AE6464">
                        <w:rPr>
                          <w:rFonts w:ascii="Times New Roman" w:hAnsi="Times New Roman" w:cs="Times New Roman"/>
                          <w:sz w:val="16"/>
                          <w:szCs w:val="16"/>
                        </w:rPr>
                        <w:t xml:space="preserve"> under </w:t>
                      </w:r>
                      <w:r>
                        <w:rPr>
                          <w:rFonts w:ascii="Times New Roman" w:hAnsi="Times New Roman" w:cs="Times New Roman"/>
                          <w:sz w:val="16"/>
                          <w:szCs w:val="16"/>
                        </w:rPr>
                        <w:t xml:space="preserve">the </w:t>
                      </w:r>
                      <w:r w:rsidRPr="00AE6464">
                        <w:rPr>
                          <w:rFonts w:ascii="Times New Roman" w:hAnsi="Times New Roman" w:cs="Times New Roman"/>
                          <w:sz w:val="16"/>
                          <w:szCs w:val="16"/>
                        </w:rPr>
                        <w:t xml:space="preserve">irradiation </w:t>
                      </w:r>
                      <w:r>
                        <w:rPr>
                          <w:rFonts w:ascii="Times New Roman" w:hAnsi="Times New Roman" w:cs="Times New Roman"/>
                          <w:sz w:val="16"/>
                          <w:szCs w:val="16"/>
                        </w:rPr>
                        <w:t xml:space="preserve">of </w:t>
                      </w:r>
                      <w:r w:rsidRPr="00AE6464">
                        <w:rPr>
                          <w:rFonts w:ascii="Times New Roman" w:hAnsi="Times New Roman" w:cs="Times New Roman"/>
                          <w:sz w:val="16"/>
                          <w:szCs w:val="16"/>
                        </w:rPr>
                        <w:t>up to 32.8 krad (</w:t>
                      </w:r>
                      <w:r>
                        <w:rPr>
                          <w:rFonts w:ascii="Times New Roman" w:hAnsi="Times New Roman" w:cs="Times New Roman"/>
                          <w:sz w:val="16"/>
                          <w:szCs w:val="16"/>
                        </w:rPr>
                        <w:t>Si</w:t>
                      </w:r>
                      <w:r w:rsidRPr="00AE6464">
                        <w:rPr>
                          <w:rFonts w:ascii="Times New Roman" w:hAnsi="Times New Roman" w:cs="Times New Roman"/>
                          <w:sz w:val="16"/>
                          <w:szCs w:val="16"/>
                        </w:rPr>
                        <w:t>O</w:t>
                      </w:r>
                      <w:r w:rsidRPr="00AE6464">
                        <w:rPr>
                          <w:rFonts w:ascii="Times New Roman" w:hAnsi="Times New Roman" w:cs="Times New Roman"/>
                          <w:sz w:val="16"/>
                          <w:szCs w:val="16"/>
                          <w:vertAlign w:val="subscript"/>
                        </w:rPr>
                        <w:t>2</w:t>
                      </w:r>
                      <w:r w:rsidRPr="00AE6464">
                        <w:rPr>
                          <w:rFonts w:ascii="Times New Roman" w:hAnsi="Times New Roman" w:cs="Times New Roman"/>
                          <w:sz w:val="16"/>
                          <w:szCs w:val="16"/>
                        </w:rPr>
                        <w:t>)</w:t>
                      </w:r>
                      <w:r>
                        <w:rPr>
                          <w:rFonts w:ascii="Times New Roman" w:hAnsi="Times New Roman" w:cs="Times New Roman"/>
                          <w:sz w:val="16"/>
                          <w:szCs w:val="16"/>
                        </w:rPr>
                        <w:t xml:space="preserve"> and 40.5 krad (HfO</w:t>
                      </w:r>
                      <w:r>
                        <w:rPr>
                          <w:rFonts w:ascii="Times New Roman" w:hAnsi="Times New Roman" w:cs="Times New Roman"/>
                          <w:sz w:val="16"/>
                          <w:szCs w:val="16"/>
                          <w:vertAlign w:val="subscript"/>
                        </w:rPr>
                        <w:t>2</w:t>
                      </w:r>
                      <w:r>
                        <w:rPr>
                          <w:rFonts w:ascii="Times New Roman" w:hAnsi="Times New Roman" w:cs="Times New Roman"/>
                          <w:sz w:val="16"/>
                          <w:szCs w:val="16"/>
                        </w:rPr>
                        <w:t>)</w:t>
                      </w:r>
                      <w:r w:rsidRPr="00AE6464">
                        <w:rPr>
                          <w:rFonts w:ascii="Times New Roman" w:hAnsi="Times New Roman" w:cs="Times New Roman"/>
                          <w:sz w:val="16"/>
                          <w:szCs w:val="16"/>
                        </w:rPr>
                        <w:t>. In all cases, the electric field applied to the gate was 0.5 MV/cm. The rising/falling edge time of the gate pulse was 400 µs, and the pulse width was 800 µs</w:t>
                      </w:r>
                      <w:r>
                        <w:rPr>
                          <w:rFonts w:ascii="Times New Roman" w:hAnsi="Times New Roman" w:cs="Times New Roman"/>
                          <w:sz w:val="16"/>
                          <w:szCs w:val="16"/>
                        </w:rPr>
                        <w:t>.</w:t>
                      </w:r>
                    </w:p>
                    <w:p w14:paraId="1CCED243" w14:textId="77777777" w:rsidR="0064694E" w:rsidRPr="00000032" w:rsidRDefault="0064694E" w:rsidP="00AE6464"/>
                  </w:txbxContent>
                </v:textbox>
                <w10:wrap type="topAndBottom" anchorx="margin" anchory="page"/>
                <w10:anchorlock/>
              </v:shape>
            </w:pict>
          </mc:Fallback>
        </mc:AlternateContent>
      </w:r>
      <w:r w:rsidR="00A34BC9">
        <w:t>V</w:t>
      </w:r>
      <w:r w:rsidRPr="00EA23E2">
        <w:t xml:space="preserve">, the de-trapped electrons </w:t>
      </w:r>
      <w:r w:rsidR="00323FCF">
        <w:t>a</w:t>
      </w:r>
      <w:r w:rsidRPr="00EA23E2">
        <w:t xml:space="preserve">re tunneling </w:t>
      </w:r>
      <w:r w:rsidR="00B00665">
        <w:t xml:space="preserve">back </w:t>
      </w:r>
      <w:r w:rsidRPr="00EA23E2">
        <w:t>to HfO</w:t>
      </w:r>
      <w:r w:rsidRPr="00EA23E2">
        <w:rPr>
          <w:vertAlign w:val="subscript"/>
        </w:rPr>
        <w:t>2</w:t>
      </w:r>
      <w:r w:rsidRPr="00EA23E2">
        <w:t xml:space="preserve"> </w:t>
      </w:r>
      <w:r w:rsidR="006F09B6" w:rsidRPr="00EA23E2">
        <w:t>again</w:t>
      </w:r>
      <w:r w:rsidR="00A34BC9">
        <w:t xml:space="preserve"> </w:t>
      </w:r>
      <w:r w:rsidR="002550E0">
        <w:t>to</w:t>
      </w:r>
      <w:r w:rsidR="00A34BC9">
        <w:t xml:space="preserve"> compensate the </w:t>
      </w:r>
      <w:r w:rsidR="002550E0">
        <w:t>positive oxide</w:t>
      </w:r>
      <w:r w:rsidR="00F14330">
        <w:t xml:space="preserve"> </w:t>
      </w:r>
      <w:r w:rsidR="002550E0">
        <w:t xml:space="preserve">trapped charges </w:t>
      </w:r>
      <w:r w:rsidR="002550E0" w:rsidRPr="00EA23E2">
        <w:t xml:space="preserve">as shown in Fig. </w:t>
      </w:r>
      <w:r w:rsidR="002550E0">
        <w:t>9</w:t>
      </w:r>
      <w:r w:rsidR="002550E0" w:rsidRPr="00EA23E2">
        <w:t xml:space="preserve"> (c).</w:t>
      </w:r>
      <w:r w:rsidR="006F09B6" w:rsidRPr="00EA23E2">
        <w:t xml:space="preserve"> </w:t>
      </w:r>
      <w:r w:rsidR="002550E0">
        <w:t>This compensation would</w:t>
      </w:r>
      <w:r w:rsidR="002550E0" w:rsidRPr="00EA23E2">
        <w:t xml:space="preserve"> </w:t>
      </w:r>
      <w:r w:rsidRPr="00EA23E2">
        <w:t xml:space="preserve">induce strong recovery of </w:t>
      </w:r>
      <w:r w:rsidR="002550E0">
        <w:t xml:space="preserve">the initial </w:t>
      </w:r>
      <w:r w:rsidR="00DE65B0" w:rsidRPr="00EA23E2">
        <w:rPr>
          <w:rFonts w:ascii="Gadugi" w:hAnsi="Gadugi" w:cs="Gadugi"/>
        </w:rPr>
        <w:t xml:space="preserve"> </w:t>
      </w:r>
      <w:r w:rsidR="00323FCF">
        <w:rPr>
          <w:rFonts w:ascii="Gadugi" w:hAnsi="Gadugi"/>
        </w:rPr>
        <w:sym w:font="Symbol" w:char="F044"/>
      </w:r>
      <w:r w:rsidRPr="00EA23E2">
        <w:t>V</w:t>
      </w:r>
      <w:r w:rsidRPr="00EA23E2">
        <w:rPr>
          <w:vertAlign w:val="subscript"/>
        </w:rPr>
        <w:t>FB</w:t>
      </w:r>
      <w:r w:rsidR="00511F83">
        <w:t xml:space="preserve"> </w:t>
      </w:r>
      <w:r w:rsidR="002F5512">
        <w:t xml:space="preserve">which is </w:t>
      </w:r>
      <w:r w:rsidR="00511F83">
        <w:t>observed at V</w:t>
      </w:r>
      <w:r w:rsidR="00511F83">
        <w:rPr>
          <w:vertAlign w:val="subscript"/>
        </w:rPr>
        <w:t>g</w:t>
      </w:r>
      <w:r w:rsidR="00511F83">
        <w:t xml:space="preserve"> = -2 V</w:t>
      </w:r>
      <w:r w:rsidR="0049052D">
        <w:t>.</w:t>
      </w:r>
      <w:r w:rsidRPr="00EA23E2">
        <w:t xml:space="preserve"> </w:t>
      </w:r>
      <w:r w:rsidR="00C7175A">
        <w:t>Since t</w:t>
      </w:r>
      <w:r w:rsidR="002D5C85">
        <w:t xml:space="preserve">he </w:t>
      </w:r>
      <w:r w:rsidR="007A18C4">
        <w:t>ramp-</w:t>
      </w:r>
      <w:r w:rsidR="00C7175A">
        <w:t xml:space="preserve">up of </w:t>
      </w:r>
      <w:r w:rsidR="00EA53BD">
        <w:t xml:space="preserve">the </w:t>
      </w:r>
      <w:r w:rsidR="00C7175A">
        <w:t>pulse CV</w:t>
      </w:r>
      <w:r w:rsidR="00EA53BD">
        <w:t xml:space="preserve"> measurement</w:t>
      </w:r>
      <w:r w:rsidR="00C7175A">
        <w:t xml:space="preserve"> </w:t>
      </w:r>
      <w:r w:rsidR="007A18C4">
        <w:t>c</w:t>
      </w:r>
      <w:r w:rsidR="00C7175A">
        <w:t>omplete</w:t>
      </w:r>
      <w:r w:rsidR="007A18C4">
        <w:t>s</w:t>
      </w:r>
      <w:r w:rsidR="00C7175A">
        <w:t xml:space="preserve"> </w:t>
      </w:r>
      <w:r w:rsidR="008F1C33">
        <w:t>within</w:t>
      </w:r>
      <w:r w:rsidR="00C7175A">
        <w:t xml:space="preserve"> 1 ms</w:t>
      </w:r>
      <w:r w:rsidR="00FD7301">
        <w:t xml:space="preserve">, the fast characterization </w:t>
      </w:r>
      <w:r w:rsidR="0009533C">
        <w:t>will</w:t>
      </w:r>
      <w:r w:rsidR="00FD7301">
        <w:t xml:space="preserve"> </w:t>
      </w:r>
      <w:r w:rsidR="00812D04">
        <w:t>complete</w:t>
      </w:r>
      <w:r w:rsidR="00FD7301">
        <w:t xml:space="preserve"> the </w:t>
      </w:r>
      <w:r w:rsidR="008F1C33">
        <w:t xml:space="preserve">whole </w:t>
      </w:r>
      <w:r w:rsidR="00FD7301">
        <w:t>measurement</w:t>
      </w:r>
      <w:r w:rsidR="008F1C33">
        <w:t xml:space="preserve"> process</w:t>
      </w:r>
      <w:r w:rsidR="00FD7301">
        <w:t xml:space="preserve"> </w:t>
      </w:r>
      <w:r w:rsidR="00381F1C">
        <w:t>before most of the de-trapped electrons tunnel back to HfO</w:t>
      </w:r>
      <w:r w:rsidR="00381F1C">
        <w:rPr>
          <w:vertAlign w:val="subscript"/>
        </w:rPr>
        <w:t>2</w:t>
      </w:r>
      <w:r w:rsidR="00D95EE1">
        <w:t xml:space="preserve"> </w:t>
      </w:r>
      <w:r w:rsidR="00D95EE1">
        <w:fldChar w:fldCharType="begin">
          <w:fldData xml:space="preserve">PEVuZE5vdGU+PENpdGU+PEF1dGhvcj5aaGFvPC9BdXRob3I+PFllYXI+MjAwODwvWWVhcj48UmVj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</w:fldData>
        </w:fldChar>
      </w:r>
      <w:r w:rsidR="00D81C78">
        <w:instrText xml:space="preserve"> ADDIN EN.CITE </w:instrText>
      </w:r>
      <w:r w:rsidR="00D81C78">
        <w:fldChar w:fldCharType="begin">
          <w:fldData xml:space="preserve">PEVuZE5vdGU+PENpdGU+PEF1dGhvcj5aaGFvPC9BdXRob3I+PFllYXI+MjAwODwvWWVhcj48UmVj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</w:fldData>
        </w:fldChar>
      </w:r>
      <w:r w:rsidR="00D81C78">
        <w:instrText xml:space="preserve"> ADDIN EN.CITE.DATA </w:instrText>
      </w:r>
      <w:r w:rsidR="00D81C78">
        <w:fldChar w:fldCharType="end"/>
      </w:r>
      <w:r w:rsidR="00D95EE1">
        <w:fldChar w:fldCharType="separate"/>
      </w:r>
      <w:r w:rsidR="00976ABF">
        <w:rPr>
          <w:noProof/>
        </w:rPr>
        <w:t>[31]</w:t>
      </w:r>
      <w:r w:rsidR="00D95EE1">
        <w:fldChar w:fldCharType="end"/>
      </w:r>
      <w:r w:rsidR="00381F1C">
        <w:t>. I</w:t>
      </w:r>
      <w:r w:rsidR="00381F1C" w:rsidRPr="00381F1C">
        <w:t>n general</w:t>
      </w:r>
      <w:r w:rsidR="00381F1C">
        <w:t xml:space="preserve">, </w:t>
      </w:r>
      <w:r w:rsidR="00381F1C" w:rsidRPr="00381F1C">
        <w:t xml:space="preserve"> </w:t>
      </w:r>
      <w:r w:rsidR="00EA53BD">
        <w:t xml:space="preserve">the </w:t>
      </w:r>
      <w:r w:rsidR="00381F1C">
        <w:t xml:space="preserve">pulse CV technique completes the </w:t>
      </w:r>
      <w:r w:rsidR="00381F1C" w:rsidRPr="00381F1C">
        <w:t>evaluation</w:t>
      </w:r>
      <w:r w:rsidR="00381F1C">
        <w:t xml:space="preserve"> </w:t>
      </w:r>
      <w:r w:rsidR="00F842A8">
        <w:t xml:space="preserve">with </w:t>
      </w:r>
      <w:r w:rsidR="00FD7301">
        <w:t xml:space="preserve">very little </w:t>
      </w:r>
      <w:r w:rsidR="00FD7301" w:rsidRPr="002029A2">
        <w:t xml:space="preserve">recovery of </w:t>
      </w:r>
      <w:r w:rsidR="00323FCF">
        <w:rPr>
          <w:rFonts w:ascii="Gadugi" w:hAnsi="Gadugi"/>
        </w:rPr>
        <w:sym w:font="Symbol" w:char="F044"/>
      </w:r>
      <w:r w:rsidR="00FD7301" w:rsidRPr="002029A2">
        <w:t>V</w:t>
      </w:r>
      <w:r w:rsidR="00FD7301" w:rsidRPr="002029A2">
        <w:rPr>
          <w:vertAlign w:val="subscript"/>
        </w:rPr>
        <w:t>FB</w:t>
      </w:r>
      <w:r w:rsidR="00457E4F">
        <w:rPr>
          <w:lang w:eastAsia="zh-CN"/>
        </w:rPr>
        <w:t>.</w:t>
      </w:r>
      <w:r w:rsidR="00FD7301">
        <w:rPr>
          <w:lang w:eastAsia="zh-CN"/>
        </w:rPr>
        <w:t xml:space="preserve"> </w:t>
      </w:r>
      <w:r w:rsidR="00C7175A">
        <w:rPr>
          <w:lang w:eastAsia="zh-CN"/>
        </w:rPr>
        <w:t>However,</w:t>
      </w:r>
      <w:r w:rsidR="006F09B6">
        <w:rPr>
          <w:lang w:eastAsia="zh-CN"/>
        </w:rPr>
        <w:t xml:space="preserve"> the </w:t>
      </w:r>
      <w:r w:rsidR="006F09B6">
        <w:t>c</w:t>
      </w:r>
      <w:r w:rsidR="002029A2" w:rsidRPr="002029A2">
        <w:t xml:space="preserve">onventional </w:t>
      </w:r>
      <w:r w:rsidR="006F09B6">
        <w:t>technique</w:t>
      </w:r>
      <w:r w:rsidR="002029A2" w:rsidRPr="002029A2">
        <w:t xml:space="preserve"> complete</w:t>
      </w:r>
      <w:r w:rsidR="0009533C">
        <w:t>s</w:t>
      </w:r>
      <w:r w:rsidR="00D86790">
        <w:t xml:space="preserve"> the process of ramp-</w:t>
      </w:r>
      <w:r w:rsidR="002029A2" w:rsidRPr="002029A2">
        <w:t>up in a relative</w:t>
      </w:r>
      <w:r w:rsidR="00D86790">
        <w:t>ly</w:t>
      </w:r>
      <w:r w:rsidR="002029A2" w:rsidRPr="002029A2">
        <w:t xml:space="preserve"> long </w:t>
      </w:r>
      <w:r w:rsidR="006F09B6" w:rsidRPr="006F09B6">
        <w:t>period</w:t>
      </w:r>
      <w:r w:rsidR="008F1C33">
        <w:t>.</w:t>
      </w:r>
      <w:r w:rsidR="002029A2" w:rsidRPr="002029A2">
        <w:t xml:space="preserve"> </w:t>
      </w:r>
      <w:r w:rsidR="008F1C33">
        <w:t xml:space="preserve">Thus, </w:t>
      </w:r>
      <w:r w:rsidR="0009533C">
        <w:t>t</w:t>
      </w:r>
      <w:r w:rsidR="006F09B6">
        <w:t xml:space="preserve">he </w:t>
      </w:r>
      <w:r w:rsidR="00F842A8">
        <w:t xml:space="preserve">radiation-induced positive charges </w:t>
      </w:r>
      <w:r w:rsidR="0009533C">
        <w:t>will be</w:t>
      </w:r>
      <w:r w:rsidR="006F09B6" w:rsidRPr="002029A2">
        <w:t xml:space="preserve"> </w:t>
      </w:r>
      <w:r w:rsidR="006F09B6">
        <w:t>compensat</w:t>
      </w:r>
      <w:r w:rsidR="0009533C">
        <w:t>ed</w:t>
      </w:r>
      <w:r w:rsidR="006F09B6">
        <w:t xml:space="preserve"> </w:t>
      </w:r>
      <w:r w:rsidR="0009533C">
        <w:t xml:space="preserve">by the bias-induced electrons </w:t>
      </w:r>
      <w:r w:rsidR="00F842A8">
        <w:t xml:space="preserve">during the measurements </w:t>
      </w:r>
      <w:r w:rsidR="0009533C">
        <w:t xml:space="preserve">and </w:t>
      </w:r>
      <w:r w:rsidR="00D95EE1">
        <w:t xml:space="preserve">these </w:t>
      </w:r>
      <w:r w:rsidR="00441289">
        <w:t>process</w:t>
      </w:r>
      <w:r w:rsidR="00EA53BD">
        <w:t>es</w:t>
      </w:r>
      <w:r w:rsidR="00441289">
        <w:t xml:space="preserve"> </w:t>
      </w:r>
      <w:r w:rsidR="002D5C85">
        <w:t xml:space="preserve">will induce the </w:t>
      </w:r>
      <w:r w:rsidR="002D5C85" w:rsidRPr="002029A2">
        <w:t xml:space="preserve">recovery of </w:t>
      </w:r>
      <w:r w:rsidR="00323FCF">
        <w:rPr>
          <w:rFonts w:ascii="Gadugi" w:hAnsi="Gadugi"/>
        </w:rPr>
        <w:sym w:font="Symbol" w:char="F044"/>
      </w:r>
      <w:r w:rsidR="002D5C85" w:rsidRPr="002029A2">
        <w:t>V</w:t>
      </w:r>
      <w:r w:rsidR="002D5C85" w:rsidRPr="002029A2">
        <w:rPr>
          <w:vertAlign w:val="subscript"/>
        </w:rPr>
        <w:t>FB</w:t>
      </w:r>
      <w:r w:rsidR="002D5C85">
        <w:t xml:space="preserve">. </w:t>
      </w:r>
      <w:bookmarkEnd w:id="22"/>
      <w:r w:rsidR="00D95EE1">
        <w:t xml:space="preserve">As a result, the </w:t>
      </w:r>
      <w:r w:rsidR="00D95EE1">
        <w:rPr>
          <w:rFonts w:ascii="Gadugi" w:hAnsi="Gadugi"/>
        </w:rPr>
        <w:sym w:font="Symbol" w:char="F044"/>
      </w:r>
      <w:r w:rsidR="00D95EE1" w:rsidRPr="002029A2">
        <w:t>V</w:t>
      </w:r>
      <w:r w:rsidR="00D95EE1" w:rsidRPr="002029A2">
        <w:rPr>
          <w:vertAlign w:val="subscript"/>
        </w:rPr>
        <w:t>FB</w:t>
      </w:r>
      <w:r w:rsidR="00D95EE1">
        <w:t xml:space="preserve"> with strong recovery would be extracted by c</w:t>
      </w:r>
      <w:r w:rsidR="00D95EE1" w:rsidRPr="002029A2">
        <w:t xml:space="preserve">onventional </w:t>
      </w:r>
      <w:r w:rsidR="00D95EE1">
        <w:t xml:space="preserve">technique. </w:t>
      </w:r>
      <w:r w:rsidR="0060776B">
        <w:t xml:space="preserve">Similarly, the </w:t>
      </w:r>
      <w:r w:rsidR="0060776B" w:rsidRPr="002029A2">
        <w:t xml:space="preserve">recovery of </w:t>
      </w:r>
      <w:r w:rsidR="00DE65B0">
        <w:t xml:space="preserve">radiation-induced </w:t>
      </w:r>
      <w:r w:rsidR="00323FCF">
        <w:rPr>
          <w:rFonts w:ascii="Gadugi" w:hAnsi="Gadugi"/>
        </w:rPr>
        <w:sym w:font="Symbol" w:char="F044"/>
      </w:r>
      <w:r w:rsidR="0060776B" w:rsidRPr="002029A2">
        <w:t>V</w:t>
      </w:r>
      <w:r w:rsidR="0060776B" w:rsidRPr="002029A2">
        <w:rPr>
          <w:vertAlign w:val="subscript"/>
        </w:rPr>
        <w:t>FB</w:t>
      </w:r>
      <w:r w:rsidR="0060776B">
        <w:t xml:space="preserve"> </w:t>
      </w:r>
      <w:r w:rsidR="00A61860">
        <w:t>obtained</w:t>
      </w:r>
      <w:r w:rsidR="0060776B">
        <w:t xml:space="preserve"> by the </w:t>
      </w:r>
      <w:r w:rsidR="0060776B">
        <w:rPr>
          <w:lang w:eastAsia="zh-CN"/>
        </w:rPr>
        <w:t xml:space="preserve">conventional measurement </w:t>
      </w:r>
      <w:r w:rsidR="00ED04F2">
        <w:t>under negative biased irradiation</w:t>
      </w:r>
      <w:r w:rsidR="00ED04F2">
        <w:rPr>
          <w:lang w:eastAsia="zh-CN"/>
        </w:rPr>
        <w:t xml:space="preserve"> </w:t>
      </w:r>
      <w:r w:rsidR="0060776B">
        <w:rPr>
          <w:lang w:eastAsia="zh-CN"/>
        </w:rPr>
        <w:t xml:space="preserve">is likely </w:t>
      </w:r>
      <w:r w:rsidR="00A61860">
        <w:rPr>
          <w:lang w:eastAsia="zh-CN"/>
        </w:rPr>
        <w:t xml:space="preserve">to be </w:t>
      </w:r>
      <w:r w:rsidR="0060776B">
        <w:rPr>
          <w:lang w:eastAsia="zh-CN"/>
        </w:rPr>
        <w:t xml:space="preserve">due to </w:t>
      </w:r>
      <w:r w:rsidR="00DE65B0">
        <w:rPr>
          <w:lang w:eastAsia="zh-CN"/>
        </w:rPr>
        <w:t xml:space="preserve">the </w:t>
      </w:r>
      <w:r w:rsidR="0060776B">
        <w:t>compensation of bias-induced positive charges</w:t>
      </w:r>
      <w:r w:rsidR="0060776B">
        <w:rPr>
          <w:lang w:eastAsia="zh-CN"/>
        </w:rPr>
        <w:t xml:space="preserve"> as a result of the relative</w:t>
      </w:r>
      <w:r w:rsidR="00D86790">
        <w:rPr>
          <w:lang w:eastAsia="zh-CN"/>
        </w:rPr>
        <w:t>ly</w:t>
      </w:r>
      <w:r w:rsidR="0060776B">
        <w:rPr>
          <w:lang w:eastAsia="zh-CN"/>
        </w:rPr>
        <w:t xml:space="preserve"> long test time.</w:t>
      </w:r>
    </w:p>
    <w:p w14:paraId="50ED2EAD" w14:textId="2A259AB2" w:rsidR="00304F63" w:rsidRDefault="005E4918" w:rsidP="00FB765C">
      <w:pPr>
        <w:ind w:firstLine="202"/>
        <w:jc w:val="both"/>
      </w:pPr>
      <w:r>
        <w:t xml:space="preserve">The above analysis indicates </w:t>
      </w:r>
      <w:r w:rsidR="00692C70">
        <w:t xml:space="preserve">that </w:t>
      </w:r>
      <w:r w:rsidR="00385480">
        <w:t xml:space="preserve">increasing </w:t>
      </w:r>
      <w:r w:rsidR="00D86790">
        <w:t xml:space="preserve">the </w:t>
      </w:r>
      <w:r>
        <w:t xml:space="preserve">test time leads to </w:t>
      </w:r>
      <w:r w:rsidR="0084501A">
        <w:t xml:space="preserve">less net </w:t>
      </w:r>
      <w:r w:rsidR="004C71B8">
        <w:t>oxide</w:t>
      </w:r>
      <w:r w:rsidR="0084501A">
        <w:t xml:space="preserve"> </w:t>
      </w:r>
      <w:r w:rsidR="004C71B8">
        <w:t xml:space="preserve">trapped </w:t>
      </w:r>
      <w:r w:rsidR="0084501A">
        <w:t xml:space="preserve">charges in </w:t>
      </w:r>
      <w:r w:rsidR="00D86790">
        <w:t xml:space="preserve">the </w:t>
      </w:r>
      <w:r w:rsidR="0084501A">
        <w:t xml:space="preserve">oxide. </w:t>
      </w:r>
      <w:r w:rsidR="00385480">
        <w:t>Furthermore</w:t>
      </w:r>
      <w:r w:rsidR="0084501A">
        <w:t>, the test time</w:t>
      </w:r>
      <w:r w:rsidR="00385480">
        <w:t xml:space="preserve"> during</w:t>
      </w:r>
      <w:r w:rsidR="00B81491">
        <w:t xml:space="preserve"> </w:t>
      </w:r>
      <w:r w:rsidR="008E5284">
        <w:t>pulse</w:t>
      </w:r>
      <w:r w:rsidR="00692C70">
        <w:t xml:space="preserve"> CV </w:t>
      </w:r>
      <w:r w:rsidR="00FE0833">
        <w:t>measurement</w:t>
      </w:r>
      <w:r w:rsidR="00385480">
        <w:t>s</w:t>
      </w:r>
      <w:r w:rsidR="00B81491">
        <w:t xml:space="preserve"> is</w:t>
      </w:r>
      <w:r w:rsidR="00B70233">
        <w:t xml:space="preserve"> mainly a</w:t>
      </w:r>
      <w:r w:rsidR="00B81491">
        <w:t xml:space="preserve">ffected by </w:t>
      </w:r>
      <w:r w:rsidR="00C55B1D">
        <w:t xml:space="preserve">the </w:t>
      </w:r>
      <w:r w:rsidR="00B81491">
        <w:t>edge time</w:t>
      </w:r>
      <w:r w:rsidR="00A13035">
        <w:t xml:space="preserve"> (</w:t>
      </w:r>
      <w:r w:rsidR="00A13035" w:rsidRPr="003C24AD">
        <w:rPr>
          <w:i/>
        </w:rPr>
        <w:t>t</w:t>
      </w:r>
      <w:r w:rsidR="00A13035" w:rsidRPr="003C24AD">
        <w:rPr>
          <w:i/>
          <w:vertAlign w:val="subscript"/>
        </w:rPr>
        <w:t>r</w:t>
      </w:r>
      <w:r w:rsidR="00A13035" w:rsidRPr="003C24AD">
        <w:rPr>
          <w:i/>
        </w:rPr>
        <w:t xml:space="preserve"> </w:t>
      </w:r>
      <w:r w:rsidR="00A13035">
        <w:t xml:space="preserve">and </w:t>
      </w:r>
      <w:r w:rsidR="00A13035" w:rsidRPr="003C24AD">
        <w:rPr>
          <w:i/>
        </w:rPr>
        <w:t>t</w:t>
      </w:r>
      <w:r w:rsidR="00A13035" w:rsidRPr="003C24AD">
        <w:rPr>
          <w:i/>
          <w:vertAlign w:val="subscript"/>
        </w:rPr>
        <w:t>f</w:t>
      </w:r>
      <w:r w:rsidR="00A13035">
        <w:t>)</w:t>
      </w:r>
      <w:r w:rsidR="00B81491">
        <w:t xml:space="preserve">. </w:t>
      </w:r>
      <w:r w:rsidR="00ED04F2">
        <w:t>In order t</w:t>
      </w:r>
      <w:r w:rsidR="00DD2478">
        <w:t xml:space="preserve">o </w:t>
      </w:r>
      <w:r w:rsidR="005E3B56">
        <w:t xml:space="preserve">observe </w:t>
      </w:r>
      <w:r w:rsidR="00B81491">
        <w:t xml:space="preserve">the </w:t>
      </w:r>
      <w:r w:rsidR="005E3B56">
        <w:t>significant</w:t>
      </w:r>
      <w:r w:rsidR="00ED04F2">
        <w:t xml:space="preserve"> </w:t>
      </w:r>
      <w:r w:rsidR="005E3B56">
        <w:t xml:space="preserve">effect of </w:t>
      </w:r>
      <w:r w:rsidR="00D86790">
        <w:t>the test</w:t>
      </w:r>
      <w:r w:rsidR="00AC4A5F">
        <w:t xml:space="preserve"> </w:t>
      </w:r>
      <w:r w:rsidR="005E3B56">
        <w:t xml:space="preserve">time </w:t>
      </w:r>
      <w:r w:rsidR="00D86790">
        <w:t>on the</w:t>
      </w:r>
      <w:r w:rsidR="005E3B56">
        <w:t xml:space="preserve"> </w:t>
      </w:r>
      <w:r w:rsidR="00B81491">
        <w:t xml:space="preserve">radiation response of </w:t>
      </w:r>
      <w:r w:rsidR="00A13035">
        <w:t xml:space="preserve">the </w:t>
      </w:r>
      <w:r w:rsidR="00B81491">
        <w:t>devices</w:t>
      </w:r>
      <w:r w:rsidR="00ED04F2">
        <w:t>,</w:t>
      </w:r>
      <w:r w:rsidR="00DE65B0">
        <w:t xml:space="preserve"> </w:t>
      </w:r>
      <w:r w:rsidR="00323FCF">
        <w:rPr>
          <w:rFonts w:ascii="Gadugi" w:hAnsi="Gadugi"/>
        </w:rPr>
        <w:sym w:font="Symbol" w:char="F044"/>
      </w:r>
      <w:r w:rsidR="00B81491" w:rsidRPr="00AD0C4B">
        <w:t>V</w:t>
      </w:r>
      <w:r w:rsidR="00B81491" w:rsidRPr="00ED04F2">
        <w:rPr>
          <w:vertAlign w:val="subscript"/>
        </w:rPr>
        <w:t>FB</w:t>
      </w:r>
      <w:r w:rsidR="00AD0C4B" w:rsidRPr="00AD0C4B">
        <w:t xml:space="preserve"> as a function of </w:t>
      </w:r>
      <w:r w:rsidR="00D86790">
        <w:t xml:space="preserve">the </w:t>
      </w:r>
      <w:r w:rsidR="00AD0C4B" w:rsidRPr="00AD0C4B">
        <w:t xml:space="preserve">total dose measured by pulse CV measurements with </w:t>
      </w:r>
      <w:r w:rsidR="0027714C">
        <w:t>various</w:t>
      </w:r>
      <w:r w:rsidR="00AD0C4B" w:rsidRPr="00AD0C4B">
        <w:t xml:space="preserve"> edge time of </w:t>
      </w:r>
      <w:r w:rsidR="00CF12FB">
        <w:t xml:space="preserve">the </w:t>
      </w:r>
      <w:r w:rsidR="00AD0C4B" w:rsidRPr="00AD0C4B">
        <w:t>gate pulse</w:t>
      </w:r>
      <w:r w:rsidR="00B81491">
        <w:t xml:space="preserve"> are illustrated in Fig. </w:t>
      </w:r>
      <w:r w:rsidR="00AA5C5F">
        <w:t>10</w:t>
      </w:r>
      <w:r w:rsidR="00324E1B">
        <w:t>. The electric</w:t>
      </w:r>
      <w:r w:rsidR="00AD0C4B" w:rsidRPr="00AD0C4B">
        <w:t xml:space="preserve"> field applied to the gate was -0.5 MV/cm and </w:t>
      </w:r>
      <w:r w:rsidR="00E37637">
        <w:t>0.5 MV/cm as sh</w:t>
      </w:r>
      <w:r w:rsidR="00CF12FB">
        <w:t xml:space="preserve">own in Fig. </w:t>
      </w:r>
      <w:r w:rsidR="00AA5C5F">
        <w:t xml:space="preserve">10 </w:t>
      </w:r>
      <w:r w:rsidR="00CF12FB">
        <w:t xml:space="preserve">(a) and Fig </w:t>
      </w:r>
      <w:r w:rsidR="00AA5C5F">
        <w:t xml:space="preserve">10 </w:t>
      </w:r>
      <w:r w:rsidR="00CF12FB">
        <w:t>(b)</w:t>
      </w:r>
      <w:r w:rsidR="00E37637">
        <w:t xml:space="preserve"> respectively. The result</w:t>
      </w:r>
      <w:r w:rsidR="00CF12FB">
        <w:t xml:space="preserve">s of Fig. </w:t>
      </w:r>
      <w:r w:rsidR="00AA5C5F">
        <w:t xml:space="preserve">10 </w:t>
      </w:r>
      <w:r w:rsidR="00CF12FB">
        <w:t>(a) indicate</w:t>
      </w:r>
      <w:r w:rsidR="00E37637">
        <w:t xml:space="preserve"> </w:t>
      </w:r>
      <w:r w:rsidR="004C71B8">
        <w:t>that the density of net negative charges</w:t>
      </w:r>
      <w:r w:rsidR="00BB7881">
        <w:t xml:space="preserve"> </w:t>
      </w:r>
      <w:r w:rsidR="00CF12FB">
        <w:t>decreases</w:t>
      </w:r>
      <w:r w:rsidR="003E40A1">
        <w:t xml:space="preserve"> with the increase of </w:t>
      </w:r>
      <w:r w:rsidR="00CF12FB">
        <w:t xml:space="preserve">the </w:t>
      </w:r>
      <w:r w:rsidR="00B70233">
        <w:t>edge</w:t>
      </w:r>
      <w:r w:rsidR="004C71B8">
        <w:t xml:space="preserve"> time</w:t>
      </w:r>
      <w:r w:rsidR="00B70233">
        <w:t xml:space="preserve"> in a range of 300 </w:t>
      </w:r>
      <w:r w:rsidR="00CF12FB">
        <w:t>µs</w:t>
      </w:r>
      <w:r w:rsidR="00B70233">
        <w:t xml:space="preserve"> ~ 900</w:t>
      </w:r>
      <w:r w:rsidR="00CF12FB">
        <w:t xml:space="preserve"> µs</w:t>
      </w:r>
      <w:r w:rsidR="00B70233">
        <w:t>.</w:t>
      </w:r>
      <w:r w:rsidR="003E40A1">
        <w:t xml:space="preserve"> </w:t>
      </w:r>
      <w:r w:rsidR="00E50F8F">
        <w:t xml:space="preserve">From the </w:t>
      </w:r>
      <w:r w:rsidR="00E50F8F" w:rsidRPr="00E50F8F">
        <w:t>trend</w:t>
      </w:r>
      <w:r w:rsidR="00E50F8F">
        <w:t xml:space="preserve"> of </w:t>
      </w:r>
      <w:r w:rsidR="00E50F8F" w:rsidRPr="00AD0C4B">
        <w:rPr>
          <w:rFonts w:ascii="Gadugi" w:hAnsi="Gadugi" w:cs="Gadugi"/>
        </w:rPr>
        <w:t>ᐃ</w:t>
      </w:r>
      <w:r w:rsidR="00E50F8F" w:rsidRPr="00AD0C4B">
        <w:t>V</w:t>
      </w:r>
      <w:r w:rsidR="00E50F8F" w:rsidRPr="00ED04F2">
        <w:rPr>
          <w:vertAlign w:val="subscript"/>
        </w:rPr>
        <w:t>FB</w:t>
      </w:r>
      <w:r w:rsidR="00E50F8F">
        <w:t xml:space="preserve"> </w:t>
      </w:r>
      <w:r w:rsidR="00E50F8F" w:rsidRPr="00B70233">
        <w:t>summarize</w:t>
      </w:r>
      <w:r w:rsidR="00E50F8F">
        <w:t>d in the inset,</w:t>
      </w:r>
      <w:r w:rsidR="00E50F8F" w:rsidRPr="00E50F8F">
        <w:t xml:space="preserve"> </w:t>
      </w:r>
      <w:r w:rsidR="00E50F8F">
        <w:t xml:space="preserve">we </w:t>
      </w:r>
      <w:r w:rsidR="00E50F8F" w:rsidRPr="00E50F8F">
        <w:t>tentatively</w:t>
      </w:r>
      <w:r w:rsidR="00E50F8F">
        <w:t xml:space="preserve"> </w:t>
      </w:r>
      <w:r w:rsidR="00CF12FB">
        <w:t>suggest</w:t>
      </w:r>
      <w:r w:rsidR="00E50F8F">
        <w:t xml:space="preserve"> that</w:t>
      </w:r>
      <w:r w:rsidR="00B70233">
        <w:t xml:space="preserve"> </w:t>
      </w:r>
      <w:r w:rsidR="00102B3D">
        <w:t xml:space="preserve">the radiation response extracted from pulse CV </w:t>
      </w:r>
      <w:r w:rsidR="004C71B8">
        <w:t xml:space="preserve">measurements </w:t>
      </w:r>
      <w:r w:rsidR="00102B3D">
        <w:t xml:space="preserve">would be </w:t>
      </w:r>
      <w:r w:rsidR="00CF12FB">
        <w:t>identical</w:t>
      </w:r>
      <w:r w:rsidR="00102B3D">
        <w:t xml:space="preserve"> to that of the conventional </w:t>
      </w:r>
      <w:r w:rsidR="004C71B8">
        <w:t xml:space="preserve">CV measurements if the edge time is </w:t>
      </w:r>
      <w:r w:rsidR="008E5284">
        <w:t>large</w:t>
      </w:r>
      <w:r w:rsidR="004C71B8">
        <w:t xml:space="preserve"> enough. Similarly, the result</w:t>
      </w:r>
      <w:r w:rsidR="00CF12FB">
        <w:t>s</w:t>
      </w:r>
      <w:r w:rsidR="004C71B8">
        <w:t xml:space="preserve"> of Fig. </w:t>
      </w:r>
      <w:r w:rsidR="00AA5C5F">
        <w:t xml:space="preserve">10 </w:t>
      </w:r>
      <w:r w:rsidR="004C71B8">
        <w:t>(</w:t>
      </w:r>
      <w:r w:rsidR="006D1BFF">
        <w:t>b</w:t>
      </w:r>
      <w:r w:rsidR="00CF12FB">
        <w:t>) indicate</w:t>
      </w:r>
      <w:r w:rsidR="004C71B8">
        <w:t xml:space="preserve"> that the density of net </w:t>
      </w:r>
      <w:r w:rsidR="004E1692">
        <w:t>positive</w:t>
      </w:r>
      <w:r w:rsidR="004C71B8">
        <w:t xml:space="preserve"> charges decrease</w:t>
      </w:r>
      <w:r w:rsidR="00CF12FB">
        <w:t>s</w:t>
      </w:r>
      <w:r w:rsidR="004C71B8">
        <w:t xml:space="preserve"> with the increase of </w:t>
      </w:r>
      <w:r w:rsidR="00CF12FB">
        <w:t xml:space="preserve">the </w:t>
      </w:r>
      <w:r w:rsidR="004C71B8">
        <w:t>edge time.</w:t>
      </w:r>
      <w:r w:rsidR="004E1692">
        <w:t xml:space="preserve"> It c</w:t>
      </w:r>
      <w:r w:rsidR="00CF12FB">
        <w:t>an</w:t>
      </w:r>
      <w:r w:rsidR="004E1692">
        <w:t xml:space="preserve"> be concluded that </w:t>
      </w:r>
      <w:r w:rsidR="00FF5ECB">
        <w:t xml:space="preserve">both </w:t>
      </w:r>
      <w:r w:rsidR="00651D12">
        <w:t xml:space="preserve">the </w:t>
      </w:r>
      <w:r w:rsidR="00FF5ECB">
        <w:t xml:space="preserve">positive and negative </w:t>
      </w:r>
      <w:r w:rsidR="00651D12">
        <w:t>time-dependent fast charge trapping/de-trapping dominate the radiation response of HfO</w:t>
      </w:r>
      <w:r w:rsidR="00651D12">
        <w:rPr>
          <w:vertAlign w:val="subscript"/>
        </w:rPr>
        <w:t>2</w:t>
      </w:r>
      <w:r w:rsidR="00651D12">
        <w:t xml:space="preserve"> </w:t>
      </w:r>
      <w:r w:rsidR="00651D12" w:rsidRPr="00651D12">
        <w:t>dielectric</w:t>
      </w:r>
      <w:r w:rsidR="00651D12">
        <w:t>s.</w:t>
      </w:r>
      <w:r w:rsidR="003D3460" w:rsidRPr="003D3460">
        <w:rPr>
          <w:noProof/>
          <w:sz w:val="24"/>
          <w:szCs w:val="24"/>
        </w:rPr>
        <w:t xml:space="preserve"> </w:t>
      </w:r>
    </w:p>
    <w:p w14:paraId="713C2D40" w14:textId="35ACC300" w:rsidR="00D91CD3" w:rsidRDefault="00D91CD3" w:rsidP="00FB765C">
      <w:pPr>
        <w:ind w:firstLine="202"/>
        <w:jc w:val="both"/>
      </w:pPr>
      <w:r>
        <w:t xml:space="preserve">In addition to edge time, </w:t>
      </w:r>
      <w:r w:rsidR="00E063AF">
        <w:t xml:space="preserve">the </w:t>
      </w:r>
      <w:r>
        <w:t>peak voltage time (</w:t>
      </w:r>
      <w:r w:rsidRPr="003C24AD">
        <w:rPr>
          <w:i/>
        </w:rPr>
        <w:t>t</w:t>
      </w:r>
      <w:r w:rsidRPr="003C24AD">
        <w:rPr>
          <w:i/>
          <w:vertAlign w:val="subscript"/>
        </w:rPr>
        <w:t>w</w:t>
      </w:r>
      <w:r w:rsidRPr="003C24AD">
        <w:rPr>
          <w:i/>
        </w:rPr>
        <w:t>-t</w:t>
      </w:r>
      <w:r w:rsidRPr="003C24AD">
        <w:rPr>
          <w:i/>
          <w:vertAlign w:val="subscript"/>
        </w:rPr>
        <w:t>r</w:t>
      </w:r>
      <w:r>
        <w:t xml:space="preserve">) </w:t>
      </w:r>
      <w:r w:rsidR="00E063AF" w:rsidRPr="00E063AF">
        <w:t>of the input pulse waveform also affects the test time of CV measurements.</w:t>
      </w:r>
      <w:r w:rsidR="00B529D8">
        <w:t xml:space="preserve"> T</w:t>
      </w:r>
      <w:r w:rsidR="00B529D8" w:rsidRPr="00B529D8">
        <w:t>he effect</w:t>
      </w:r>
      <w:r w:rsidR="00BF23DC">
        <w:t>s</w:t>
      </w:r>
      <w:r w:rsidR="00B529D8" w:rsidRPr="00B529D8">
        <w:t xml:space="preserve"> of</w:t>
      </w:r>
      <w:r w:rsidR="00E063AF">
        <w:t xml:space="preserve"> the peak voltage time on the</w:t>
      </w:r>
      <w:r w:rsidR="00B529D8" w:rsidRPr="00B529D8">
        <w:t xml:space="preserve"> loop </w:t>
      </w:r>
      <w:r w:rsidR="00E063AF" w:rsidRPr="00E063AF">
        <w:t>width without irradiation have been discussed in our previous work</w:t>
      </w:r>
      <w:r w:rsidR="0031470B">
        <w:t xml:space="preserve"> </w:t>
      </w:r>
      <w:r w:rsidR="0031470B">
        <w:fldChar w:fldCharType="begin">
          <w:fldData xml:space="preserve">PEVuZE5vdGU+PENpdGU+PEF1dGhvcj5MdTwvQXV0aG9yPjxZZWFyPjIwMTU8L1llYXI+PFJlY051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</w:fldData>
        </w:fldChar>
      </w:r>
      <w:r w:rsidR="00D81C78">
        <w:instrText xml:space="preserve"> ADDIN EN.CITE </w:instrText>
      </w:r>
      <w:r w:rsidR="00D81C78">
        <w:fldChar w:fldCharType="begin">
          <w:fldData xml:space="preserve">PEVuZE5vdGU+PENpdGU+PEF1dGhvcj5MdTwvQXV0aG9yPjxZZWFyPjIwMTU8L1llYXI+PFJlY051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</w:fldData>
        </w:fldChar>
      </w:r>
      <w:r w:rsidR="00D81C78">
        <w:instrText xml:space="preserve"> ADDIN EN.CITE.DATA </w:instrText>
      </w:r>
      <w:r w:rsidR="00D81C78">
        <w:fldChar w:fldCharType="end"/>
      </w:r>
      <w:r w:rsidR="0031470B">
        <w:fldChar w:fldCharType="separate"/>
      </w:r>
      <w:r w:rsidR="00976ABF">
        <w:rPr>
          <w:noProof/>
        </w:rPr>
        <w:t>[46]</w:t>
      </w:r>
      <w:r w:rsidR="0031470B">
        <w:fldChar w:fldCharType="end"/>
      </w:r>
      <w:r w:rsidR="00B529D8" w:rsidRPr="00B529D8">
        <w:t>.</w:t>
      </w:r>
      <w:r w:rsidR="00E063AF" w:rsidRPr="00E063AF">
        <w:t xml:space="preserve"> It was observed that with a longer peak voltage time, the loop width remained at a lower level. The result suggested that the longer peak voltage time leads to more electron charge trapping in oxide. Similarly, in this study, the increase of the peak voltage duration may induce more neutralization of positive cyclic charges. In general, a larger loop width may be extracted with longer peak voltage duration. On the other hand, increasing the pulse width time would also generate more radiation-induced positive charges. However, the time of biased irradiation in the experiment is much longer than the pulse width time. We hence tentatively suggest that the effect of the peak voltage time</w:t>
      </w:r>
      <w:r w:rsidR="00B529D8" w:rsidRPr="00B529D8">
        <w:t xml:space="preserve"> (</w:t>
      </w:r>
      <w:r w:rsidR="00B529D8" w:rsidRPr="003C24AD">
        <w:rPr>
          <w:i/>
        </w:rPr>
        <w:t>t</w:t>
      </w:r>
      <w:r w:rsidR="00B529D8" w:rsidRPr="003C24AD">
        <w:rPr>
          <w:i/>
          <w:vertAlign w:val="subscript"/>
        </w:rPr>
        <w:t>w</w:t>
      </w:r>
      <w:r w:rsidR="00B529D8" w:rsidRPr="003C24AD">
        <w:rPr>
          <w:i/>
        </w:rPr>
        <w:t>-t</w:t>
      </w:r>
      <w:r w:rsidR="00B529D8" w:rsidRPr="003C24AD">
        <w:rPr>
          <w:i/>
          <w:vertAlign w:val="subscript"/>
        </w:rPr>
        <w:t>r</w:t>
      </w:r>
      <w:r w:rsidR="00B529D8" w:rsidRPr="00B529D8">
        <w:t>)</w:t>
      </w:r>
      <w:r w:rsidR="00E063AF" w:rsidRPr="00E063AF">
        <w:t xml:space="preserve"> on the concentration of net positive oxide trapped charges is negligible.</w:t>
      </w:r>
    </w:p>
    <w:p w14:paraId="19A7203B" w14:textId="065ADEF0" w:rsidR="003359F8" w:rsidRDefault="003359F8" w:rsidP="00A03DE2">
      <w:pPr>
        <w:ind w:firstLine="202"/>
        <w:jc w:val="both"/>
      </w:pPr>
      <w:r>
        <w:t xml:space="preserve">The impact </w:t>
      </w:r>
      <w:r w:rsidR="0048610B">
        <w:t>of pulse</w:t>
      </w:r>
      <w:r w:rsidRPr="003359F8">
        <w:t xml:space="preserve"> magnitude</w:t>
      </w:r>
      <w:r>
        <w:t xml:space="preserve"> on the </w:t>
      </w:r>
      <w:r w:rsidR="0048610B">
        <w:t xml:space="preserve">loop width and flat-band voltage shift is also considered. It </w:t>
      </w:r>
      <w:r w:rsidR="00AF229F">
        <w:t>has been reported</w:t>
      </w:r>
      <w:r w:rsidR="0048610B">
        <w:t xml:space="preserve"> that the pulse magnitude will affect the loop width of CV curves without irradiation as indicated in the previous research </w:t>
      </w:r>
      <w:r w:rsidR="0048610B">
        <w:fldChar w:fldCharType="begin">
          <w:fldData xml:space="preserve">PEVuZE5vdGU+PENpdGU+PEF1dGhvcj5aaGFvPC9BdXRob3I+PFllYXI+MjAxNDwvWWVhcj48UmVj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</w:fldData>
        </w:fldChar>
      </w:r>
      <w:r w:rsidR="00D81C78">
        <w:instrText xml:space="preserve"> ADDIN EN.CITE </w:instrText>
      </w:r>
      <w:r w:rsidR="00D81C78">
        <w:fldChar w:fldCharType="begin">
          <w:fldData xml:space="preserve">PEVuZE5vdGU+PENpdGU+PEF1dGhvcj5aaGFvPC9BdXRob3I+PFllYXI+MjAxNDwvWWVhcj48UmVj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</w:fldData>
        </w:fldChar>
      </w:r>
      <w:r w:rsidR="00D81C78">
        <w:instrText xml:space="preserve"> ADDIN EN.CITE.DATA </w:instrText>
      </w:r>
      <w:r w:rsidR="00D81C78">
        <w:fldChar w:fldCharType="end"/>
      </w:r>
      <w:r w:rsidR="0048610B">
        <w:fldChar w:fldCharType="separate"/>
      </w:r>
      <w:r w:rsidR="00976ABF">
        <w:rPr>
          <w:noProof/>
        </w:rPr>
        <w:t>[30]</w:t>
      </w:r>
      <w:r w:rsidR="0048610B">
        <w:fldChar w:fldCharType="end"/>
      </w:r>
      <w:r w:rsidR="0048610B">
        <w:t>. The result</w:t>
      </w:r>
      <w:r w:rsidR="008B7D8A">
        <w:t>s</w:t>
      </w:r>
      <w:r w:rsidR="0048610B">
        <w:t xml:space="preserve"> </w:t>
      </w:r>
      <w:r w:rsidR="00F14330">
        <w:t>showed</w:t>
      </w:r>
      <w:r w:rsidR="0048610B">
        <w:t xml:space="preserve"> that the loop width of LaAlO</w:t>
      </w:r>
      <w:r w:rsidR="0048610B" w:rsidRPr="004406F0">
        <w:rPr>
          <w:vertAlign w:val="subscript"/>
        </w:rPr>
        <w:t>3</w:t>
      </w:r>
      <w:r w:rsidR="0048610B">
        <w:t xml:space="preserve"> was increased with </w:t>
      </w:r>
      <w:r w:rsidR="00F14330">
        <w:t>an</w:t>
      </w:r>
      <w:r w:rsidR="0048610B">
        <w:t xml:space="preserve"> increas</w:t>
      </w:r>
      <w:r w:rsidR="00F14330">
        <w:t>e</w:t>
      </w:r>
      <w:r w:rsidR="0048610B">
        <w:t xml:space="preserve"> of pulse magnitude. </w:t>
      </w:r>
      <w:r w:rsidR="00F14330">
        <w:t>This h</w:t>
      </w:r>
      <w:r w:rsidR="00A9725C" w:rsidRPr="00A9725C">
        <w:t xml:space="preserve">as </w:t>
      </w:r>
      <w:r w:rsidR="00F14330">
        <w:t xml:space="preserve">been </w:t>
      </w:r>
      <w:r w:rsidR="00A9725C" w:rsidRPr="00A9725C">
        <w:t>attributed to the positive cyclic charges with deeper energy levels that may exist in the bulk of high-</w:t>
      </w:r>
      <w:r w:rsidR="00A9725C" w:rsidRPr="003C24AD">
        <w:rPr>
          <w:i/>
        </w:rPr>
        <w:t>k</w:t>
      </w:r>
      <w:r w:rsidR="00A9725C" w:rsidRPr="00A9725C">
        <w:t xml:space="preserve"> oxide, which can only be neutralized with larger electric field. In this study, it </w:t>
      </w:r>
      <w:r w:rsidR="00F14330">
        <w:t>h</w:t>
      </w:r>
      <w:r w:rsidR="00A9725C" w:rsidRPr="00A9725C">
        <w:t xml:space="preserve">as </w:t>
      </w:r>
      <w:r w:rsidR="00F14330">
        <w:t xml:space="preserve">been </w:t>
      </w:r>
      <w:r w:rsidR="00A9725C" w:rsidRPr="00A9725C">
        <w:t>indicated that more positive cyclic charges, which are located in shallow traps of</w:t>
      </w:r>
      <w:r w:rsidR="0048610B">
        <w:t xml:space="preserve"> HfO</w:t>
      </w:r>
      <w:r w:rsidR="0048610B" w:rsidRPr="0048610B">
        <w:rPr>
          <w:vertAlign w:val="subscript"/>
        </w:rPr>
        <w:t>2</w:t>
      </w:r>
      <w:r w:rsidR="0048610B">
        <w:t xml:space="preserve">, </w:t>
      </w:r>
      <w:r w:rsidR="00A9725C" w:rsidRPr="00A9725C">
        <w:t xml:space="preserve">are generated during the biased irradiation. These results suggest that increasing the pulse magnitude may lead to more neutralization and recharging of positive cyclic charges with deeper energy levels. As a result, a higher pulse magnitude would cause a larger loop width during biased irradiation pulse CV measurements. Similar to the loop width, when the pulse magnitude is increased, it is suggested that the bias-induced negative oxide trapped charges with deeper energy levels may be de-trapped during the pulse CV measurements. The stronger de-trapping process denotes the decrease in compensation of the radiation-induced positive charges. </w:t>
      </w:r>
      <w:r w:rsidR="00F14330">
        <w:t>Hence, a</w:t>
      </w:r>
      <w:r w:rsidR="00A9725C" w:rsidRPr="00A9725C">
        <w:t xml:space="preserve"> larger concentration of net positive oxide trapped charges would be extracted, resulting in an increase of the flat-band voltage shift.</w:t>
      </w:r>
    </w:p>
    <w:p w14:paraId="1629CC31" w14:textId="5A92EA7F" w:rsidR="00643346" w:rsidRPr="00643346" w:rsidRDefault="007C0B15" w:rsidP="00643346">
      <w:pPr>
        <w:ind w:firstLine="202"/>
        <w:jc w:val="both"/>
        <w:rPr>
          <w:lang w:eastAsia="zh-CN"/>
        </w:rPr>
      </w:pPr>
      <w:r w:rsidRPr="007C0B15">
        <w:lastRenderedPageBreak/>
        <w:t xml:space="preserve">There is one more </w:t>
      </w:r>
      <w:r w:rsidR="00F14330">
        <w:t>benefit</w:t>
      </w:r>
      <w:r w:rsidRPr="007C0B15">
        <w:t xml:space="preserve"> to </w:t>
      </w:r>
      <w:r w:rsidR="00F14330">
        <w:t>perform</w:t>
      </w:r>
      <w:r w:rsidRPr="007C0B15">
        <w:t xml:space="preserve"> </w:t>
      </w:r>
      <w:r w:rsidR="00436BD3">
        <w:t xml:space="preserve">the </w:t>
      </w:r>
      <w:r w:rsidRPr="007C0B15">
        <w:t>pulse CV technique for evaluating the biased irradiation response of high-</w:t>
      </w:r>
      <w:r w:rsidRPr="00CA236A">
        <w:rPr>
          <w:i/>
        </w:rPr>
        <w:t>k</w:t>
      </w:r>
      <w:r w:rsidRPr="007C0B15">
        <w:t xml:space="preserve"> dielectrics. The radiation response </w:t>
      </w:r>
      <w:r w:rsidR="00F14330">
        <w:t>obtained</w:t>
      </w:r>
      <w:r w:rsidRPr="007C0B15">
        <w:t xml:space="preserve"> fro</w:t>
      </w:r>
      <w:r w:rsidR="00436BD3">
        <w:t xml:space="preserve">m pulse CV measurements is </w:t>
      </w:r>
      <w:r w:rsidRPr="007C0B15">
        <w:t>close</w:t>
      </w:r>
      <w:r w:rsidR="00436BD3">
        <w:t>r</w:t>
      </w:r>
      <w:r w:rsidRPr="007C0B15">
        <w:t xml:space="preserve"> to the </w:t>
      </w:r>
      <w:r w:rsidR="00CB1D89">
        <w:t xml:space="preserve">way </w:t>
      </w:r>
      <w:r w:rsidRPr="007C0B15">
        <w:t>device</w:t>
      </w:r>
      <w:r w:rsidR="00436BD3">
        <w:t xml:space="preserve">s </w:t>
      </w:r>
      <w:r w:rsidRPr="007C0B15">
        <w:t>would behave in actual operating conditions.</w:t>
      </w:r>
      <w:r>
        <w:t xml:space="preserve"> </w:t>
      </w:r>
      <w:r w:rsidR="00643346">
        <w:t>A</w:t>
      </w:r>
      <w:r w:rsidR="00643346" w:rsidRPr="00643346">
        <w:t>s indicate</w:t>
      </w:r>
      <w:r w:rsidR="00436BD3">
        <w:t>d</w:t>
      </w:r>
      <w:r w:rsidR="00643346" w:rsidRPr="00643346">
        <w:t xml:space="preserve"> in Fig. 1, the biased irradiation measurements can be divided into two parts: test</w:t>
      </w:r>
      <w:r w:rsidR="00436BD3">
        <w:t>ing</w:t>
      </w:r>
      <w:r w:rsidR="00643346" w:rsidRPr="00643346">
        <w:t xml:space="preserve"> and bias</w:t>
      </w:r>
      <w:r w:rsidR="00436BD3">
        <w:t>ing</w:t>
      </w:r>
      <w:r w:rsidR="00643346" w:rsidRPr="00643346">
        <w:t>. During both of these two processes, the irradiation exposure is uninterruptedly applied to the devices. T</w:t>
      </w:r>
      <w:r w:rsidR="008B063D">
        <w:t>he value</w:t>
      </w:r>
      <w:r w:rsidR="00436BD3">
        <w:t>s</w:t>
      </w:r>
      <w:r w:rsidR="008B063D">
        <w:t xml:space="preserve"> of </w:t>
      </w:r>
      <w:r w:rsidR="00436BD3">
        <w:t xml:space="preserve">the </w:t>
      </w:r>
      <w:r w:rsidR="008B063D">
        <w:t>gate voltages remain</w:t>
      </w:r>
      <w:r w:rsidR="00436BD3">
        <w:t xml:space="preserve"> </w:t>
      </w:r>
      <w:r w:rsidR="00643346" w:rsidRPr="00643346">
        <w:t>constant during the bias</w:t>
      </w:r>
      <w:r w:rsidR="00436BD3">
        <w:t>ing</w:t>
      </w:r>
      <w:r w:rsidR="006262CF">
        <w:t xml:space="preserve"> processes</w:t>
      </w:r>
      <w:r w:rsidR="00E003ED">
        <w:t>.</w:t>
      </w:r>
      <w:r w:rsidR="006262CF">
        <w:t xml:space="preserve"> </w:t>
      </w:r>
      <w:r w:rsidR="00E003ED">
        <w:t>W</w:t>
      </w:r>
      <w:bookmarkStart w:id="25" w:name="_GoBack"/>
      <w:bookmarkEnd w:id="25"/>
      <w:r w:rsidR="00643346" w:rsidRPr="006262CF">
        <w:t xml:space="preserve">hile </w:t>
      </w:r>
      <w:r w:rsidR="00436BD3" w:rsidRPr="006262CF">
        <w:t>during the</w:t>
      </w:r>
      <w:r w:rsidR="00643346" w:rsidRPr="006262CF">
        <w:t xml:space="preserve"> test</w:t>
      </w:r>
      <w:r w:rsidR="00436BD3" w:rsidRPr="006262CF">
        <w:t>ing</w:t>
      </w:r>
      <w:r w:rsidR="00836DC3" w:rsidRPr="006262CF">
        <w:t xml:space="preserve"> processes</w:t>
      </w:r>
      <w:r w:rsidR="00DC1289" w:rsidRPr="006262CF">
        <w:t>, the gate voltages are swept between the positive and negative polarity</w:t>
      </w:r>
      <w:r w:rsidR="00643346" w:rsidRPr="006262CF">
        <w:t>.</w:t>
      </w:r>
      <w:r w:rsidR="00643346" w:rsidRPr="00643346">
        <w:t xml:space="preserve"> As a consequence, the reversed gate voltages with irradia</w:t>
      </w:r>
      <w:r w:rsidR="00436BD3">
        <w:t>tion would lead to the decrease</w:t>
      </w:r>
      <w:r w:rsidR="00643346" w:rsidRPr="00643346">
        <w:t xml:space="preserve"> of net oxide trapped charges in HfO</w:t>
      </w:r>
      <w:r w:rsidR="00643346" w:rsidRPr="00643346">
        <w:rPr>
          <w:vertAlign w:val="subscript"/>
        </w:rPr>
        <w:t>2</w:t>
      </w:r>
      <w:r w:rsidR="00643346" w:rsidRPr="00643346">
        <w:t>.</w:t>
      </w:r>
      <w:r w:rsidR="00643346">
        <w:t xml:space="preserve"> </w:t>
      </w:r>
      <w:r w:rsidR="00643346" w:rsidRPr="00643346">
        <w:t xml:space="preserve">For example, positive charges are trapped in the oxide during the +1 V biased irradiation. During the sense process, </w:t>
      </w:r>
      <w:r w:rsidR="00436BD3">
        <w:t xml:space="preserve">the </w:t>
      </w:r>
      <w:r w:rsidR="00643346" w:rsidRPr="00643346">
        <w:t xml:space="preserve">gate voltages are swept from -2 V to +2 V. Negative radiation-induced charges are trapped in the oxide during -2V to 0 V, which induces a recovery of </w:t>
      </w:r>
      <w:r w:rsidR="00643346">
        <w:rPr>
          <w:rFonts w:ascii="Gadugi" w:hAnsi="Gadugi"/>
        </w:rPr>
        <w:sym w:font="Symbol" w:char="F044"/>
      </w:r>
      <w:r w:rsidR="00643346" w:rsidRPr="00EA23E2">
        <w:t>V</w:t>
      </w:r>
      <w:r w:rsidR="00643346" w:rsidRPr="00EA23E2">
        <w:rPr>
          <w:vertAlign w:val="subscript"/>
        </w:rPr>
        <w:t>FB</w:t>
      </w:r>
      <w:r w:rsidR="00643346" w:rsidRPr="00643346">
        <w:t>. Therefore, a longer test process (</w:t>
      </w:r>
      <w:r w:rsidR="00643346">
        <w:t>i.</w:t>
      </w:r>
      <w:r w:rsidR="00643346" w:rsidRPr="00643346">
        <w:t>e. a longer interruption of bias) would cause a stronger recovery of</w:t>
      </w:r>
      <w:r w:rsidR="00643346">
        <w:t xml:space="preserve"> </w:t>
      </w:r>
      <w:r w:rsidR="00643346">
        <w:rPr>
          <w:rFonts w:ascii="Gadugi" w:hAnsi="Gadugi"/>
        </w:rPr>
        <w:sym w:font="Symbol" w:char="F044"/>
      </w:r>
      <w:r w:rsidR="00643346" w:rsidRPr="00EA23E2">
        <w:t>V</w:t>
      </w:r>
      <w:r w:rsidR="00643346" w:rsidRPr="00EA23E2">
        <w:rPr>
          <w:vertAlign w:val="subscript"/>
        </w:rPr>
        <w:t>FB</w:t>
      </w:r>
      <w:r w:rsidR="00643346" w:rsidRPr="00643346">
        <w:t>. A conventional CV test normally takes several seconds or even longer. However, a pulse CV test completes th</w:t>
      </w:r>
      <w:r w:rsidR="00436BD3">
        <w:t>e whole measurement process in</w:t>
      </w:r>
      <w:r w:rsidR="00643346" w:rsidRPr="00643346">
        <w:t xml:space="preserve"> relative</w:t>
      </w:r>
      <w:r w:rsidR="00436BD3">
        <w:t>ly</w:t>
      </w:r>
      <w:r w:rsidR="00643346" w:rsidRPr="00643346">
        <w:t xml:space="preserve"> short time (just 1 millisecond) which </w:t>
      </w:r>
      <w:r w:rsidR="00436BD3">
        <w:t>allows data</w:t>
      </w:r>
      <w:r w:rsidR="00643346" w:rsidRPr="00643346">
        <w:t xml:space="preserve"> extract</w:t>
      </w:r>
      <w:r w:rsidR="00436BD3">
        <w:t>ion of</w:t>
      </w:r>
      <w:r w:rsidR="00643346" w:rsidRPr="00643346">
        <w:t xml:space="preserve"> </w:t>
      </w:r>
      <w:r w:rsidR="00643346">
        <w:rPr>
          <w:rFonts w:ascii="Gadugi" w:hAnsi="Gadugi"/>
        </w:rPr>
        <w:sym w:font="Symbol" w:char="F044"/>
      </w:r>
      <w:r w:rsidR="00643346" w:rsidRPr="00EA23E2">
        <w:t>V</w:t>
      </w:r>
      <w:r w:rsidR="00643346" w:rsidRPr="00EA23E2">
        <w:rPr>
          <w:vertAlign w:val="subscript"/>
        </w:rPr>
        <w:t>FB</w:t>
      </w:r>
      <w:r w:rsidR="00643346" w:rsidRPr="00643346">
        <w:t xml:space="preserve"> with less recovery. </w:t>
      </w:r>
      <w:r w:rsidRPr="00643346">
        <w:t>Moreover, in actual operating conditions, an operating MOS circuit will not be interrupted by any test processes.</w:t>
      </w:r>
      <w:r>
        <w:t xml:space="preserve"> </w:t>
      </w:r>
      <w:r w:rsidR="00643346" w:rsidRPr="00643346">
        <w:t xml:space="preserve">Therefore, the test process is </w:t>
      </w:r>
      <w:r w:rsidR="00436BD3">
        <w:t xml:space="preserve">desired to be </w:t>
      </w:r>
      <w:r w:rsidR="00643346" w:rsidRPr="00643346">
        <w:t>as short as possible.</w:t>
      </w:r>
    </w:p>
    <w:p w14:paraId="016420EA" w14:textId="742556F1" w:rsidR="00761C47" w:rsidRDefault="00761C47" w:rsidP="00A36492">
      <w:pPr>
        <w:ind w:firstLine="202"/>
        <w:jc w:val="both"/>
      </w:pPr>
      <w:r w:rsidRPr="00761C47">
        <w:t xml:space="preserve">To </w:t>
      </w:r>
      <w:r w:rsidR="00D55F8E">
        <w:t xml:space="preserve">probe </w:t>
      </w:r>
      <w:r w:rsidRPr="00761C47">
        <w:t>further the radiation response of HfO</w:t>
      </w:r>
      <w:r w:rsidRPr="00761C47">
        <w:rPr>
          <w:vertAlign w:val="subscript"/>
        </w:rPr>
        <w:t>2</w:t>
      </w:r>
      <w:r w:rsidRPr="00761C47">
        <w:t xml:space="preserve"> gate dielectrics evaluated by </w:t>
      </w:r>
      <w:r w:rsidR="00D55F8E">
        <w:t xml:space="preserve">the </w:t>
      </w:r>
      <w:r w:rsidRPr="00761C47">
        <w:t>pulse technique, MOS capacitors with a silicon dioxide</w:t>
      </w:r>
      <w:r w:rsidR="00C1603F">
        <w:t xml:space="preserve"> (SiO</w:t>
      </w:r>
      <w:r w:rsidR="00C1603F">
        <w:rPr>
          <w:vertAlign w:val="subscript"/>
        </w:rPr>
        <w:t>2</w:t>
      </w:r>
      <w:r w:rsidR="00C1603F">
        <w:t>)</w:t>
      </w:r>
      <w:r w:rsidRPr="00761C47">
        <w:t xml:space="preserve"> dielectric were employed.</w:t>
      </w:r>
      <w:r>
        <w:t xml:space="preserve"> </w:t>
      </w:r>
      <w:r w:rsidRPr="00761C47">
        <w:t>Previous results in the literature demonstrated that the radiation response of SiO</w:t>
      </w:r>
      <w:r w:rsidRPr="00761C47">
        <w:rPr>
          <w:vertAlign w:val="subscript"/>
        </w:rPr>
        <w:t>2</w:t>
      </w:r>
      <w:r w:rsidRPr="00761C47">
        <w:t xml:space="preserve"> </w:t>
      </w:r>
      <w:r w:rsidR="00AD5B6E">
        <w:t>was</w:t>
      </w:r>
      <w:r w:rsidRPr="00761C47">
        <w:t xml:space="preserve"> dominated by</w:t>
      </w:r>
      <w:r w:rsidR="00A36492">
        <w:t xml:space="preserve"> the positive charge trapping</w:t>
      </w:r>
      <w:r w:rsidR="001F4A02">
        <w:fldChar w:fldCharType="begin">
          <w:fldData xml:space="preserve">PEVuZE5vdGU+PENpdGU+PEF1dGhvcj5TY2h3YW5rPC9BdXRob3I+PFllYXI+MjAwODwvWWVhcj48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</w:fldData>
        </w:fldChar>
      </w:r>
      <w:r w:rsidR="00D81C78">
        <w:instrText xml:space="preserve"> ADDIN EN.CITE </w:instrText>
      </w:r>
      <w:r w:rsidR="00D81C78">
        <w:fldChar w:fldCharType="begin">
          <w:fldData xml:space="preserve">PEVuZE5vdGU+PENpdGU+PEF1dGhvcj5TY2h3YW5rPC9BdXRob3I+PFllYXI+MjAwODwvWWVhcj48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</w:fldData>
        </w:fldChar>
      </w:r>
      <w:r w:rsidR="00D81C78">
        <w:instrText xml:space="preserve"> ADDIN EN.CITE.DATA </w:instrText>
      </w:r>
      <w:r w:rsidR="00D81C78">
        <w:fldChar w:fldCharType="end"/>
      </w:r>
      <w:r w:rsidR="001F4A02">
        <w:fldChar w:fldCharType="separate"/>
      </w:r>
      <w:r w:rsidR="00976ABF">
        <w:rPr>
          <w:noProof/>
        </w:rPr>
        <w:t>[36]</w:t>
      </w:r>
      <w:r w:rsidR="001F4A02">
        <w:fldChar w:fldCharType="end"/>
      </w:r>
      <w:r w:rsidRPr="00761C47">
        <w:t>. Hence, only the posit</w:t>
      </w:r>
      <w:r w:rsidR="00D55F8E">
        <w:t>ive biased irradiation effect on</w:t>
      </w:r>
      <w:r w:rsidRPr="00761C47">
        <w:t xml:space="preserve"> SiO</w:t>
      </w:r>
      <w:r w:rsidRPr="00761C47">
        <w:rPr>
          <w:vertAlign w:val="subscript"/>
        </w:rPr>
        <w:t>2</w:t>
      </w:r>
      <w:r w:rsidRPr="00761C47">
        <w:t xml:space="preserve"> was measured.</w:t>
      </w:r>
      <w:r>
        <w:t xml:space="preserve"> </w:t>
      </w:r>
      <w:r w:rsidRPr="00761C47">
        <w:t>Fig. 11 shows the flat-band voltage shifts of the SiO</w:t>
      </w:r>
      <w:r w:rsidRPr="00AE6464">
        <w:rPr>
          <w:vertAlign w:val="subscript"/>
        </w:rPr>
        <w:t>2</w:t>
      </w:r>
      <w:r w:rsidR="00D55F8E">
        <w:t>-</w:t>
      </w:r>
      <w:r w:rsidRPr="00761C47">
        <w:t xml:space="preserve">based capacitors, which are extracted from pulse and conventional CV measurements at each total dose level with positive bias. </w:t>
      </w:r>
      <w:r w:rsidR="003D3460" w:rsidRPr="003D3460">
        <w:t xml:space="preserve">The </w:t>
      </w:r>
      <w:r w:rsidR="00BF61B5">
        <w:t>dose</w:t>
      </w:r>
      <w:r w:rsidR="003D3460" w:rsidRPr="003D3460">
        <w:t xml:space="preserve"> scale of the top axis is matched to the total dose of SiO</w:t>
      </w:r>
      <w:r w:rsidR="003D3460" w:rsidRPr="003D3460">
        <w:rPr>
          <w:vertAlign w:val="subscript"/>
        </w:rPr>
        <w:t>2</w:t>
      </w:r>
      <w:r w:rsidR="003D3460" w:rsidRPr="003D3460">
        <w:t xml:space="preserve"> when performing positive biased irradiation.</w:t>
      </w:r>
      <w:r w:rsidR="003D3460">
        <w:t xml:space="preserve"> </w:t>
      </w:r>
      <w:r w:rsidRPr="00761C47">
        <w:t xml:space="preserve">A total dose </w:t>
      </w:r>
      <w:r w:rsidR="00F14330">
        <w:t xml:space="preserve">of </w:t>
      </w:r>
      <w:r w:rsidRPr="00761C47">
        <w:t>up to 32.8 krad (SiO</w:t>
      </w:r>
      <w:r w:rsidRPr="00761C47">
        <w:rPr>
          <w:vertAlign w:val="subscript"/>
        </w:rPr>
        <w:t>2</w:t>
      </w:r>
      <w:r w:rsidRPr="00761C47">
        <w:t>) was applied to the irradiated SiO</w:t>
      </w:r>
      <w:r w:rsidRPr="00AE6464">
        <w:rPr>
          <w:vertAlign w:val="subscript"/>
        </w:rPr>
        <w:t>2</w:t>
      </w:r>
      <w:r w:rsidRPr="00761C47">
        <w:t xml:space="preserve"> samples.</w:t>
      </w:r>
      <w:r>
        <w:t xml:space="preserve"> </w:t>
      </w:r>
      <w:r w:rsidR="00AE6464" w:rsidRPr="00AE6464">
        <w:t xml:space="preserve">The devices exposed to gamma radiation show a negative </w:t>
      </w:r>
      <w:r w:rsidR="00AE6464">
        <w:rPr>
          <w:rFonts w:ascii="Gadugi" w:hAnsi="Gadugi"/>
        </w:rPr>
        <w:sym w:font="Symbol" w:char="F044"/>
      </w:r>
      <w:r w:rsidR="00AE6464" w:rsidRPr="00EA23E2">
        <w:t>V</w:t>
      </w:r>
      <w:r w:rsidR="00AE6464" w:rsidRPr="00EA23E2">
        <w:rPr>
          <w:vertAlign w:val="subscript"/>
        </w:rPr>
        <w:t>FB</w:t>
      </w:r>
      <w:r w:rsidR="00AE6464" w:rsidRPr="00AE6464">
        <w:t xml:space="preserve"> </w:t>
      </w:r>
      <w:r w:rsidR="00F14330">
        <w:t xml:space="preserve">of </w:t>
      </w:r>
      <w:r w:rsidR="00AE6464" w:rsidRPr="00AE6464">
        <w:t>up to -224 mV and -31 mV from pulse and conventional CV measurements</w:t>
      </w:r>
      <w:r w:rsidR="00F14330">
        <w:t>, respectively</w:t>
      </w:r>
      <w:r w:rsidR="00AE6464" w:rsidRPr="00AE6464">
        <w:t>. Similar to HfO</w:t>
      </w:r>
      <w:r w:rsidR="00AE6464" w:rsidRPr="00AE6464">
        <w:rPr>
          <w:vertAlign w:val="subscript"/>
        </w:rPr>
        <w:t>2</w:t>
      </w:r>
      <w:r w:rsidR="00AE6464" w:rsidRPr="00AE6464">
        <w:t xml:space="preserve">, the negative </w:t>
      </w:r>
      <w:r w:rsidR="00AE6464">
        <w:rPr>
          <w:rFonts w:ascii="Gadugi" w:hAnsi="Gadugi"/>
        </w:rPr>
        <w:sym w:font="Symbol" w:char="F044"/>
      </w:r>
      <w:r w:rsidR="00AE6464" w:rsidRPr="00EA23E2">
        <w:t>V</w:t>
      </w:r>
      <w:r w:rsidR="00AE6464" w:rsidRPr="00EA23E2">
        <w:rPr>
          <w:vertAlign w:val="subscript"/>
        </w:rPr>
        <w:t>FB</w:t>
      </w:r>
      <w:r w:rsidR="00AE6464" w:rsidRPr="00AE6464">
        <w:t xml:space="preserve"> could be due to radiation-induced positive charge trapping and compensation of bias-induced electrons in SiO</w:t>
      </w:r>
      <w:r w:rsidR="00AE6464" w:rsidRPr="00AE6464">
        <w:rPr>
          <w:vertAlign w:val="subscript"/>
        </w:rPr>
        <w:t>2</w:t>
      </w:r>
      <w:r w:rsidR="00AE6464" w:rsidRPr="00AE6464">
        <w:t xml:space="preserve"> layers.</w:t>
      </w:r>
      <w:r w:rsidR="00A36492">
        <w:t xml:space="preserve"> </w:t>
      </w:r>
      <w:r w:rsidR="00A36492" w:rsidRPr="00A36492">
        <w:t xml:space="preserve">The results indicate that </w:t>
      </w:r>
      <w:r w:rsidR="00D55F8E">
        <w:t xml:space="preserve">the </w:t>
      </w:r>
      <w:r w:rsidR="00A36492" w:rsidRPr="00A36492">
        <w:t>pulse CV technique extract</w:t>
      </w:r>
      <w:r w:rsidR="00CB1D89">
        <w:t>s</w:t>
      </w:r>
      <w:r w:rsidR="00A36492" w:rsidRPr="00A36492">
        <w:t xml:space="preserve"> a lager flat-band voltage shift as compared to </w:t>
      </w:r>
      <w:r w:rsidR="00D55F8E">
        <w:t xml:space="preserve">the </w:t>
      </w:r>
      <w:r w:rsidR="00A36492" w:rsidRPr="00A36492">
        <w:t xml:space="preserve">conventional CV technique. </w:t>
      </w:r>
      <w:r w:rsidR="00AD5B6E" w:rsidRPr="00AD5B6E">
        <w:t xml:space="preserve">As </w:t>
      </w:r>
      <w:r w:rsidR="00D55F8E">
        <w:t xml:space="preserve">explained </w:t>
      </w:r>
      <w:r w:rsidR="00F14330">
        <w:t>above</w:t>
      </w:r>
      <w:r w:rsidR="00AD5B6E" w:rsidRPr="00AD5B6E">
        <w:t xml:space="preserve">, the recovery of </w:t>
      </w:r>
      <w:r w:rsidR="00AD5B6E">
        <w:rPr>
          <w:rFonts w:ascii="Gadugi" w:hAnsi="Gadugi"/>
        </w:rPr>
        <w:sym w:font="Symbol" w:char="F044"/>
      </w:r>
      <w:r w:rsidR="00AD5B6E" w:rsidRPr="00EA23E2">
        <w:t>V</w:t>
      </w:r>
      <w:r w:rsidR="00AD5B6E" w:rsidRPr="00EA23E2">
        <w:rPr>
          <w:vertAlign w:val="subscript"/>
        </w:rPr>
        <w:t>FB</w:t>
      </w:r>
      <w:r w:rsidR="00AD5B6E" w:rsidRPr="00AD5B6E">
        <w:t xml:space="preserve"> measured by the conventional method may </w:t>
      </w:r>
      <w:r w:rsidR="00CB1D89">
        <w:t>take place</w:t>
      </w:r>
      <w:r w:rsidR="00CB1D89" w:rsidRPr="00AD5B6E">
        <w:t xml:space="preserve"> </w:t>
      </w:r>
      <w:r w:rsidR="00F14330">
        <w:t xml:space="preserve">due to </w:t>
      </w:r>
      <w:r w:rsidR="00AD5B6E" w:rsidRPr="00AD5B6E">
        <w:t>a large density of biased-induced electrons trapped in the oxide</w:t>
      </w:r>
      <w:r w:rsidR="00A36492" w:rsidRPr="00A36492">
        <w:t>. Conversel</w:t>
      </w:r>
      <w:r w:rsidR="00D55F8E">
        <w:t>y, most of these negative oxide-</w:t>
      </w:r>
      <w:r w:rsidR="00A36492" w:rsidRPr="00A36492">
        <w:t xml:space="preserve">trapped charges would be de-trapped and less trapping occurred before the completion of </w:t>
      </w:r>
      <w:r w:rsidR="00D55F8E">
        <w:t xml:space="preserve">the </w:t>
      </w:r>
      <w:r w:rsidR="00A36492" w:rsidRPr="00A36492">
        <w:t>pulse CV measurement.</w:t>
      </w:r>
      <w:r w:rsidR="00A36492">
        <w:t xml:space="preserve"> </w:t>
      </w:r>
      <w:r w:rsidR="00A36492" w:rsidRPr="00A36492">
        <w:t>As indicate</w:t>
      </w:r>
      <w:r w:rsidR="00D55F8E">
        <w:t>d</w:t>
      </w:r>
      <w:r w:rsidR="00A36492" w:rsidRPr="00A36492">
        <w:t xml:space="preserve"> in Fig. 11, the two dielectric</w:t>
      </w:r>
      <w:r w:rsidR="00CB1D89">
        <w:t>s</w:t>
      </w:r>
      <w:r w:rsidR="00A36492" w:rsidRPr="00A36492">
        <w:t xml:space="preserve"> have similar difference of </w:t>
      </w:r>
      <w:r w:rsidR="00A36492">
        <w:rPr>
          <w:rFonts w:ascii="Gadugi" w:hAnsi="Gadugi"/>
        </w:rPr>
        <w:sym w:font="Symbol" w:char="F044"/>
      </w:r>
      <w:r w:rsidR="00A36492" w:rsidRPr="00EA23E2">
        <w:t>V</w:t>
      </w:r>
      <w:r w:rsidR="00A36492" w:rsidRPr="00EA23E2">
        <w:rPr>
          <w:vertAlign w:val="subscript"/>
        </w:rPr>
        <w:t>FB</w:t>
      </w:r>
      <w:r w:rsidR="00A36492" w:rsidRPr="00A36492">
        <w:t xml:space="preserve"> </w:t>
      </w:r>
      <w:r w:rsidR="005A1116">
        <w:t xml:space="preserve">obtained </w:t>
      </w:r>
      <w:r w:rsidR="00F14330">
        <w:t>from</w:t>
      </w:r>
      <w:r w:rsidR="00A36492" w:rsidRPr="00A36492">
        <w:t xml:space="preserve"> </w:t>
      </w:r>
      <w:r w:rsidR="00D55F8E">
        <w:t xml:space="preserve">the </w:t>
      </w:r>
      <w:r w:rsidR="00A36492" w:rsidRPr="00A36492">
        <w:t>pulse and conventional CV measurements.</w:t>
      </w:r>
      <w:r w:rsidR="00A36492">
        <w:t xml:space="preserve"> </w:t>
      </w:r>
      <w:r w:rsidR="008B063D" w:rsidRPr="008B063D">
        <w:t>The results extracted from SiO</w:t>
      </w:r>
      <w:r w:rsidR="008B063D" w:rsidRPr="008B063D">
        <w:rPr>
          <w:vertAlign w:val="subscript"/>
        </w:rPr>
        <w:t>2</w:t>
      </w:r>
      <w:r w:rsidR="008B063D" w:rsidRPr="008B063D">
        <w:t xml:space="preserve"> identify the reliability of the proposed measurement system.</w:t>
      </w:r>
      <w:r w:rsidR="00A36492" w:rsidRPr="00A36492">
        <w:t xml:space="preserve"> At all total dose level</w:t>
      </w:r>
      <w:r w:rsidR="00CB1D89">
        <w:t>s</w:t>
      </w:r>
      <w:r w:rsidR="00A36492" w:rsidRPr="00A36492">
        <w:t xml:space="preserve">, the value of </w:t>
      </w:r>
      <w:r w:rsidR="00A36492">
        <w:rPr>
          <w:rFonts w:ascii="Gadugi" w:hAnsi="Gadugi"/>
        </w:rPr>
        <w:sym w:font="Symbol" w:char="F044"/>
      </w:r>
      <w:r w:rsidR="00A36492" w:rsidRPr="00EA23E2">
        <w:t>V</w:t>
      </w:r>
      <w:r w:rsidR="00A36492" w:rsidRPr="00EA23E2">
        <w:rPr>
          <w:vertAlign w:val="subscript"/>
        </w:rPr>
        <w:t>FB</w:t>
      </w:r>
      <w:r w:rsidR="00A36492" w:rsidRPr="00A36492">
        <w:t xml:space="preserve"> of HfO</w:t>
      </w:r>
      <w:r w:rsidR="00A36492" w:rsidRPr="00A36492">
        <w:rPr>
          <w:vertAlign w:val="subscript"/>
        </w:rPr>
        <w:t>2</w:t>
      </w:r>
      <w:r w:rsidR="008B063D">
        <w:t xml:space="preserve"> remain</w:t>
      </w:r>
      <w:r w:rsidR="00A36492" w:rsidRPr="00A36492">
        <w:t xml:space="preserve">s at a higher level for both </w:t>
      </w:r>
      <w:r w:rsidR="008B063D">
        <w:t xml:space="preserve">the </w:t>
      </w:r>
      <w:r w:rsidR="00A36492" w:rsidRPr="00A36492">
        <w:t>pulse and conventional technique. Thi</w:t>
      </w:r>
      <w:r w:rsidR="008B063D">
        <w:t>s is because the positive oxide-</w:t>
      </w:r>
      <w:r w:rsidR="00A36492" w:rsidRPr="00A36492">
        <w:t>trapped charge density in HfO</w:t>
      </w:r>
      <w:r w:rsidR="00A36492" w:rsidRPr="00A36492">
        <w:rPr>
          <w:vertAlign w:val="subscript"/>
        </w:rPr>
        <w:t>2</w:t>
      </w:r>
      <w:r w:rsidR="00A36492" w:rsidRPr="00A36492">
        <w:t xml:space="preserve"> is much larger than that in SiO</w:t>
      </w:r>
      <w:r w:rsidR="00A36492" w:rsidRPr="00A36492">
        <w:rPr>
          <w:vertAlign w:val="subscript"/>
        </w:rPr>
        <w:t>2</w:t>
      </w:r>
      <w:r w:rsidR="00A36492">
        <w:t xml:space="preserve"> </w:t>
      </w:r>
      <w:r w:rsidR="00A36492">
        <w:fldChar w:fldCharType="begin">
          <w:fldData xml:space="preserve">PEVuZE5vdGU+PENpdGU+PEF1dGhvcj5GZWxpeDwvQXV0aG9yPjxZZWFyPjIwMDQ8L1llYXI+PFJl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</w:fldData>
        </w:fldChar>
      </w:r>
      <w:r w:rsidR="00D81C78">
        <w:instrText xml:space="preserve"> ADDIN EN.CITE </w:instrText>
      </w:r>
      <w:r w:rsidR="00D81C78">
        <w:fldChar w:fldCharType="begin">
          <w:fldData xml:space="preserve">PEVuZE5vdGU+PENpdGU+PEF1dGhvcj5GZWxpeDwvQXV0aG9yPjxZZWFyPjIwMDQ8L1llYXI+PFJl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</w:fldData>
        </w:fldChar>
      </w:r>
      <w:r w:rsidR="00D81C78">
        <w:instrText xml:space="preserve"> ADDIN EN.CITE.DATA </w:instrText>
      </w:r>
      <w:r w:rsidR="00D81C78">
        <w:fldChar w:fldCharType="end"/>
      </w:r>
      <w:r w:rsidR="00A36492">
        <w:fldChar w:fldCharType="separate"/>
      </w:r>
      <w:r w:rsidR="00976ABF">
        <w:rPr>
          <w:noProof/>
        </w:rPr>
        <w:t>[20, 28]</w:t>
      </w:r>
      <w:r w:rsidR="00A36492">
        <w:fldChar w:fldCharType="end"/>
      </w:r>
      <w:r w:rsidR="00A36492" w:rsidRPr="00A36492">
        <w:t>.</w:t>
      </w:r>
    </w:p>
    <w:p w14:paraId="273A14E1" w14:textId="678E9B38" w:rsidR="007F6871" w:rsidRPr="00A36492" w:rsidRDefault="00643346" w:rsidP="007F6871">
      <w:pPr>
        <w:ind w:firstLine="202"/>
        <w:jc w:val="both"/>
      </w:pPr>
      <w:r w:rsidRPr="00643346">
        <w:t xml:space="preserve">The annealing effects </w:t>
      </w:r>
      <w:r w:rsidR="00747D3D">
        <w:rPr>
          <w:rFonts w:hint="eastAsia"/>
          <w:lang w:eastAsia="zh-CN"/>
        </w:rPr>
        <w:t>do</w:t>
      </w:r>
      <w:r w:rsidR="00747D3D">
        <w:t xml:space="preserve"> exist</w:t>
      </w:r>
      <w:r w:rsidRPr="00643346">
        <w:t xml:space="preserve"> in real case</w:t>
      </w:r>
      <w:r w:rsidR="00747D3D">
        <w:t>s</w:t>
      </w:r>
      <w:r w:rsidRPr="00643346">
        <w:t xml:space="preserve">, especially in low-dose-rate irradiation exposure. </w:t>
      </w:r>
      <w:r w:rsidR="005A1116">
        <w:t>T</w:t>
      </w:r>
      <w:r w:rsidRPr="00643346">
        <w:t xml:space="preserve">here are two kinds of annealing effects: </w:t>
      </w:r>
      <w:r w:rsidR="00747D3D" w:rsidRPr="00643346">
        <w:t xml:space="preserve">annealing </w:t>
      </w:r>
      <w:r w:rsidRPr="00643346">
        <w:t>during irradiation and post-irradiation annealing. During irradiation, the main cause</w:t>
      </w:r>
      <w:r w:rsidR="00747D3D">
        <w:t xml:space="preserve"> of</w:t>
      </w:r>
      <w:r w:rsidRPr="00643346">
        <w:t xml:space="preserve"> annealing is the sens</w:t>
      </w:r>
      <w:r w:rsidR="00747D3D">
        <w:t>e process, as discussed above. As f</w:t>
      </w:r>
      <w:r w:rsidRPr="00643346">
        <w:t xml:space="preserve">or the post-irradiation annealing, the bias-induced charges would tunnel to </w:t>
      </w:r>
      <w:r w:rsidR="00747D3D">
        <w:t xml:space="preserve">the </w:t>
      </w:r>
      <w:r w:rsidRPr="00643346">
        <w:t>oxide and be trapped in both deep and shallow energy level</w:t>
      </w:r>
      <w:r w:rsidR="00747D3D">
        <w:t>s</w:t>
      </w:r>
      <w:r w:rsidRPr="00643346">
        <w:t xml:space="preserve"> of </w:t>
      </w:r>
      <w:r w:rsidR="00747D3D">
        <w:t xml:space="preserve">the </w:t>
      </w:r>
      <w:r w:rsidRPr="00643346">
        <w:t>oxide to compensate the radiation-induced charges. With regard to conventional CV measurements, the accumulation of these bias-induced oxide</w:t>
      </w:r>
      <w:r w:rsidR="00747D3D">
        <w:t xml:space="preserve"> trapped charges would cause</w:t>
      </w:r>
      <w:r w:rsidRPr="00643346">
        <w:t xml:space="preserve"> significant recovery of </w:t>
      </w:r>
      <w:r>
        <w:rPr>
          <w:rFonts w:ascii="Gadugi" w:hAnsi="Gadugi"/>
        </w:rPr>
        <w:sym w:font="Symbol" w:char="F044"/>
      </w:r>
      <w:r w:rsidRPr="00EA23E2">
        <w:t>V</w:t>
      </w:r>
      <w:r w:rsidRPr="00EA23E2">
        <w:rPr>
          <w:vertAlign w:val="subscript"/>
        </w:rPr>
        <w:t>FB</w:t>
      </w:r>
      <w:r w:rsidRPr="00643346">
        <w:t xml:space="preserve"> as indicated by Dixit </w:t>
      </w:r>
      <w:r w:rsidRPr="00643346">
        <w:rPr>
          <w:i/>
        </w:rPr>
        <w:t>et al</w:t>
      </w:r>
      <w:r w:rsidR="005A1116">
        <w:rPr>
          <w:i/>
        </w:rPr>
        <w:t xml:space="preserve"> </w:t>
      </w:r>
      <w:r w:rsidR="007F6871">
        <w:fldChar w:fldCharType="begin">
          <w:fldData xml:space="preserve">PEVuZE5vdGU+PENpdGU+PEF1dGhvcj5EaXhpdDwvQXV0aG9yPjxZZWFyPjIwMDc8L1llYXI+PFJl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</w:fldData>
        </w:fldChar>
      </w:r>
      <w:r w:rsidR="00D81C78">
        <w:instrText xml:space="preserve"> ADDIN EN.CITE </w:instrText>
      </w:r>
      <w:r w:rsidR="00D81C78">
        <w:fldChar w:fldCharType="begin">
          <w:fldData xml:space="preserve">PEVuZE5vdGU+PENpdGU+PEF1dGhvcj5EaXhpdDwvQXV0aG9yPjxZZWFyPjIwMDc8L1llYXI+PFJl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</w:fldData>
        </w:fldChar>
      </w:r>
      <w:r w:rsidR="00D81C78">
        <w:instrText xml:space="preserve"> ADDIN EN.CITE.DATA </w:instrText>
      </w:r>
      <w:r w:rsidR="00D81C78">
        <w:fldChar w:fldCharType="end"/>
      </w:r>
      <w:r w:rsidR="007F6871">
        <w:fldChar w:fldCharType="separate"/>
      </w:r>
      <w:r w:rsidR="007F6871">
        <w:rPr>
          <w:noProof/>
        </w:rPr>
        <w:t>[28]</w:t>
      </w:r>
      <w:r w:rsidR="007F6871">
        <w:fldChar w:fldCharType="end"/>
      </w:r>
      <w:r w:rsidR="007F6871" w:rsidRPr="007F6871">
        <w:t>.</w:t>
      </w:r>
      <w:r w:rsidR="00747D3D">
        <w:t xml:space="preserve"> However, this study </w:t>
      </w:r>
      <w:r w:rsidR="005A1116">
        <w:t>ha</w:t>
      </w:r>
      <w:r w:rsidR="00747D3D">
        <w:t>s</w:t>
      </w:r>
      <w:r w:rsidRPr="00643346">
        <w:t xml:space="preserve"> </w:t>
      </w:r>
      <w:r w:rsidR="005A1116">
        <w:t xml:space="preserve">been </w:t>
      </w:r>
      <w:r w:rsidRPr="00643346">
        <w:t xml:space="preserve">focused </w:t>
      </w:r>
      <w:r w:rsidR="00747D3D">
        <w:t xml:space="preserve">only </w:t>
      </w:r>
      <w:r w:rsidRPr="00643346">
        <w:t>on the on-site radiation-induced charge trapping behaviors in HfO</w:t>
      </w:r>
      <w:r w:rsidRPr="00643346">
        <w:rPr>
          <w:vertAlign w:val="subscript"/>
        </w:rPr>
        <w:t>2</w:t>
      </w:r>
      <w:r w:rsidRPr="00643346">
        <w:t>. We have not done the post-irradiation annealing study o</w:t>
      </w:r>
      <w:r w:rsidR="005A1116">
        <w:t>f</w:t>
      </w:r>
      <w:r w:rsidRPr="00643346">
        <w:t xml:space="preserve"> HfO</w:t>
      </w:r>
      <w:r w:rsidRPr="00643346">
        <w:rPr>
          <w:vertAlign w:val="subscript"/>
        </w:rPr>
        <w:t>2</w:t>
      </w:r>
      <w:r w:rsidRPr="00643346">
        <w:t xml:space="preserve">. </w:t>
      </w:r>
      <w:r w:rsidR="005A1116">
        <w:t>We recognize i</w:t>
      </w:r>
      <w:r w:rsidRPr="00643346">
        <w:t xml:space="preserve">t </w:t>
      </w:r>
      <w:r w:rsidR="005A1116">
        <w:t>a</w:t>
      </w:r>
      <w:r w:rsidRPr="00643346">
        <w:t>s a crucial issue to be extensively discussed in our future work.</w:t>
      </w:r>
      <w:r w:rsidR="007F6871" w:rsidRPr="007F6871">
        <w:t xml:space="preserve"> </w:t>
      </w:r>
    </w:p>
    <w:p w14:paraId="3624836F" w14:textId="4129D444" w:rsidR="00E97B99" w:rsidRDefault="00F001E6" w:rsidP="00E97B99">
      <w:pPr>
        <w:pStyle w:val="Heading1"/>
      </w:pPr>
      <w:bookmarkStart w:id="26" w:name="OLE_LINK9"/>
      <w:bookmarkStart w:id="27" w:name="OLE_LINK21"/>
      <w:r>
        <w:t>Conclusions</w:t>
      </w:r>
    </w:p>
    <w:bookmarkEnd w:id="26"/>
    <w:bookmarkEnd w:id="27"/>
    <w:p w14:paraId="31D2FD6F" w14:textId="5A459D9E" w:rsidR="00702332" w:rsidRDefault="00AD0C4B" w:rsidP="000901A1">
      <w:pPr>
        <w:jc w:val="both"/>
      </w:pPr>
      <w:r>
        <w:tab/>
      </w:r>
      <w:r w:rsidR="00803FDF">
        <w:rPr>
          <w:rFonts w:hint="eastAsia"/>
          <w:lang w:eastAsia="zh-CN"/>
        </w:rPr>
        <w:t>I</w:t>
      </w:r>
      <w:r w:rsidR="00803FDF">
        <w:rPr>
          <w:lang w:eastAsia="zh-CN"/>
        </w:rPr>
        <w:t xml:space="preserve">n this paper, </w:t>
      </w:r>
      <w:r w:rsidRPr="00AD0C4B">
        <w:t>the low-dose-rate radiation response</w:t>
      </w:r>
      <w:r w:rsidR="00812D04">
        <w:t>s</w:t>
      </w:r>
      <w:r w:rsidRPr="00AD0C4B">
        <w:t xml:space="preserve"> of HfO</w:t>
      </w:r>
      <w:r w:rsidRPr="003E40A1">
        <w:rPr>
          <w:vertAlign w:val="subscript"/>
        </w:rPr>
        <w:t>2</w:t>
      </w:r>
      <w:r w:rsidRPr="00AD0C4B">
        <w:t>/SiO</w:t>
      </w:r>
      <w:r w:rsidRPr="003E40A1">
        <w:rPr>
          <w:vertAlign w:val="subscript"/>
        </w:rPr>
        <w:t>2</w:t>
      </w:r>
      <w:r w:rsidRPr="00AD0C4B">
        <w:t xml:space="preserve">–Si capacitors </w:t>
      </w:r>
      <w:r w:rsidR="00803FDF">
        <w:t xml:space="preserve">have been </w:t>
      </w:r>
      <w:r w:rsidRPr="00AD0C4B">
        <w:t xml:space="preserve">characterized by pulse </w:t>
      </w:r>
      <w:r w:rsidR="00E06586">
        <w:t>and conventional CV</w:t>
      </w:r>
      <w:r w:rsidRPr="00AD0C4B">
        <w:t xml:space="preserve"> </w:t>
      </w:r>
      <w:r w:rsidR="00E06586">
        <w:t>measurements</w:t>
      </w:r>
      <w:r w:rsidRPr="00AD0C4B">
        <w:t xml:space="preserve"> under continuous</w:t>
      </w:r>
      <w:r w:rsidR="00EA652D">
        <w:t xml:space="preserve"> γ-</w:t>
      </w:r>
      <w:r w:rsidRPr="00AD0C4B">
        <w:t>ray</w:t>
      </w:r>
      <w:r w:rsidR="00EA652D">
        <w:t xml:space="preserve"> exposure</w:t>
      </w:r>
      <w:r w:rsidRPr="00AD0C4B">
        <w:t xml:space="preserve">. </w:t>
      </w:r>
      <w:r w:rsidR="00EA652D">
        <w:t xml:space="preserve">We have found that a very large concentration of radiation-induced oxide trapped charges </w:t>
      </w:r>
      <w:r w:rsidR="005A1116">
        <w:t>is</w:t>
      </w:r>
      <w:r w:rsidR="00EA652D">
        <w:t xml:space="preserve"> generated in the </w:t>
      </w:r>
      <w:r w:rsidR="00E8284B">
        <w:t xml:space="preserve">oxide. </w:t>
      </w:r>
      <w:r w:rsidR="00BB7881">
        <w:t>However,</w:t>
      </w:r>
      <w:r w:rsidR="00EA652D">
        <w:t xml:space="preserve"> the </w:t>
      </w:r>
      <w:r w:rsidR="00EA652D">
        <w:rPr>
          <w:lang w:eastAsia="zh-CN"/>
        </w:rPr>
        <w:t>conventional measurement extract</w:t>
      </w:r>
      <w:r w:rsidR="008E5284">
        <w:rPr>
          <w:lang w:eastAsia="zh-CN"/>
        </w:rPr>
        <w:t>s</w:t>
      </w:r>
      <w:r w:rsidR="00EA652D">
        <w:rPr>
          <w:lang w:eastAsia="zh-CN"/>
        </w:rPr>
        <w:t xml:space="preserve"> very </w:t>
      </w:r>
      <w:r w:rsidR="00812D04">
        <w:rPr>
          <w:lang w:eastAsia="zh-CN"/>
        </w:rPr>
        <w:t>small values of</w:t>
      </w:r>
      <w:r w:rsidR="00EA652D">
        <w:rPr>
          <w:lang w:eastAsia="zh-CN"/>
        </w:rPr>
        <w:t xml:space="preserve"> </w:t>
      </w:r>
      <w:r w:rsidR="00323FCF">
        <w:rPr>
          <w:rFonts w:ascii="Gadugi" w:hAnsi="Gadugi"/>
        </w:rPr>
        <w:sym w:font="Symbol" w:char="F044"/>
      </w:r>
      <w:r w:rsidR="00EA652D" w:rsidRPr="00AD0C4B">
        <w:t>V</w:t>
      </w:r>
      <w:r w:rsidR="00EA652D" w:rsidRPr="00ED04F2">
        <w:rPr>
          <w:vertAlign w:val="subscript"/>
        </w:rPr>
        <w:t>FB</w:t>
      </w:r>
      <w:r w:rsidR="00EA652D">
        <w:t xml:space="preserve">. </w:t>
      </w:r>
      <w:r w:rsidR="003776A5" w:rsidRPr="00AD0C4B">
        <w:t xml:space="preserve">This </w:t>
      </w:r>
      <w:r w:rsidR="005A1116">
        <w:t>h</w:t>
      </w:r>
      <w:r w:rsidR="003776A5" w:rsidRPr="00AD0C4B">
        <w:t xml:space="preserve">as </w:t>
      </w:r>
      <w:r w:rsidR="005A1116">
        <w:t xml:space="preserve">been </w:t>
      </w:r>
      <w:r w:rsidR="003776A5" w:rsidRPr="00AD0C4B">
        <w:t>attribute</w:t>
      </w:r>
      <w:r w:rsidR="008E5284">
        <w:t>d</w:t>
      </w:r>
      <w:r w:rsidR="003776A5" w:rsidRPr="00AD0C4B">
        <w:t xml:space="preserve"> to the </w:t>
      </w:r>
      <w:r w:rsidR="001A74A3">
        <w:t xml:space="preserve">compensation of </w:t>
      </w:r>
      <w:r w:rsidR="003776A5" w:rsidRPr="00AD0C4B">
        <w:t xml:space="preserve">radiation-induced oxide trapped charges by bias-induced charges </w:t>
      </w:r>
      <w:r w:rsidR="00A1127D">
        <w:t xml:space="preserve">for </w:t>
      </w:r>
      <w:r w:rsidR="00A1127D" w:rsidRPr="00AD0C4B">
        <w:t>measurements</w:t>
      </w:r>
      <w:r w:rsidR="003776A5" w:rsidRPr="00AD0C4B">
        <w:t xml:space="preserve"> complete</w:t>
      </w:r>
      <w:r w:rsidR="008E5284">
        <w:t>d</w:t>
      </w:r>
      <w:r w:rsidR="003776A5" w:rsidRPr="00AD0C4B">
        <w:t xml:space="preserve"> </w:t>
      </w:r>
      <w:r w:rsidR="000901A1">
        <w:t>in a relative</w:t>
      </w:r>
      <w:r w:rsidR="00812D04">
        <w:t>ly</w:t>
      </w:r>
      <w:r w:rsidR="000901A1">
        <w:t xml:space="preserve"> long time</w:t>
      </w:r>
      <w:r w:rsidR="001A74A3">
        <w:t xml:space="preserve"> (</w:t>
      </w:r>
      <w:r w:rsidR="007E61DA">
        <w:rPr>
          <w:lang w:eastAsia="zh-CN"/>
        </w:rPr>
        <w:t>more than 7 seconds</w:t>
      </w:r>
      <w:r w:rsidR="001A74A3">
        <w:t>)</w:t>
      </w:r>
      <w:r w:rsidR="003776A5" w:rsidRPr="00AD0C4B">
        <w:t>.</w:t>
      </w:r>
      <w:r w:rsidR="00EA652D">
        <w:t xml:space="preserve"> </w:t>
      </w:r>
      <w:r w:rsidR="000901A1">
        <w:t>It has also been demonstrated that both the positive and negative trapping/de-trapping dominate the radiation response of HfO</w:t>
      </w:r>
      <w:r w:rsidR="000901A1">
        <w:rPr>
          <w:vertAlign w:val="subscript"/>
        </w:rPr>
        <w:t>2</w:t>
      </w:r>
      <w:r w:rsidR="000901A1">
        <w:t xml:space="preserve"> </w:t>
      </w:r>
      <w:r w:rsidR="000901A1" w:rsidRPr="00651D12">
        <w:t>dielectric</w:t>
      </w:r>
      <w:r w:rsidR="000901A1">
        <w:t>s.</w:t>
      </w:r>
    </w:p>
    <w:p w14:paraId="06516970" w14:textId="0ED1B34C" w:rsidR="00A01951" w:rsidRDefault="00A2593D" w:rsidP="00C45B72">
      <w:pPr>
        <w:ind w:firstLine="202"/>
        <w:jc w:val="both"/>
        <w:rPr>
          <w:lang w:eastAsia="zh-CN"/>
        </w:rPr>
      </w:pPr>
      <w:r>
        <w:t>Consequently</w:t>
      </w:r>
      <w:r w:rsidR="008E5284">
        <w:t>, a</w:t>
      </w:r>
      <w:r w:rsidR="003776A5">
        <w:t xml:space="preserve"> framework </w:t>
      </w:r>
      <w:r w:rsidR="001A74A3">
        <w:t xml:space="preserve">and measurement methodology </w:t>
      </w:r>
      <w:r w:rsidR="003776A5">
        <w:t>has been proposed</w:t>
      </w:r>
      <w:r w:rsidR="008E5284">
        <w:t xml:space="preserve"> for better understanding</w:t>
      </w:r>
      <w:r w:rsidR="003776A5">
        <w:t xml:space="preserve"> </w:t>
      </w:r>
      <w:r w:rsidR="004E218E">
        <w:t xml:space="preserve">the </w:t>
      </w:r>
      <w:r w:rsidR="003776A5">
        <w:t xml:space="preserve">mechanisms of </w:t>
      </w:r>
      <w:r w:rsidR="004E218E">
        <w:t xml:space="preserve">radiation-induced charge trapping and </w:t>
      </w:r>
      <w:r w:rsidR="004E218E" w:rsidRPr="005A400C">
        <w:t xml:space="preserve">compensation </w:t>
      </w:r>
      <w:r w:rsidR="004E218E">
        <w:t>of bias-induced charges in HfO</w:t>
      </w:r>
      <w:r w:rsidR="004E218E">
        <w:rPr>
          <w:vertAlign w:val="subscript"/>
        </w:rPr>
        <w:t>2</w:t>
      </w:r>
      <w:r w:rsidR="001A74A3">
        <w:t xml:space="preserve"> stacks</w:t>
      </w:r>
      <w:r w:rsidR="004E218E">
        <w:t xml:space="preserve">. </w:t>
      </w:r>
      <w:r w:rsidR="009008F7">
        <w:t>During the measurements, t</w:t>
      </w:r>
      <w:r w:rsidR="002D0AC5">
        <w:t xml:space="preserve">he </w:t>
      </w:r>
      <w:r w:rsidR="009008F7">
        <w:t xml:space="preserve">bias-induced oxide trapped </w:t>
      </w:r>
      <w:r w:rsidR="00937269">
        <w:t>charges</w:t>
      </w:r>
      <w:r w:rsidR="00FD6E0A">
        <w:t xml:space="preserve"> tunnel</w:t>
      </w:r>
      <w:r w:rsidR="002D0AC5" w:rsidRPr="002029A2">
        <w:t xml:space="preserve"> </w:t>
      </w:r>
      <w:r w:rsidR="001A74A3">
        <w:t>in</w:t>
      </w:r>
      <w:r w:rsidR="002D0AC5" w:rsidRPr="002029A2">
        <w:t>to HfO</w:t>
      </w:r>
      <w:r w:rsidR="002D0AC5" w:rsidRPr="002029A2">
        <w:rPr>
          <w:vertAlign w:val="subscript"/>
        </w:rPr>
        <w:t>2</w:t>
      </w:r>
      <w:r w:rsidR="002D0AC5" w:rsidRPr="002029A2">
        <w:t xml:space="preserve"> </w:t>
      </w:r>
      <w:r w:rsidR="002D0AC5">
        <w:t xml:space="preserve">again </w:t>
      </w:r>
      <w:r w:rsidR="002D0AC5" w:rsidRPr="002029A2">
        <w:t xml:space="preserve">to </w:t>
      </w:r>
      <w:r w:rsidR="00937269">
        <w:t>cause</w:t>
      </w:r>
      <w:r w:rsidR="00812D04">
        <w:t xml:space="preserve"> </w:t>
      </w:r>
      <w:r w:rsidR="00812D04" w:rsidRPr="002029A2">
        <w:t>recovery</w:t>
      </w:r>
      <w:r w:rsidR="002D0AC5" w:rsidRPr="002029A2">
        <w:t xml:space="preserve"> of </w:t>
      </w:r>
      <w:r w:rsidR="002D0AC5">
        <w:t>radiation-induced</w:t>
      </w:r>
      <w:r w:rsidR="002D0AC5" w:rsidRPr="002029A2">
        <w:rPr>
          <w:rFonts w:ascii="Gadugi" w:hAnsi="Gadugi" w:cs="Gadugi"/>
        </w:rPr>
        <w:t xml:space="preserve"> </w:t>
      </w:r>
      <w:r w:rsidR="00FD6E0A">
        <w:rPr>
          <w:rFonts w:ascii="Gadugi" w:hAnsi="Gadugi"/>
        </w:rPr>
        <w:sym w:font="Symbol" w:char="F044"/>
      </w:r>
      <w:r w:rsidR="002D0AC5" w:rsidRPr="002029A2">
        <w:t>V</w:t>
      </w:r>
      <w:r w:rsidR="002D0AC5" w:rsidRPr="002029A2">
        <w:rPr>
          <w:vertAlign w:val="subscript"/>
        </w:rPr>
        <w:t>FB</w:t>
      </w:r>
      <w:r w:rsidR="002D0AC5">
        <w:t xml:space="preserve">. </w:t>
      </w:r>
      <w:r w:rsidR="000904F0">
        <w:t>F</w:t>
      </w:r>
      <w:r w:rsidR="004E218E">
        <w:t xml:space="preserve">ast characterization </w:t>
      </w:r>
      <w:r w:rsidR="007E61DA">
        <w:t>using</w:t>
      </w:r>
      <w:r w:rsidR="004E218E">
        <w:t xml:space="preserve"> pulse CV </w:t>
      </w:r>
      <w:r w:rsidR="00812D04">
        <w:t>can</w:t>
      </w:r>
      <w:r w:rsidR="004E218E">
        <w:t xml:space="preserve"> measure</w:t>
      </w:r>
      <w:r w:rsidR="000904F0">
        <w:t xml:space="preserve"> these </w:t>
      </w:r>
      <w:r w:rsidR="007E61DA">
        <w:t>effects and avoid</w:t>
      </w:r>
      <w:r w:rsidR="004E218E">
        <w:t xml:space="preserve"> the </w:t>
      </w:r>
      <w:r w:rsidR="00936AE9" w:rsidRPr="005A400C">
        <w:t xml:space="preserve">compensation </w:t>
      </w:r>
      <w:r w:rsidR="00936AE9">
        <w:t xml:space="preserve">of </w:t>
      </w:r>
      <w:r w:rsidR="00162A2A">
        <w:t xml:space="preserve">the </w:t>
      </w:r>
      <w:r w:rsidR="004E218E">
        <w:t>bias-induced</w:t>
      </w:r>
      <w:r w:rsidR="00936AE9">
        <w:t xml:space="preserve"> charges</w:t>
      </w:r>
      <w:r w:rsidR="004E218E">
        <w:rPr>
          <w:lang w:eastAsia="zh-CN"/>
        </w:rPr>
        <w:t>.</w:t>
      </w:r>
      <w:r w:rsidR="00E06586" w:rsidRPr="00AD0C4B">
        <w:t xml:space="preserve"> </w:t>
      </w:r>
      <w:r w:rsidR="00162A2A">
        <w:rPr>
          <w:rFonts w:hint="eastAsia"/>
          <w:lang w:eastAsia="zh-CN"/>
        </w:rPr>
        <w:t>Moreover,</w:t>
      </w:r>
      <w:r w:rsidR="00936AE9">
        <w:t xml:space="preserve"> the density of </w:t>
      </w:r>
      <w:r w:rsidR="00162A2A" w:rsidRPr="00AD0C4B">
        <w:t xml:space="preserve">effective </w:t>
      </w:r>
      <w:r w:rsidR="00162A2A">
        <w:t>trapped charges</w:t>
      </w:r>
      <w:r w:rsidR="00C53AD4">
        <w:t xml:space="preserve"> decreases</w:t>
      </w:r>
      <w:r w:rsidR="00936AE9">
        <w:t xml:space="preserve"> with the increase of </w:t>
      </w:r>
      <w:r w:rsidR="00C53AD4">
        <w:t xml:space="preserve">the </w:t>
      </w:r>
      <w:r w:rsidR="00936AE9">
        <w:t xml:space="preserve">edge time. </w:t>
      </w:r>
      <w:r w:rsidR="00A9725C" w:rsidRPr="00A9725C">
        <w:t xml:space="preserve">According to the results in this work and our previous study, we tentatively suggest that the effect of the peak voltage time on the concentration of net oxide trapped charges is negligible. </w:t>
      </w:r>
      <w:r w:rsidR="005A1116">
        <w:t>A</w:t>
      </w:r>
      <w:r w:rsidR="00A9725C" w:rsidRPr="00A9725C">
        <w:t xml:space="preserve"> higher pulse magnitude would cause larger</w:t>
      </w:r>
      <w:r w:rsidR="00A56A73">
        <w:t xml:space="preserve"> </w:t>
      </w:r>
      <w:r w:rsidR="00A56A73">
        <w:rPr>
          <w:rFonts w:ascii="Gadugi" w:hAnsi="Gadugi"/>
        </w:rPr>
        <w:sym w:font="Symbol" w:char="F044"/>
      </w:r>
      <w:r w:rsidR="00A56A73" w:rsidRPr="002029A2">
        <w:t>V</w:t>
      </w:r>
      <w:r w:rsidR="00A56A73" w:rsidRPr="002029A2">
        <w:rPr>
          <w:vertAlign w:val="subscript"/>
        </w:rPr>
        <w:t>FB</w:t>
      </w:r>
      <w:r w:rsidR="00A56A73">
        <w:t xml:space="preserve"> during </w:t>
      </w:r>
      <w:r w:rsidR="00550702">
        <w:t xml:space="preserve">the </w:t>
      </w:r>
      <w:r w:rsidR="00A56A73">
        <w:t xml:space="preserve">biased irradiation pulse CV measurements. </w:t>
      </w:r>
      <w:r w:rsidR="0091244C" w:rsidRPr="0091244C">
        <w:t>Similar to HfO</w:t>
      </w:r>
      <w:r w:rsidR="0091244C" w:rsidRPr="0091244C">
        <w:rPr>
          <w:vertAlign w:val="subscript"/>
        </w:rPr>
        <w:t>2</w:t>
      </w:r>
      <w:r w:rsidR="0091244C" w:rsidRPr="0091244C">
        <w:t>, the SiO</w:t>
      </w:r>
      <w:r w:rsidR="0091244C" w:rsidRPr="0091244C">
        <w:rPr>
          <w:vertAlign w:val="subscript"/>
        </w:rPr>
        <w:t>2</w:t>
      </w:r>
      <w:r w:rsidR="008B063D">
        <w:t>-</w:t>
      </w:r>
      <w:r w:rsidR="0091244C" w:rsidRPr="0091244C">
        <w:t xml:space="preserve">based capacitors exposed to gamma radiation show a negative </w:t>
      </w:r>
      <w:r w:rsidR="0091244C">
        <w:rPr>
          <w:rFonts w:ascii="Gadugi" w:hAnsi="Gadugi"/>
        </w:rPr>
        <w:sym w:font="Symbol" w:char="F044"/>
      </w:r>
      <w:r w:rsidR="0091244C" w:rsidRPr="002029A2">
        <w:t>V</w:t>
      </w:r>
      <w:r w:rsidR="0091244C" w:rsidRPr="002029A2">
        <w:rPr>
          <w:vertAlign w:val="subscript"/>
        </w:rPr>
        <w:t>FB</w:t>
      </w:r>
      <w:r w:rsidR="0091244C" w:rsidRPr="0091244C">
        <w:t xml:space="preserve"> </w:t>
      </w:r>
      <w:r w:rsidR="005A1116">
        <w:t xml:space="preserve">of </w:t>
      </w:r>
      <w:r w:rsidR="0091244C" w:rsidRPr="0091244C">
        <w:t>up to -224 mV and -31 mV, respectively from pulse and conventional CV measurements. These results further support that the radiation response of HfO</w:t>
      </w:r>
      <w:r w:rsidR="0091244C" w:rsidRPr="0091244C">
        <w:rPr>
          <w:vertAlign w:val="subscript"/>
        </w:rPr>
        <w:t>2</w:t>
      </w:r>
      <w:r w:rsidR="0091244C" w:rsidRPr="0091244C">
        <w:t xml:space="preserve"> was correctly estimated by using the proposed measurement system.</w:t>
      </w:r>
      <w:r w:rsidR="0091244C">
        <w:t xml:space="preserve"> </w:t>
      </w:r>
      <w:r w:rsidR="006112DB">
        <w:rPr>
          <w:lang w:eastAsia="zh-CN"/>
        </w:rPr>
        <w:t xml:space="preserve">The </w:t>
      </w:r>
      <w:r w:rsidR="006112DB" w:rsidRPr="006112DB">
        <w:rPr>
          <w:lang w:eastAsia="zh-CN"/>
        </w:rPr>
        <w:t>significant</w:t>
      </w:r>
      <w:r w:rsidR="006112DB">
        <w:rPr>
          <w:lang w:eastAsia="zh-CN"/>
        </w:rPr>
        <w:t xml:space="preserve"> </w:t>
      </w:r>
      <w:r w:rsidR="006112DB">
        <w:rPr>
          <w:rFonts w:ascii="Gadugi" w:hAnsi="Gadugi"/>
        </w:rPr>
        <w:sym w:font="Symbol" w:char="F044"/>
      </w:r>
      <w:r w:rsidR="006112DB" w:rsidRPr="002029A2">
        <w:t>V</w:t>
      </w:r>
      <w:r w:rsidR="006112DB" w:rsidRPr="002029A2">
        <w:rPr>
          <w:vertAlign w:val="subscript"/>
        </w:rPr>
        <w:t>FB</w:t>
      </w:r>
      <w:r w:rsidR="006112DB" w:rsidRPr="00022B44">
        <w:rPr>
          <w:lang w:eastAsia="zh-CN"/>
        </w:rPr>
        <w:t xml:space="preserve"> </w:t>
      </w:r>
      <w:r w:rsidR="00022B44" w:rsidRPr="00022B44">
        <w:rPr>
          <w:lang w:eastAsia="zh-CN"/>
        </w:rPr>
        <w:t>suggest</w:t>
      </w:r>
      <w:r w:rsidR="007A4D99">
        <w:rPr>
          <w:lang w:eastAsia="zh-CN"/>
        </w:rPr>
        <w:t>s</w:t>
      </w:r>
      <w:r w:rsidR="00022B44" w:rsidRPr="00022B44">
        <w:rPr>
          <w:lang w:eastAsia="zh-CN"/>
        </w:rPr>
        <w:t xml:space="preserve"> that it is quite challenging for HfO</w:t>
      </w:r>
      <w:r w:rsidR="00022B44" w:rsidRPr="00022B44">
        <w:rPr>
          <w:vertAlign w:val="subscript"/>
          <w:lang w:eastAsia="zh-CN"/>
        </w:rPr>
        <w:t>2</w:t>
      </w:r>
      <w:r w:rsidR="00022B44" w:rsidRPr="00022B44">
        <w:rPr>
          <w:lang w:eastAsia="zh-CN"/>
        </w:rPr>
        <w:t xml:space="preserve"> to replace SiO</w:t>
      </w:r>
      <w:r w:rsidR="00022B44" w:rsidRPr="00022B44">
        <w:rPr>
          <w:vertAlign w:val="subscript"/>
          <w:lang w:eastAsia="zh-CN"/>
        </w:rPr>
        <w:t>2</w:t>
      </w:r>
      <w:r w:rsidR="00022B44" w:rsidRPr="00022B44">
        <w:rPr>
          <w:lang w:eastAsia="zh-CN"/>
        </w:rPr>
        <w:t xml:space="preserve"> in combined radiation and bias environment.</w:t>
      </w:r>
      <w:r w:rsidR="00C45B72" w:rsidRPr="00C45B72">
        <w:t xml:space="preserve"> </w:t>
      </w:r>
      <w:r w:rsidR="006112DB">
        <w:rPr>
          <w:lang w:eastAsia="zh-CN"/>
        </w:rPr>
        <w:t>However</w:t>
      </w:r>
      <w:r w:rsidR="00C45B72" w:rsidRPr="00C45B72">
        <w:rPr>
          <w:lang w:eastAsia="zh-CN"/>
        </w:rPr>
        <w:t xml:space="preserve">, the large bidirectional radiation-induced </w:t>
      </w:r>
      <w:r w:rsidR="00C45B72" w:rsidRPr="00C45B72">
        <w:rPr>
          <w:lang w:eastAsia="zh-CN"/>
        </w:rPr>
        <w:sym w:font="Symbol" w:char="F044"/>
      </w:r>
      <w:r w:rsidR="00C45B72" w:rsidRPr="00C45B72">
        <w:rPr>
          <w:lang w:eastAsia="zh-CN"/>
        </w:rPr>
        <w:t>V</w:t>
      </w:r>
      <w:r w:rsidR="00C45B72" w:rsidRPr="00C45B72">
        <w:rPr>
          <w:vertAlign w:val="subscript"/>
          <w:lang w:eastAsia="zh-CN"/>
        </w:rPr>
        <w:t>FB</w:t>
      </w:r>
      <w:r w:rsidR="00C45B72" w:rsidRPr="00C45B72">
        <w:rPr>
          <w:lang w:eastAsia="zh-CN"/>
        </w:rPr>
        <w:t xml:space="preserve"> of HfO</w:t>
      </w:r>
      <w:r w:rsidR="00C45B72" w:rsidRPr="00C45B72">
        <w:rPr>
          <w:vertAlign w:val="subscript"/>
          <w:lang w:eastAsia="zh-CN"/>
        </w:rPr>
        <w:t>2</w:t>
      </w:r>
      <w:r w:rsidR="007A4D99">
        <w:rPr>
          <w:lang w:eastAsia="zh-CN"/>
        </w:rPr>
        <w:t>-</w:t>
      </w:r>
      <w:r w:rsidR="00C45B72" w:rsidRPr="00C45B72">
        <w:rPr>
          <w:lang w:eastAsia="zh-CN"/>
        </w:rPr>
        <w:t xml:space="preserve">based capacitors was only extracted from pulse CV and on-site measurements. </w:t>
      </w:r>
      <w:r w:rsidR="00770D69">
        <w:rPr>
          <w:lang w:eastAsia="zh-CN"/>
        </w:rPr>
        <w:t>There are</w:t>
      </w:r>
      <w:r w:rsidR="00C45B72" w:rsidRPr="00C45B72">
        <w:rPr>
          <w:lang w:eastAsia="zh-CN"/>
        </w:rPr>
        <w:t xml:space="preserve"> results </w:t>
      </w:r>
      <w:r w:rsidR="00770D69">
        <w:rPr>
          <w:lang w:eastAsia="zh-CN"/>
        </w:rPr>
        <w:t xml:space="preserve">reported </w:t>
      </w:r>
      <w:r w:rsidR="00C45B72" w:rsidRPr="00C45B72">
        <w:rPr>
          <w:lang w:eastAsia="zh-CN"/>
        </w:rPr>
        <w:t>in the literature illustrat</w:t>
      </w:r>
      <w:r w:rsidR="00770D69">
        <w:rPr>
          <w:lang w:eastAsia="zh-CN"/>
        </w:rPr>
        <w:t>ing</w:t>
      </w:r>
      <w:r w:rsidR="00C45B72" w:rsidRPr="00C45B72">
        <w:rPr>
          <w:lang w:eastAsia="zh-CN"/>
        </w:rPr>
        <w:t xml:space="preserve"> that positive oxide trapped charge</w:t>
      </w:r>
      <w:r w:rsidR="007A4D99">
        <w:rPr>
          <w:lang w:eastAsia="zh-CN"/>
        </w:rPr>
        <w:t>s</w:t>
      </w:r>
      <w:r w:rsidR="00C45B72" w:rsidRPr="00C45B72">
        <w:rPr>
          <w:lang w:eastAsia="zh-CN"/>
        </w:rPr>
        <w:t>, electron traps, and protons play significant role in the ionizing radiation response of MOS devices with HfO</w:t>
      </w:r>
      <w:r w:rsidR="00C45B72" w:rsidRPr="00C45B72">
        <w:rPr>
          <w:vertAlign w:val="subscript"/>
          <w:lang w:eastAsia="zh-CN"/>
        </w:rPr>
        <w:t>2</w:t>
      </w:r>
      <w:r w:rsidR="00C45B72" w:rsidRPr="00C45B72">
        <w:rPr>
          <w:lang w:eastAsia="zh-CN"/>
        </w:rPr>
        <w:t xml:space="preserve"> gate dielectrics </w:t>
      </w:r>
      <w:r w:rsidR="00C45B72" w:rsidRPr="00C45B72">
        <w:rPr>
          <w:lang w:eastAsia="zh-CN"/>
        </w:rPr>
        <w:fldChar w:fldCharType="begin">
          <w:fldData xml:space="preserve">PEVuZE5vdGU+PENpdGU+PEF1dGhvcj5aaG91PC9BdXRob3I+PFllYXI+MjAwNjwvWWVhcj48UmVj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=
</w:fldData>
        </w:fldChar>
      </w:r>
      <w:r w:rsidR="00D81C78">
        <w:rPr>
          <w:lang w:eastAsia="zh-CN"/>
        </w:rPr>
        <w:instrText xml:space="preserve"> ADDIN EN.CITE </w:instrText>
      </w:r>
      <w:r w:rsidR="00D81C78">
        <w:rPr>
          <w:lang w:eastAsia="zh-CN"/>
        </w:rPr>
        <w:fldChar w:fldCharType="begin">
          <w:fldData xml:space="preserve">PEVuZE5vdGU+PENpdGU+PEF1dGhvcj5aaG91PC9BdXRob3I+PFllYXI+MjAwNjwvWWVhcj48UmVj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=
</w:fldData>
        </w:fldChar>
      </w:r>
      <w:r w:rsidR="00D81C78">
        <w:rPr>
          <w:lang w:eastAsia="zh-CN"/>
        </w:rPr>
        <w:instrText xml:space="preserve"> ADDIN EN.CITE.DATA </w:instrText>
      </w:r>
      <w:r w:rsidR="00D81C78">
        <w:rPr>
          <w:lang w:eastAsia="zh-CN"/>
        </w:rPr>
      </w:r>
      <w:r w:rsidR="00D81C78">
        <w:rPr>
          <w:lang w:eastAsia="zh-CN"/>
        </w:rPr>
        <w:fldChar w:fldCharType="end"/>
      </w:r>
      <w:r w:rsidR="00C45B72" w:rsidRPr="00C45B72">
        <w:rPr>
          <w:lang w:eastAsia="zh-CN"/>
        </w:rPr>
      </w:r>
      <w:r w:rsidR="00C45B72" w:rsidRPr="00C45B72">
        <w:rPr>
          <w:lang w:eastAsia="zh-CN"/>
        </w:rPr>
        <w:fldChar w:fldCharType="separate"/>
      </w:r>
      <w:r w:rsidR="00976ABF">
        <w:rPr>
          <w:noProof/>
          <w:lang w:eastAsia="zh-CN"/>
        </w:rPr>
        <w:t>[42]</w:t>
      </w:r>
      <w:r w:rsidR="00C45B72" w:rsidRPr="00C45B72">
        <w:rPr>
          <w:lang w:eastAsia="zh-CN"/>
        </w:rPr>
        <w:fldChar w:fldCharType="end"/>
      </w:r>
      <w:r w:rsidR="00C45B72" w:rsidRPr="00C45B72">
        <w:rPr>
          <w:lang w:eastAsia="zh-CN"/>
        </w:rPr>
        <w:t>.</w:t>
      </w:r>
      <w:r w:rsidR="00092C20" w:rsidRPr="00092C20">
        <w:rPr>
          <w:lang w:eastAsia="zh-CN"/>
        </w:rPr>
        <w:t xml:space="preserve"> </w:t>
      </w:r>
      <w:r w:rsidR="006112DB">
        <w:rPr>
          <w:lang w:eastAsia="zh-CN"/>
        </w:rPr>
        <w:t>On the other hand</w:t>
      </w:r>
      <w:r w:rsidR="00C45B72" w:rsidRPr="00C45B72">
        <w:rPr>
          <w:lang w:eastAsia="zh-CN"/>
        </w:rPr>
        <w:t xml:space="preserve">, the </w:t>
      </w:r>
      <w:r w:rsidR="00C45B72" w:rsidRPr="00C45B72">
        <w:rPr>
          <w:lang w:eastAsia="zh-CN"/>
        </w:rPr>
        <w:lastRenderedPageBreak/>
        <w:t xml:space="preserve">discussions in this study were focused </w:t>
      </w:r>
      <w:r w:rsidR="007A4D99">
        <w:rPr>
          <w:lang w:eastAsia="zh-CN"/>
        </w:rPr>
        <w:t xml:space="preserve">only </w:t>
      </w:r>
      <w:r w:rsidR="005A1116">
        <w:rPr>
          <w:lang w:eastAsia="zh-CN"/>
        </w:rPr>
        <w:t xml:space="preserve">on </w:t>
      </w:r>
      <w:r w:rsidR="00C45B72" w:rsidRPr="00C45B72">
        <w:rPr>
          <w:lang w:eastAsia="zh-CN"/>
        </w:rPr>
        <w:t xml:space="preserve">the radiation response of </w:t>
      </w:r>
      <w:r w:rsidR="005A1116">
        <w:rPr>
          <w:lang w:eastAsia="zh-CN"/>
        </w:rPr>
        <w:t xml:space="preserve">~ 24 nm </w:t>
      </w:r>
      <w:r w:rsidR="00C45B72" w:rsidRPr="00C45B72">
        <w:rPr>
          <w:lang w:eastAsia="zh-CN"/>
        </w:rPr>
        <w:t>HfO</w:t>
      </w:r>
      <w:r w:rsidR="00C45B72" w:rsidRPr="00C45B72">
        <w:rPr>
          <w:vertAlign w:val="subscript"/>
          <w:lang w:eastAsia="zh-CN"/>
        </w:rPr>
        <w:t>2</w:t>
      </w:r>
      <w:r w:rsidR="00C45B72" w:rsidRPr="00C45B72">
        <w:rPr>
          <w:lang w:eastAsia="zh-CN"/>
        </w:rPr>
        <w:t xml:space="preserve"> dielectrics instead of </w:t>
      </w:r>
      <w:r w:rsidR="005A1116">
        <w:rPr>
          <w:lang w:eastAsia="zh-CN"/>
        </w:rPr>
        <w:t xml:space="preserve">considering </w:t>
      </w:r>
      <w:r w:rsidR="00C45B72" w:rsidRPr="00C45B72">
        <w:rPr>
          <w:lang w:eastAsia="zh-CN"/>
        </w:rPr>
        <w:t>real devices</w:t>
      </w:r>
      <w:r w:rsidR="005A1116">
        <w:rPr>
          <w:lang w:eastAsia="zh-CN"/>
        </w:rPr>
        <w:t xml:space="preserve">, with thinner dielectrics of </w:t>
      </w:r>
      <w:r w:rsidR="005A1116" w:rsidRPr="00C45B72">
        <w:rPr>
          <w:lang w:eastAsia="zh-CN"/>
        </w:rPr>
        <w:t xml:space="preserve">most commercial </w:t>
      </w:r>
      <w:r w:rsidR="00D34D34" w:rsidRPr="00C45B72">
        <w:rPr>
          <w:lang w:eastAsia="zh-CN"/>
        </w:rPr>
        <w:t>interest.</w:t>
      </w:r>
      <w:r w:rsidR="00C45B72" w:rsidRPr="00C45B72">
        <w:rPr>
          <w:lang w:eastAsia="zh-CN"/>
        </w:rPr>
        <w:t xml:space="preserve"> Such </w:t>
      </w:r>
      <w:r w:rsidR="005415D9">
        <w:rPr>
          <w:lang w:eastAsia="zh-CN"/>
        </w:rPr>
        <w:t xml:space="preserve">a </w:t>
      </w:r>
      <w:r w:rsidR="00D34D34">
        <w:rPr>
          <w:lang w:eastAsia="zh-CN"/>
        </w:rPr>
        <w:t>thickness is</w:t>
      </w:r>
      <w:r w:rsidR="00C45B72" w:rsidRPr="00C45B72">
        <w:rPr>
          <w:lang w:eastAsia="zh-CN"/>
        </w:rPr>
        <w:t xml:space="preserve"> </w:t>
      </w:r>
      <w:r w:rsidR="005415D9">
        <w:rPr>
          <w:lang w:eastAsia="zh-CN"/>
        </w:rPr>
        <w:t xml:space="preserve">relevant </w:t>
      </w:r>
      <w:r w:rsidR="00C45B72" w:rsidRPr="00C45B72">
        <w:rPr>
          <w:lang w:eastAsia="zh-CN"/>
        </w:rPr>
        <w:t>for investigation of the failure mechanism</w:t>
      </w:r>
      <w:r w:rsidR="005A1116">
        <w:rPr>
          <w:lang w:eastAsia="zh-CN"/>
        </w:rPr>
        <w:t>s</w:t>
      </w:r>
      <w:r w:rsidR="00C45B72" w:rsidRPr="00C45B72">
        <w:rPr>
          <w:lang w:eastAsia="zh-CN"/>
        </w:rPr>
        <w:t xml:space="preserve"> of hafnium oxide. </w:t>
      </w:r>
      <w:r w:rsidR="00603E7B">
        <w:rPr>
          <w:lang w:eastAsia="zh-CN"/>
        </w:rPr>
        <w:t xml:space="preserve">Since </w:t>
      </w:r>
      <w:r w:rsidR="00C45B72" w:rsidRPr="00C45B72">
        <w:rPr>
          <w:lang w:eastAsia="zh-CN"/>
        </w:rPr>
        <w:t>the HfO</w:t>
      </w:r>
      <w:r w:rsidR="00C45B72" w:rsidRPr="00C45B72">
        <w:rPr>
          <w:vertAlign w:val="subscript"/>
          <w:lang w:eastAsia="zh-CN"/>
        </w:rPr>
        <w:t>2</w:t>
      </w:r>
      <w:r w:rsidR="007A4D99">
        <w:rPr>
          <w:lang w:eastAsia="zh-CN"/>
        </w:rPr>
        <w:t>-</w:t>
      </w:r>
      <w:r w:rsidR="00C45B72" w:rsidRPr="00C45B72">
        <w:rPr>
          <w:lang w:eastAsia="zh-CN"/>
        </w:rPr>
        <w:t xml:space="preserve">based devices are less sensitive to irradiation or bias with thinner dielectrics </w:t>
      </w:r>
      <w:r w:rsidR="00C45B72" w:rsidRPr="00C45B72">
        <w:rPr>
          <w:lang w:eastAsia="zh-CN"/>
        </w:rPr>
        <w:fldChar w:fldCharType="begin">
          <w:fldData xml:space="preserve">PEVuZE5vdGU+PENpdGU+PEF1dGhvcj5EaXhpdDwvQXV0aG9yPjxZZWFyPjIwMDc8L1llYXI+PFJl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</w:fldData>
        </w:fldChar>
      </w:r>
      <w:r w:rsidR="00D81C78">
        <w:rPr>
          <w:lang w:eastAsia="zh-CN"/>
        </w:rPr>
        <w:instrText xml:space="preserve"> ADDIN EN.CITE </w:instrText>
      </w:r>
      <w:r w:rsidR="00D81C78">
        <w:rPr>
          <w:lang w:eastAsia="zh-CN"/>
        </w:rPr>
        <w:fldChar w:fldCharType="begin">
          <w:fldData xml:space="preserve">PEVuZE5vdGU+PENpdGU+PEF1dGhvcj5EaXhpdDwvQXV0aG9yPjxZZWFyPjIwMDc8L1llYXI+PFJl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</w:fldData>
        </w:fldChar>
      </w:r>
      <w:r w:rsidR="00D81C78">
        <w:rPr>
          <w:lang w:eastAsia="zh-CN"/>
        </w:rPr>
        <w:instrText xml:space="preserve"> ADDIN EN.CITE.DATA </w:instrText>
      </w:r>
      <w:r w:rsidR="00D81C78">
        <w:rPr>
          <w:lang w:eastAsia="zh-CN"/>
        </w:rPr>
      </w:r>
      <w:r w:rsidR="00D81C78">
        <w:rPr>
          <w:lang w:eastAsia="zh-CN"/>
        </w:rPr>
        <w:fldChar w:fldCharType="end"/>
      </w:r>
      <w:r w:rsidR="00C45B72" w:rsidRPr="00C45B72">
        <w:rPr>
          <w:lang w:eastAsia="zh-CN"/>
        </w:rPr>
      </w:r>
      <w:r w:rsidR="00C45B72" w:rsidRPr="00C45B72">
        <w:rPr>
          <w:lang w:eastAsia="zh-CN"/>
        </w:rPr>
        <w:fldChar w:fldCharType="separate"/>
      </w:r>
      <w:r w:rsidR="00976ABF">
        <w:rPr>
          <w:noProof/>
          <w:lang w:eastAsia="zh-CN"/>
        </w:rPr>
        <w:t>[28]</w:t>
      </w:r>
      <w:r w:rsidR="00C45B72" w:rsidRPr="00C45B72">
        <w:rPr>
          <w:lang w:eastAsia="zh-CN"/>
        </w:rPr>
        <w:fldChar w:fldCharType="end"/>
      </w:r>
      <w:r w:rsidR="007A4D99">
        <w:rPr>
          <w:lang w:eastAsia="zh-CN"/>
        </w:rPr>
        <w:t>, t</w:t>
      </w:r>
      <w:r w:rsidR="00C45B72" w:rsidRPr="00C45B72">
        <w:rPr>
          <w:lang w:eastAsia="zh-CN"/>
        </w:rPr>
        <w:t xml:space="preserve">he </w:t>
      </w:r>
      <w:r w:rsidR="00603E7B">
        <w:rPr>
          <w:lang w:eastAsia="zh-CN"/>
        </w:rPr>
        <w:t>present study</w:t>
      </w:r>
      <w:r w:rsidR="00C45B72" w:rsidRPr="00C45B72">
        <w:rPr>
          <w:lang w:eastAsia="zh-CN"/>
        </w:rPr>
        <w:t xml:space="preserve"> is, as yet, unable to precisely estimate the irradiation effect </w:t>
      </w:r>
      <w:r w:rsidR="00603E7B">
        <w:rPr>
          <w:lang w:eastAsia="zh-CN"/>
        </w:rPr>
        <w:t>for</w:t>
      </w:r>
      <w:r w:rsidR="00C45B72" w:rsidRPr="00C45B72">
        <w:rPr>
          <w:lang w:eastAsia="zh-CN"/>
        </w:rPr>
        <w:t xml:space="preserve"> real applications </w:t>
      </w:r>
      <w:r w:rsidR="00603E7B">
        <w:rPr>
          <w:lang w:eastAsia="zh-CN"/>
        </w:rPr>
        <w:t>devices having</w:t>
      </w:r>
      <w:r w:rsidR="00C45B72" w:rsidRPr="00C45B72">
        <w:rPr>
          <w:lang w:eastAsia="zh-CN"/>
        </w:rPr>
        <w:t xml:space="preserve"> thinner gate dielectrics.</w:t>
      </w:r>
      <w:r w:rsidR="00C45B72">
        <w:rPr>
          <w:lang w:eastAsia="zh-CN"/>
        </w:rPr>
        <w:t xml:space="preserve"> </w:t>
      </w:r>
      <w:r w:rsidR="00770D69">
        <w:rPr>
          <w:lang w:eastAsia="zh-CN"/>
        </w:rPr>
        <w:t>Therefore, m</w:t>
      </w:r>
      <w:r w:rsidR="00022B44" w:rsidRPr="00022B44">
        <w:rPr>
          <w:lang w:eastAsia="zh-CN"/>
        </w:rPr>
        <w:t xml:space="preserve">ore </w:t>
      </w:r>
      <w:r w:rsidR="00770D69">
        <w:rPr>
          <w:lang w:eastAsia="zh-CN"/>
        </w:rPr>
        <w:t xml:space="preserve">future </w:t>
      </w:r>
      <w:r w:rsidR="00022B44" w:rsidRPr="00022B44">
        <w:rPr>
          <w:lang w:eastAsia="zh-CN"/>
        </w:rPr>
        <w:t xml:space="preserve">work </w:t>
      </w:r>
      <w:r w:rsidR="00770D69">
        <w:rPr>
          <w:lang w:eastAsia="zh-CN"/>
        </w:rPr>
        <w:t>will be</w:t>
      </w:r>
      <w:r w:rsidR="00022B44" w:rsidRPr="00022B44">
        <w:rPr>
          <w:lang w:eastAsia="zh-CN"/>
        </w:rPr>
        <w:t xml:space="preserve"> needed to identify with certainty the radiation-induced charge trapping behavior in HfO</w:t>
      </w:r>
      <w:r w:rsidR="00022B44" w:rsidRPr="00022B44">
        <w:rPr>
          <w:vertAlign w:val="subscript"/>
          <w:lang w:eastAsia="zh-CN"/>
        </w:rPr>
        <w:t>2</w:t>
      </w:r>
      <w:r w:rsidR="00022B44" w:rsidRPr="00022B44">
        <w:rPr>
          <w:lang w:eastAsia="zh-CN"/>
        </w:rPr>
        <w:t xml:space="preserve"> gate dielectrics</w:t>
      </w:r>
      <w:r w:rsidR="00CB1D89">
        <w:rPr>
          <w:lang w:eastAsia="zh-CN"/>
        </w:rPr>
        <w:t xml:space="preserve"> and its dependence on the dielectric thickness</w:t>
      </w:r>
      <w:r w:rsidR="00022B44" w:rsidRPr="00022B44">
        <w:rPr>
          <w:lang w:eastAsia="zh-CN"/>
        </w:rPr>
        <w:t>.</w:t>
      </w:r>
    </w:p>
    <w:p w14:paraId="7C46A68E" w14:textId="77777777" w:rsidR="00AD0C4B" w:rsidRPr="00E857A2" w:rsidRDefault="00AD0C4B" w:rsidP="001F4C5C">
      <w:pPr>
        <w:jc w:val="both"/>
      </w:pPr>
    </w:p>
    <w:p w14:paraId="3D70909E" w14:textId="77777777" w:rsidR="00E97402" w:rsidRDefault="00E97402" w:rsidP="001B75F1">
      <w:pPr>
        <w:pStyle w:val="Style1"/>
      </w:pPr>
      <w:r>
        <w:t>Acknowledgment</w:t>
      </w:r>
    </w:p>
    <w:p w14:paraId="35F61D30" w14:textId="0116D737" w:rsidR="00E67218" w:rsidRDefault="00800052">
      <w:pPr>
        <w:pStyle w:val="Text"/>
      </w:pPr>
      <w:r w:rsidRPr="00800052">
        <w:t>This research was funded in part by the National Natural Science Foundation of China under the grant no. 11375146 and the platform promotion for Suzhou Municipal Key Lab “New Energy and Environmental Protection Techniques”</w:t>
      </w:r>
      <w:r w:rsidR="003B0F65">
        <w:t>.</w:t>
      </w:r>
    </w:p>
    <w:p w14:paraId="2C917FC3" w14:textId="77777777" w:rsidR="003776A5" w:rsidRDefault="003776A5" w:rsidP="003776A5">
      <w:pPr>
        <w:pStyle w:val="Text"/>
        <w:ind w:firstLine="0"/>
      </w:pPr>
    </w:p>
    <w:p w14:paraId="64DF2E55" w14:textId="77777777" w:rsidR="00EB3AD8" w:rsidRDefault="00E97402" w:rsidP="00013F7A">
      <w:pPr>
        <w:pStyle w:val="ReferenceHead"/>
      </w:pPr>
      <w:r>
        <w:t>References</w:t>
      </w:r>
    </w:p>
    <w:p w14:paraId="18D6C37E" w14:textId="6099AB26" w:rsidR="0025272F" w:rsidRPr="0025272F" w:rsidRDefault="00945312" w:rsidP="0025272F">
      <w:pPr>
        <w:pStyle w:val="EndNoteBibliography"/>
        <w:ind w:left="720" w:hanging="720"/>
      </w:pPr>
      <w:r>
        <w:rPr>
          <w:sz w:val="20"/>
        </w:rPr>
        <w:fldChar w:fldCharType="begin"/>
      </w:r>
      <w:r w:rsidR="00EB3AD8">
        <w:rPr>
          <w:sz w:val="20"/>
        </w:rPr>
        <w:instrText xml:space="preserve"> ADDIN EN.REFLIST </w:instrText>
      </w:r>
      <w:r>
        <w:rPr>
          <w:sz w:val="20"/>
        </w:rPr>
        <w:fldChar w:fldCharType="separate"/>
      </w:r>
      <w:r w:rsidR="0025272F" w:rsidRPr="0025272F">
        <w:t>[1]</w:t>
      </w:r>
      <w:r w:rsidR="0025272F" w:rsidRPr="0025272F">
        <w:tab/>
        <w:t>E. P. Gusev, E. Cartier, D. A. Buchanan, M. Gribelyuk, M. Copel, H. Okorn-Schmidt, and C. D'Emic, “</w:t>
      </w:r>
      <w:bookmarkStart w:id="28" w:name="OLE_LINK89"/>
      <w:bookmarkStart w:id="29" w:name="OLE_LINK90"/>
      <w:r w:rsidR="0025272F" w:rsidRPr="0025272F">
        <w:t>Ultrathin high</w:t>
      </w:r>
      <w:r w:rsidR="0025272F" w:rsidRPr="006545A9">
        <w:t>-</w:t>
      </w:r>
      <w:r w:rsidR="006545A9" w:rsidRPr="006545A9">
        <w:rPr>
          <w:i/>
        </w:rPr>
        <w:t>k</w:t>
      </w:r>
      <w:r w:rsidR="0025272F" w:rsidRPr="0025272F">
        <w:t xml:space="preserve"> metal oxides on silicon: Processing, characterization and integration issues</w:t>
      </w:r>
      <w:bookmarkEnd w:id="28"/>
      <w:bookmarkEnd w:id="29"/>
      <w:r w:rsidR="0025272F" w:rsidRPr="0025272F">
        <w:t xml:space="preserve">,” </w:t>
      </w:r>
      <w:r w:rsidR="0025272F" w:rsidRPr="0025272F">
        <w:rPr>
          <w:i/>
        </w:rPr>
        <w:t>Microel. Eng.,</w:t>
      </w:r>
      <w:r w:rsidR="0025272F" w:rsidRPr="0025272F">
        <w:t xml:space="preserve"> vol. 59, no. 1-4, pp. 341-349, Nov. 2001.</w:t>
      </w:r>
    </w:p>
    <w:p w14:paraId="3409A4FB" w14:textId="461A18EE" w:rsidR="0025272F" w:rsidRPr="0025272F" w:rsidRDefault="0025272F" w:rsidP="0025272F">
      <w:pPr>
        <w:pStyle w:val="EndNoteBibliography"/>
        <w:ind w:left="720" w:hanging="720"/>
      </w:pPr>
      <w:r w:rsidRPr="0025272F">
        <w:t>[2]</w:t>
      </w:r>
      <w:r w:rsidRPr="0025272F">
        <w:tab/>
        <w:t>G. D. Wilk, R. M. Wallace, and J. M. Anthony, “High</w:t>
      </w:r>
      <w:r w:rsidRPr="006545A9">
        <w:t>-</w:t>
      </w:r>
      <w:r w:rsidR="006545A9" w:rsidRPr="006545A9">
        <w:rPr>
          <w:i/>
        </w:rPr>
        <w:t>k</w:t>
      </w:r>
      <w:r w:rsidRPr="0025272F">
        <w:t xml:space="preserve"> gate dielectrics: Current status and materials properties considerations,” </w:t>
      </w:r>
      <w:r w:rsidRPr="0025272F">
        <w:rPr>
          <w:i/>
        </w:rPr>
        <w:t>J. Appl. Phys.,</w:t>
      </w:r>
      <w:r w:rsidRPr="0025272F">
        <w:t xml:space="preserve"> vol. 89, no. 10, pp. 5243-5275, May. 2001.</w:t>
      </w:r>
    </w:p>
    <w:p w14:paraId="303E7652" w14:textId="77777777" w:rsidR="0025272F" w:rsidRPr="0025272F" w:rsidRDefault="0025272F" w:rsidP="0025272F">
      <w:pPr>
        <w:pStyle w:val="EndNoteBibliography"/>
        <w:ind w:left="720" w:hanging="720"/>
      </w:pPr>
      <w:r w:rsidRPr="0025272F">
        <w:t>[3]</w:t>
      </w:r>
      <w:r w:rsidRPr="0025272F">
        <w:tab/>
        <w:t xml:space="preserve">T. Z. Ma, S. A. Campbell, R. Smith, N. Hoilien, B. Y. He, W. L. Gladfelter, C. Hobbs, D. Buchanan, C. Taylor, M. Gribelyuk, M. Tiner, M. Coppel, and J. J. Lee, “Group IVB metal oxides high permittivity gate insulators deposited from anhydrous metal nitrates,” </w:t>
      </w:r>
      <w:r w:rsidRPr="0025272F">
        <w:rPr>
          <w:i/>
        </w:rPr>
        <w:t>IEEE Trans. Electron Dev.,</w:t>
      </w:r>
      <w:r w:rsidRPr="0025272F">
        <w:t xml:space="preserve"> vol. 48, no. 10, pp. 2348-2356, Oct. 2001.</w:t>
      </w:r>
    </w:p>
    <w:p w14:paraId="49CD4F89" w14:textId="77777777" w:rsidR="0025272F" w:rsidRPr="0025272F" w:rsidRDefault="0025272F" w:rsidP="0025272F">
      <w:pPr>
        <w:pStyle w:val="EndNoteBibliography"/>
        <w:ind w:left="720" w:hanging="720"/>
      </w:pPr>
      <w:r w:rsidRPr="0025272F">
        <w:t>[4]</w:t>
      </w:r>
      <w:r w:rsidRPr="0025272F">
        <w:tab/>
        <w:t xml:space="preserve">A. Kawamoto, J. Jameson, P. Griffin, K. J. Cho, and R. Dutton, “Atomic scale effects of zirconium and hafnium incorporation at a model silicon/silicate interface by first principles calculations,” </w:t>
      </w:r>
      <w:r w:rsidRPr="0025272F">
        <w:rPr>
          <w:i/>
        </w:rPr>
        <w:t>IEEE Electron Device Lett.,</w:t>
      </w:r>
      <w:r w:rsidRPr="0025272F">
        <w:t xml:space="preserve"> vol. 22, no. 1, pp. 14-16, Jan. 2001.</w:t>
      </w:r>
    </w:p>
    <w:p w14:paraId="4C97E18F" w14:textId="77777777" w:rsidR="0025272F" w:rsidRPr="0025272F" w:rsidRDefault="0025272F" w:rsidP="0025272F">
      <w:pPr>
        <w:pStyle w:val="EndNoteBibliography"/>
        <w:ind w:left="720" w:hanging="720"/>
      </w:pPr>
      <w:r w:rsidRPr="0025272F">
        <w:t>[5]</w:t>
      </w:r>
      <w:r w:rsidRPr="0025272F">
        <w:tab/>
        <w:t>E. Nadimi, G. Roll, S. Kupke, R. Ottking, P. Planitz, C. Radehaus, M. Schreiber, R. Agaiby, M. Trentzsch, S. Knebel, S. Slesazeck, and T. Mikolajick, “</w:t>
      </w:r>
      <w:bookmarkStart w:id="30" w:name="OLE_LINK91"/>
      <w:bookmarkStart w:id="31" w:name="OLE_LINK92"/>
      <w:r w:rsidRPr="0025272F">
        <w:t>The Degradation Process of High</w:t>
      </w:r>
      <w:r w:rsidRPr="006545A9">
        <w:t>-</w:t>
      </w:r>
      <w:r w:rsidRPr="006545A9">
        <w:rPr>
          <w:i/>
        </w:rPr>
        <w:t>k</w:t>
      </w:r>
      <w:r w:rsidRPr="0025272F">
        <w:t xml:space="preserve"> </w:t>
      </w:r>
      <w:r w:rsidRPr="006545A9">
        <w:t>SiO</w:t>
      </w:r>
      <w:r w:rsidRPr="006545A9">
        <w:rPr>
          <w:vertAlign w:val="subscript"/>
        </w:rPr>
        <w:t>2</w:t>
      </w:r>
      <w:r w:rsidRPr="006545A9">
        <w:t>/HfO</w:t>
      </w:r>
      <w:r w:rsidRPr="006545A9">
        <w:rPr>
          <w:vertAlign w:val="subscript"/>
        </w:rPr>
        <w:t>2</w:t>
      </w:r>
      <w:r w:rsidRPr="0025272F">
        <w:t xml:space="preserve"> Gate-Stacks: A Combined Experimental and First Principles Investigation</w:t>
      </w:r>
      <w:bookmarkEnd w:id="30"/>
      <w:bookmarkEnd w:id="31"/>
      <w:r w:rsidRPr="0025272F">
        <w:t xml:space="preserve">,” </w:t>
      </w:r>
      <w:r w:rsidRPr="0025272F">
        <w:rPr>
          <w:i/>
        </w:rPr>
        <w:t>IEEE Trans. Electron Dev.,</w:t>
      </w:r>
      <w:r w:rsidRPr="0025272F">
        <w:t xml:space="preserve"> vol. 61, no. 5, pp. 1278-1283, May. 2014.</w:t>
      </w:r>
    </w:p>
    <w:p w14:paraId="4D40FF71" w14:textId="5F899E2E" w:rsidR="0025272F" w:rsidRPr="0025272F" w:rsidRDefault="0025272F" w:rsidP="0025272F">
      <w:pPr>
        <w:pStyle w:val="EndNoteBibliography"/>
        <w:ind w:left="720" w:hanging="720"/>
      </w:pPr>
      <w:r w:rsidRPr="0025272F">
        <w:t>[6]</w:t>
      </w:r>
      <w:r w:rsidRPr="0025272F">
        <w:tab/>
        <w:t>M. Houssa, L. Pantisano, L. A. Ragnarsson, R. Degraeve, T. Schram, G. Pourtois, S. De Gendt, G. Groeseneken, and M. M. Heyns, “Electrical properties of high-</w:t>
      </w:r>
      <w:r w:rsidR="006E4016" w:rsidRPr="006E4016">
        <w:rPr>
          <w:i/>
        </w:rPr>
        <w:t>k</w:t>
      </w:r>
      <w:r w:rsidRPr="0025272F">
        <w:t xml:space="preserve"> gate dielectrics: Challenges, current issues, and possible solutions,” </w:t>
      </w:r>
      <w:r w:rsidRPr="0025272F">
        <w:rPr>
          <w:i/>
        </w:rPr>
        <w:t>Mater. Sci. Eng., R.,</w:t>
      </w:r>
      <w:r w:rsidRPr="0025272F">
        <w:t xml:space="preserve"> vol. 51, no. 4-6, pp. 37-85, Apr. 2006.</w:t>
      </w:r>
    </w:p>
    <w:p w14:paraId="6D9107B2" w14:textId="77777777" w:rsidR="0025272F" w:rsidRPr="0025272F" w:rsidRDefault="0025272F" w:rsidP="0025272F">
      <w:pPr>
        <w:pStyle w:val="EndNoteBibliography"/>
        <w:ind w:left="720" w:hanging="720"/>
      </w:pPr>
      <w:r w:rsidRPr="0025272F">
        <w:t>[7]</w:t>
      </w:r>
      <w:r w:rsidRPr="0025272F">
        <w:tab/>
        <w:t xml:space="preserve">G. D. Wilk, R. M. Wallace, and J. M. Anthony, “Hafnium and zirconium silicates for advanced gate dielectrics,” </w:t>
      </w:r>
      <w:r w:rsidRPr="0025272F">
        <w:rPr>
          <w:i/>
        </w:rPr>
        <w:t>J. Appl. Phys.,</w:t>
      </w:r>
      <w:r w:rsidRPr="0025272F">
        <w:t xml:space="preserve"> vol. 87, no. 1, pp. 484-492, Jan. 2000.</w:t>
      </w:r>
    </w:p>
    <w:p w14:paraId="1EA1EF0D" w14:textId="77777777" w:rsidR="0025272F" w:rsidRPr="0025272F" w:rsidRDefault="0025272F" w:rsidP="0025272F">
      <w:pPr>
        <w:pStyle w:val="EndNoteBibliography"/>
        <w:ind w:left="720" w:hanging="720"/>
      </w:pPr>
      <w:r w:rsidRPr="0025272F">
        <w:t>[8]</w:t>
      </w:r>
      <w:r w:rsidRPr="0025272F">
        <w:tab/>
        <w:t xml:space="preserve">Z. K. Yang, W. C. Lee, Y. J. Lee, P. Chang, M. L. Huang, M. Hong, C. H. Hsu, and J. Kwo, “Cubic </w:t>
      </w:r>
      <w:r w:rsidRPr="006545A9">
        <w:t>HfO</w:t>
      </w:r>
      <w:r w:rsidRPr="006545A9">
        <w:rPr>
          <w:vertAlign w:val="subscript"/>
        </w:rPr>
        <w:t>2</w:t>
      </w:r>
      <w:r w:rsidRPr="0025272F">
        <w:t xml:space="preserve"> doped with </w:t>
      </w:r>
      <w:r w:rsidRPr="006545A9">
        <w:t>Y</w:t>
      </w:r>
      <w:r w:rsidRPr="006545A9">
        <w:rPr>
          <w:vertAlign w:val="subscript"/>
        </w:rPr>
        <w:t>2</w:t>
      </w:r>
      <w:r w:rsidRPr="006545A9">
        <w:t>O</w:t>
      </w:r>
      <w:r w:rsidRPr="006545A9">
        <w:rPr>
          <w:vertAlign w:val="subscript"/>
        </w:rPr>
        <w:t>3</w:t>
      </w:r>
      <w:r w:rsidRPr="0025272F">
        <w:t xml:space="preserve"> epitaxial films on GaAs(001) of enhanced dielectric constant,” </w:t>
      </w:r>
      <w:r w:rsidRPr="0025272F">
        <w:rPr>
          <w:i/>
        </w:rPr>
        <w:t>Appl. Phys. Lett.,</w:t>
      </w:r>
      <w:r w:rsidRPr="0025272F">
        <w:t xml:space="preserve"> vol. 90, no. 15, pp. 3, Apr. 2007.</w:t>
      </w:r>
    </w:p>
    <w:p w14:paraId="087FD269" w14:textId="77777777" w:rsidR="0025272F" w:rsidRPr="0025272F" w:rsidRDefault="0025272F" w:rsidP="0025272F">
      <w:pPr>
        <w:pStyle w:val="EndNoteBibliography"/>
        <w:ind w:left="720" w:hanging="720"/>
      </w:pPr>
      <w:r w:rsidRPr="0025272F">
        <w:t>[9]</w:t>
      </w:r>
      <w:r w:rsidRPr="0025272F">
        <w:tab/>
        <w:t xml:space="preserve">H. C. Aspinall, J. Bacsa, A. C. Jones, J. S. Wrench, K. Black, P. R. Chalker, P. J. King, P. Marshall, M. Werner, H. O. Davies, and R. Odedra, “Ce(IV) Complexes with Donor-Functionalized Alkoxide Ligands: Improved Precursors for Chemical Vapor Deposition of </w:t>
      </w:r>
      <w:r w:rsidRPr="006545A9">
        <w:t>CeO</w:t>
      </w:r>
      <w:r w:rsidRPr="006545A9">
        <w:rPr>
          <w:vertAlign w:val="subscript"/>
        </w:rPr>
        <w:t>2</w:t>
      </w:r>
      <w:r w:rsidRPr="0025272F">
        <w:t xml:space="preserve">,” </w:t>
      </w:r>
      <w:r w:rsidRPr="0025272F">
        <w:rPr>
          <w:i/>
        </w:rPr>
        <w:t>Inorg. Chem.,</w:t>
      </w:r>
      <w:r w:rsidRPr="0025272F">
        <w:t xml:space="preserve"> vol. 50, no. 22, pp. 11644-11652, Nov. 2011.</w:t>
      </w:r>
    </w:p>
    <w:p w14:paraId="04F51419" w14:textId="77777777" w:rsidR="0025272F" w:rsidRPr="0025272F" w:rsidRDefault="0025272F" w:rsidP="0025272F">
      <w:pPr>
        <w:pStyle w:val="EndNoteBibliography"/>
        <w:ind w:left="720" w:hanging="720"/>
      </w:pPr>
      <w:r w:rsidRPr="0025272F">
        <w:t>[10]</w:t>
      </w:r>
      <w:r w:rsidRPr="0025272F">
        <w:tab/>
        <w:t xml:space="preserve">G. D. Wilk, and R. M. Wallace, “Electrical properties of hafnium silicate gate dielectrics deposited directly on silicon,” </w:t>
      </w:r>
      <w:r w:rsidRPr="0025272F">
        <w:rPr>
          <w:i/>
        </w:rPr>
        <w:t>Appl. Phys. Lett.,</w:t>
      </w:r>
      <w:r w:rsidRPr="0025272F">
        <w:t xml:space="preserve"> vol. 74, no. 19, pp. 2854-2856, May. 1999.</w:t>
      </w:r>
    </w:p>
    <w:p w14:paraId="41FC90F9" w14:textId="51C25783" w:rsidR="0025272F" w:rsidRPr="0025272F" w:rsidRDefault="0025272F" w:rsidP="0025272F">
      <w:pPr>
        <w:pStyle w:val="EndNoteBibliography"/>
        <w:ind w:left="720" w:hanging="720"/>
      </w:pPr>
      <w:r w:rsidRPr="0025272F">
        <w:t>[11]</w:t>
      </w:r>
      <w:r w:rsidRPr="0025272F">
        <w:tab/>
        <w:t xml:space="preserve">M. Gutowski, J. E. Jaffe, C. L. Liu, M. Stoker, R. I. Hegde, R. S. Rai, and P. J. Tobin, “Thermodynamic stability of </w:t>
      </w:r>
      <w:r w:rsidRPr="00B201C3">
        <w:t>high-</w:t>
      </w:r>
      <w:r w:rsidR="00B201C3" w:rsidRPr="00B201C3">
        <w:rPr>
          <w:i/>
        </w:rPr>
        <w:t>k</w:t>
      </w:r>
      <w:r w:rsidRPr="0025272F">
        <w:t xml:space="preserve"> dielectric </w:t>
      </w:r>
      <w:r w:rsidRPr="0025272F">
        <w:t xml:space="preserve">metal oxides </w:t>
      </w:r>
      <w:r w:rsidRPr="00B201C3">
        <w:t>ZrO</w:t>
      </w:r>
      <w:r w:rsidRPr="00B201C3">
        <w:rPr>
          <w:vertAlign w:val="subscript"/>
        </w:rPr>
        <w:t>2</w:t>
      </w:r>
      <w:r w:rsidRPr="0025272F">
        <w:t xml:space="preserve"> and </w:t>
      </w:r>
      <w:r w:rsidRPr="00B201C3">
        <w:t>HfO</w:t>
      </w:r>
      <w:r w:rsidRPr="00B201C3">
        <w:rPr>
          <w:vertAlign w:val="subscript"/>
        </w:rPr>
        <w:t>2</w:t>
      </w:r>
      <w:r w:rsidRPr="0025272F">
        <w:t xml:space="preserve"> in contact with Si and SiO</w:t>
      </w:r>
      <w:r w:rsidRPr="006E4016">
        <w:rPr>
          <w:vertAlign w:val="subscript"/>
        </w:rPr>
        <w:t>2</w:t>
      </w:r>
      <w:r w:rsidRPr="0025272F">
        <w:t xml:space="preserve">,” </w:t>
      </w:r>
      <w:r w:rsidRPr="0025272F">
        <w:rPr>
          <w:i/>
        </w:rPr>
        <w:t>Appl. Phys. Lett.,</w:t>
      </w:r>
      <w:r w:rsidRPr="0025272F">
        <w:t xml:space="preserve"> vol. 80, no. 11, pp. 1897-1899, Mar. 2002.</w:t>
      </w:r>
    </w:p>
    <w:p w14:paraId="796AA7A0" w14:textId="77777777" w:rsidR="0025272F" w:rsidRPr="0025272F" w:rsidRDefault="0025272F" w:rsidP="0025272F">
      <w:pPr>
        <w:pStyle w:val="EndNoteBibliography"/>
        <w:ind w:left="720" w:hanging="720"/>
      </w:pPr>
      <w:r w:rsidRPr="0025272F">
        <w:t>[12]</w:t>
      </w:r>
      <w:r w:rsidRPr="0025272F">
        <w:tab/>
        <w:t xml:space="preserve">S. Stemmer, “Thermodynamic considerations in the stability of binary oxides for alternative gate dielectrics in complementary metal-oxide-semiconductors,” </w:t>
      </w:r>
      <w:r w:rsidRPr="0025272F">
        <w:rPr>
          <w:i/>
        </w:rPr>
        <w:t>J. Vac. Sci. Technol., B.,</w:t>
      </w:r>
      <w:r w:rsidRPr="0025272F">
        <w:t xml:space="preserve"> vol. 22, no. 2, pp. 791-800, Mar-Apr. 2004.</w:t>
      </w:r>
    </w:p>
    <w:p w14:paraId="203EF2BE" w14:textId="77777777" w:rsidR="0025272F" w:rsidRPr="0025272F" w:rsidRDefault="0025272F" w:rsidP="0025272F">
      <w:pPr>
        <w:pStyle w:val="EndNoteBibliography"/>
        <w:ind w:left="720" w:hanging="720"/>
      </w:pPr>
      <w:r w:rsidRPr="0025272F">
        <w:t>[13]</w:t>
      </w:r>
      <w:r w:rsidRPr="0025272F">
        <w:tab/>
        <w:t xml:space="preserve">K. F. Galloway, and R. D. Schrimpf, “MOS device degradation due to total dose ionizing radiation in the natural space environment: A review,” </w:t>
      </w:r>
      <w:r w:rsidRPr="0025272F">
        <w:rPr>
          <w:i/>
        </w:rPr>
        <w:t>Microel. J.,</w:t>
      </w:r>
      <w:r w:rsidRPr="0025272F">
        <w:t xml:space="preserve"> vol. 21, no. 2, pp. 67-81, Jan. 1990.</w:t>
      </w:r>
    </w:p>
    <w:p w14:paraId="13C09C81" w14:textId="77777777" w:rsidR="0025272F" w:rsidRPr="0025272F" w:rsidRDefault="0025272F" w:rsidP="0025272F">
      <w:pPr>
        <w:pStyle w:val="EndNoteBibliography"/>
        <w:ind w:left="720" w:hanging="720"/>
      </w:pPr>
      <w:r w:rsidRPr="0025272F">
        <w:t>[14]</w:t>
      </w:r>
      <w:r w:rsidRPr="0025272F">
        <w:tab/>
        <w:t xml:space="preserve">P. C. Adell, and L. Z. Scheick, “Radiation Effects in Power Systems: A Review,” </w:t>
      </w:r>
      <w:r w:rsidRPr="0025272F">
        <w:rPr>
          <w:i/>
        </w:rPr>
        <w:t>IEEE Trans. Nucl. Sci.,</w:t>
      </w:r>
      <w:r w:rsidRPr="0025272F">
        <w:t xml:space="preserve"> vol. 60, no. 3, pp. 1929-1952, Jun. 2013.</w:t>
      </w:r>
    </w:p>
    <w:p w14:paraId="6D7C9CAE" w14:textId="14AF4BD9" w:rsidR="0025272F" w:rsidRPr="0025272F" w:rsidRDefault="0025272F" w:rsidP="0025272F">
      <w:pPr>
        <w:pStyle w:val="EndNoteBibliography"/>
        <w:ind w:left="720" w:hanging="720"/>
      </w:pPr>
      <w:r w:rsidRPr="0025272F">
        <w:t>[15]</w:t>
      </w:r>
      <w:r w:rsidRPr="0025272F">
        <w:tab/>
        <w:t xml:space="preserve">L. Ratti, M. Manghisoni, E. Oberti, V. Re, V. Speziali, G. Traversi, G. Fallica, and R. Modica, “Response of SOI bipolar transistors exposed to </w:t>
      </w:r>
      <w:r w:rsidR="00B201C3" w:rsidRPr="0025272F">
        <w:t>γ</w:t>
      </w:r>
      <w:r w:rsidRPr="0025272F">
        <w:t xml:space="preserve">-rays under different dose rate and bias conditions,” </w:t>
      </w:r>
      <w:r w:rsidRPr="0025272F">
        <w:rPr>
          <w:i/>
        </w:rPr>
        <w:t>IEEE Trans. Nucl. Sci.,</w:t>
      </w:r>
      <w:r w:rsidRPr="0025272F">
        <w:t xml:space="preserve"> vol. 52, no. 4, pp. 1040-1047, Aug. 2005.</w:t>
      </w:r>
    </w:p>
    <w:p w14:paraId="479D2A8E" w14:textId="77777777" w:rsidR="0025272F" w:rsidRPr="0025272F" w:rsidRDefault="0025272F" w:rsidP="0025272F">
      <w:pPr>
        <w:pStyle w:val="EndNoteBibliography"/>
        <w:ind w:left="720" w:hanging="720"/>
      </w:pPr>
      <w:r w:rsidRPr="0025272F">
        <w:t>[16]</w:t>
      </w:r>
      <w:r w:rsidRPr="0025272F">
        <w:tab/>
        <w:t xml:space="preserve">D. M. Fleetwood, “Total Ionizing Dose Effects in MOS and Low-Dose-Rate-Sensitive Linear-Bipolar Devices,” </w:t>
      </w:r>
      <w:r w:rsidRPr="0025272F">
        <w:rPr>
          <w:i/>
        </w:rPr>
        <w:t>IEEE Trans. Nucl. Sci.,</w:t>
      </w:r>
      <w:r w:rsidRPr="0025272F">
        <w:t xml:space="preserve"> vol. 60, no. 3, pp. 1706-1730, Jun. 2013.</w:t>
      </w:r>
    </w:p>
    <w:p w14:paraId="34C150AC" w14:textId="77777777" w:rsidR="0025272F" w:rsidRPr="0025272F" w:rsidRDefault="0025272F" w:rsidP="0025272F">
      <w:pPr>
        <w:pStyle w:val="EndNoteBibliography"/>
        <w:ind w:left="720" w:hanging="720"/>
      </w:pPr>
      <w:r w:rsidRPr="0025272F">
        <w:t>[17]</w:t>
      </w:r>
      <w:r w:rsidRPr="0025272F">
        <w:tab/>
        <w:t xml:space="preserve">A. Rao, J. D'sa, S. Goyal, and B. R. Singh, “Radiation Induced Charge Trapping in Sputtered </w:t>
      </w:r>
      <w:r w:rsidRPr="00B201C3">
        <w:t>ZrO</w:t>
      </w:r>
      <w:r w:rsidRPr="00B201C3">
        <w:rPr>
          <w:vertAlign w:val="subscript"/>
        </w:rPr>
        <w:t>2</w:t>
      </w:r>
      <w:r w:rsidRPr="0025272F">
        <w:t xml:space="preserve">:N Dielectric Thin Films on Silicon,” </w:t>
      </w:r>
      <w:r w:rsidRPr="0025272F">
        <w:rPr>
          <w:i/>
        </w:rPr>
        <w:t>IEEE Trans. Nucl. Sci.,</w:t>
      </w:r>
      <w:r w:rsidRPr="0025272F">
        <w:t xml:space="preserve"> vol. 61, no. 4, pp. 2397-2401, Aug. 2014.</w:t>
      </w:r>
    </w:p>
    <w:p w14:paraId="30221327" w14:textId="77777777" w:rsidR="0025272F" w:rsidRPr="0025272F" w:rsidRDefault="0025272F" w:rsidP="0025272F">
      <w:pPr>
        <w:pStyle w:val="EndNoteBibliography"/>
        <w:ind w:left="720" w:hanging="720"/>
      </w:pPr>
      <w:r w:rsidRPr="0025272F">
        <w:t>[18]</w:t>
      </w:r>
      <w:r w:rsidRPr="0025272F">
        <w:tab/>
        <w:t xml:space="preserve">D. Cao, X. H. Cheng, T. T. Jia, L. Zheng, D. W. Xu, Z. J. Wang, C. Xia, Y. H. Yu, and D. S. Shen, “Total-Dose Radiation Response of HfLaO Films Prepared by Plasma Enhanced Atomic Layer Deposition,” </w:t>
      </w:r>
      <w:r w:rsidRPr="0025272F">
        <w:rPr>
          <w:i/>
        </w:rPr>
        <w:t>IEEE Trans. Nucl. Sci.,</w:t>
      </w:r>
      <w:r w:rsidRPr="0025272F">
        <w:t xml:space="preserve"> vol. 60, no. 2, pp. 1373-1378, Apr. 2013.</w:t>
      </w:r>
    </w:p>
    <w:p w14:paraId="5767E276" w14:textId="77777777" w:rsidR="0025272F" w:rsidRPr="0025272F" w:rsidRDefault="0025272F" w:rsidP="0025272F">
      <w:pPr>
        <w:pStyle w:val="EndNoteBibliography"/>
        <w:ind w:left="720" w:hanging="720"/>
      </w:pPr>
      <w:r w:rsidRPr="0025272F">
        <w:t>[19]</w:t>
      </w:r>
      <w:r w:rsidRPr="0025272F">
        <w:tab/>
        <w:t xml:space="preserve">M. Ding, Y. H. Cheng, X. Liu, and X. L. Li, “Total Dose Response of Hafnium Oxide based Metal-Oxide-Semiconductor Structure under </w:t>
      </w:r>
      <w:r w:rsidRPr="00F428A5">
        <w:t>Gamma</w:t>
      </w:r>
      <w:r w:rsidRPr="0025272F">
        <w:t xml:space="preserve">-ray Irradiation,” </w:t>
      </w:r>
      <w:r w:rsidRPr="0025272F">
        <w:rPr>
          <w:i/>
        </w:rPr>
        <w:t>IEEE Trans. Dielectr. Electr. Insul,</w:t>
      </w:r>
      <w:r w:rsidRPr="0025272F">
        <w:t xml:space="preserve"> vol. 21, no. 4, pp. 1792-1800, Aug. 2014.</w:t>
      </w:r>
    </w:p>
    <w:p w14:paraId="751C6E03" w14:textId="4D05C5A1" w:rsidR="0025272F" w:rsidRPr="0025272F" w:rsidRDefault="0025272F" w:rsidP="0025272F">
      <w:pPr>
        <w:pStyle w:val="EndNoteBibliography"/>
        <w:ind w:left="720" w:hanging="720"/>
      </w:pPr>
      <w:r w:rsidRPr="0025272F">
        <w:t>[20]</w:t>
      </w:r>
      <w:r w:rsidRPr="0025272F">
        <w:tab/>
        <w:t>J. A. Felix, J. R. Schwank, D. M. Fleetwood, M. R. Shaneyfelt, and E. P. Gusev, “Effects of radiation and charge trapping on the reliability of high-</w:t>
      </w:r>
      <w:r w:rsidR="00B201C3" w:rsidRPr="00B201C3">
        <w:rPr>
          <w:i/>
        </w:rPr>
        <w:t>k</w:t>
      </w:r>
      <w:r w:rsidRPr="0025272F">
        <w:t xml:space="preserve"> gate dielectrics,” </w:t>
      </w:r>
      <w:r w:rsidRPr="0025272F">
        <w:rPr>
          <w:i/>
        </w:rPr>
        <w:t>Microel. Reliab.,</w:t>
      </w:r>
      <w:r w:rsidRPr="0025272F">
        <w:t xml:space="preserve"> vol. 44, no. 4, pp. 563-575, Apr. 2004.</w:t>
      </w:r>
    </w:p>
    <w:p w14:paraId="6E6D4CD2" w14:textId="2D77B2EC" w:rsidR="0025272F" w:rsidRPr="0025272F" w:rsidRDefault="0025272F" w:rsidP="0025272F">
      <w:pPr>
        <w:pStyle w:val="EndNoteBibliography"/>
        <w:ind w:left="720" w:hanging="720"/>
      </w:pPr>
      <w:r w:rsidRPr="0025272F">
        <w:t>[21]</w:t>
      </w:r>
      <w:r w:rsidRPr="0025272F">
        <w:tab/>
        <w:t xml:space="preserve">A. Dasgupta, D. M. Fleetwood, R. A. Reed, R. A. Weller, M. H. Mendenhall, and B. D. Sierawski, “Dose Enhancement and Reduction in </w:t>
      </w:r>
      <w:r w:rsidRPr="00B201C3">
        <w:t>SiO</w:t>
      </w:r>
      <w:r w:rsidRPr="00B201C3">
        <w:rPr>
          <w:vertAlign w:val="subscript"/>
        </w:rPr>
        <w:t>2</w:t>
      </w:r>
      <w:r w:rsidRPr="0025272F">
        <w:t xml:space="preserve"> and High</w:t>
      </w:r>
      <w:r w:rsidRPr="00B201C3">
        <w:t>-</w:t>
      </w:r>
      <w:r w:rsidR="00B201C3" w:rsidRPr="00B201C3">
        <w:rPr>
          <w:i/>
        </w:rPr>
        <w:t>k</w:t>
      </w:r>
      <w:r w:rsidRPr="0025272F">
        <w:t xml:space="preserve"> MOS Insulators,” </w:t>
      </w:r>
      <w:r w:rsidRPr="0025272F">
        <w:rPr>
          <w:i/>
        </w:rPr>
        <w:t>IEEE Trans. Nucl. Sci.,</w:t>
      </w:r>
      <w:r w:rsidRPr="0025272F">
        <w:t xml:space="preserve"> vol. 57, no. 6, pp. 3463-3469, Dec. 2010.</w:t>
      </w:r>
    </w:p>
    <w:p w14:paraId="515CFB19" w14:textId="75BA63E1" w:rsidR="0025272F" w:rsidRPr="0025272F" w:rsidRDefault="0025272F" w:rsidP="0025272F">
      <w:pPr>
        <w:pStyle w:val="EndNoteBibliography"/>
        <w:ind w:left="720" w:hanging="720"/>
      </w:pPr>
      <w:r w:rsidRPr="0025272F">
        <w:t>[22]</w:t>
      </w:r>
      <w:r w:rsidRPr="0025272F">
        <w:tab/>
        <w:t xml:space="preserve">F. B. Ergin, R. Turan, S. T. Shishiyanu, and E. Yilmaz, “Effect of </w:t>
      </w:r>
      <w:r w:rsidR="00F428A5" w:rsidRPr="0025272F">
        <w:t>γ</w:t>
      </w:r>
      <w:r w:rsidRPr="0025272F">
        <w:t xml:space="preserve">-radiation on </w:t>
      </w:r>
      <w:r w:rsidRPr="00F428A5">
        <w:t>HfO</w:t>
      </w:r>
      <w:r w:rsidRPr="00F428A5">
        <w:rPr>
          <w:vertAlign w:val="subscript"/>
        </w:rPr>
        <w:t>2</w:t>
      </w:r>
      <w:r w:rsidRPr="0025272F">
        <w:t xml:space="preserve"> based MOS capacitor,” </w:t>
      </w:r>
      <w:r w:rsidRPr="0025272F">
        <w:rPr>
          <w:i/>
        </w:rPr>
        <w:t>Nucl. Instr. Meth. Phys. Res. B,</w:t>
      </w:r>
      <w:r w:rsidRPr="0025272F">
        <w:t xml:space="preserve"> vol. 268, no. 9, pp. 1482-1485, May. 2010.</w:t>
      </w:r>
    </w:p>
    <w:p w14:paraId="02B1037F" w14:textId="77777777" w:rsidR="0025272F" w:rsidRPr="0025272F" w:rsidRDefault="0025272F" w:rsidP="0025272F">
      <w:pPr>
        <w:pStyle w:val="EndNoteBibliography"/>
        <w:ind w:left="720" w:hanging="720"/>
      </w:pPr>
      <w:r w:rsidRPr="0025272F">
        <w:t>[23]</w:t>
      </w:r>
      <w:r w:rsidRPr="0025272F">
        <w:tab/>
        <w:t xml:space="preserve">V. Singh, N. Shashank, D. Kumar, and R. K. Nahar, “Effects of heavy-ion irradiation on the electrical properties of rf-sputtered </w:t>
      </w:r>
      <w:r w:rsidRPr="00B201C3">
        <w:t>HfO</w:t>
      </w:r>
      <w:r w:rsidRPr="00B201C3">
        <w:rPr>
          <w:vertAlign w:val="subscript"/>
        </w:rPr>
        <w:t>2</w:t>
      </w:r>
      <w:r w:rsidRPr="0025272F">
        <w:t xml:space="preserve"> thin films for advanced CMOS devices,” </w:t>
      </w:r>
      <w:r w:rsidRPr="0025272F">
        <w:rPr>
          <w:i/>
        </w:rPr>
        <w:t>Radiat. Eff. Defects Solids,</w:t>
      </w:r>
      <w:r w:rsidRPr="0025272F">
        <w:t xml:space="preserve"> vol. 167, no. 3, pp. 204-211, Mar. 2012.</w:t>
      </w:r>
    </w:p>
    <w:p w14:paraId="5B5F3819" w14:textId="77777777" w:rsidR="0025272F" w:rsidRPr="0025272F" w:rsidRDefault="0025272F" w:rsidP="0025272F">
      <w:pPr>
        <w:pStyle w:val="EndNoteBibliography"/>
        <w:ind w:left="720" w:hanging="720"/>
      </w:pPr>
      <w:r w:rsidRPr="0025272F">
        <w:t>[24]</w:t>
      </w:r>
      <w:r w:rsidRPr="0025272F">
        <w:tab/>
        <w:t xml:space="preserve">W. D. Zhang, B. Govoreanu, X. F. Zheng, D. R. Aguado, A. Rosmeulen, P. Blomme, J. F. Zhang, and J. Van Houdt, “Two-pulse C-V: A new method for characterizing electron traps in the bulk of </w:t>
      </w:r>
      <w:r w:rsidRPr="00B201C3">
        <w:t>SiO</w:t>
      </w:r>
      <w:r w:rsidRPr="00B201C3">
        <w:rPr>
          <w:vertAlign w:val="subscript"/>
        </w:rPr>
        <w:t>2</w:t>
      </w:r>
      <w:r w:rsidRPr="0025272F">
        <w:t>/high-</w:t>
      </w:r>
      <w:r w:rsidRPr="00B201C3">
        <w:rPr>
          <w:i/>
        </w:rPr>
        <w:t>k</w:t>
      </w:r>
      <w:r w:rsidRPr="0025272F">
        <w:t xml:space="preserve"> dielectric stacks,” </w:t>
      </w:r>
      <w:r w:rsidRPr="0025272F">
        <w:rPr>
          <w:i/>
        </w:rPr>
        <w:t>IEEE Electron Device Lett.,</w:t>
      </w:r>
      <w:r w:rsidRPr="0025272F">
        <w:t xml:space="preserve"> vol. 29, no. 9, pp. 1043-1046, Sep. 2008.</w:t>
      </w:r>
    </w:p>
    <w:p w14:paraId="393F1637" w14:textId="073F5F4D" w:rsidR="0025272F" w:rsidRPr="0025272F" w:rsidRDefault="0025272F" w:rsidP="0025272F">
      <w:pPr>
        <w:pStyle w:val="EndNoteBibliography"/>
        <w:ind w:left="720" w:hanging="720"/>
      </w:pPr>
      <w:r w:rsidRPr="0025272F">
        <w:t>[25]</w:t>
      </w:r>
      <w:r w:rsidRPr="0025272F">
        <w:tab/>
        <w:t xml:space="preserve">M. Rosmeulen, E. Sleeckx, and K. D. Meyer, "Electrical Characterisation of Silicon-Rich-Oxide Based Memory Cells Using Pulsed Current-Voltage Techniques." </w:t>
      </w:r>
      <w:r w:rsidR="00B201C3">
        <w:t xml:space="preserve">in </w:t>
      </w:r>
      <w:r w:rsidR="00B201C3" w:rsidRPr="00B201C3">
        <w:rPr>
          <w:i/>
        </w:rPr>
        <w:t>Proc.</w:t>
      </w:r>
      <w:r w:rsidR="00B201C3">
        <w:t xml:space="preserve"> </w:t>
      </w:r>
      <w:r w:rsidR="00B201C3" w:rsidRPr="00B201C3">
        <w:rPr>
          <w:i/>
        </w:rPr>
        <w:t>Solid-State Device Research Conference</w:t>
      </w:r>
      <w:r w:rsidR="005825DA">
        <w:rPr>
          <w:i/>
        </w:rPr>
        <w:t>,</w:t>
      </w:r>
      <w:r w:rsidR="005825DA">
        <w:t xml:space="preserve"> </w:t>
      </w:r>
      <w:r w:rsidR="005825DA" w:rsidRPr="005825DA">
        <w:t>Firenze, Italy,</w:t>
      </w:r>
      <w:r w:rsidR="005825DA">
        <w:t xml:space="preserve">Sept 2002, </w:t>
      </w:r>
      <w:r w:rsidRPr="005825DA">
        <w:t>pp. 471-474.</w:t>
      </w:r>
    </w:p>
    <w:p w14:paraId="6DB3A74D" w14:textId="77777777" w:rsidR="0025272F" w:rsidRPr="0025272F" w:rsidRDefault="0025272F" w:rsidP="0025272F">
      <w:pPr>
        <w:pStyle w:val="EndNoteBibliography"/>
        <w:ind w:left="720" w:hanging="720"/>
      </w:pPr>
      <w:r w:rsidRPr="0025272F">
        <w:t>[26]</w:t>
      </w:r>
      <w:r w:rsidRPr="0025272F">
        <w:tab/>
        <w:t xml:space="preserve">C. Z. Zhao, M. B. Zahid, J. F. Zhang, G. Groeseneken, R. Degraeve, and S. De Gendt, “Threshold voltage instability of p-channel metal-oxide-semiconductor field effect transistors with hafnium based dielectrics,” </w:t>
      </w:r>
      <w:r w:rsidRPr="0025272F">
        <w:rPr>
          <w:i/>
        </w:rPr>
        <w:t>Appl. Phys. Lett.,</w:t>
      </w:r>
      <w:r w:rsidRPr="0025272F">
        <w:t xml:space="preserve"> vol. 90, no. 14, pp. 3, Apr. 2007.</w:t>
      </w:r>
    </w:p>
    <w:p w14:paraId="50998A2F" w14:textId="77777777" w:rsidR="0025272F" w:rsidRPr="0025272F" w:rsidRDefault="0025272F" w:rsidP="0025272F">
      <w:pPr>
        <w:pStyle w:val="EndNoteBibliography"/>
        <w:ind w:left="720" w:hanging="720"/>
      </w:pPr>
      <w:r w:rsidRPr="0025272F">
        <w:t>[27]</w:t>
      </w:r>
      <w:r w:rsidRPr="0025272F">
        <w:tab/>
        <w:t xml:space="preserve">Y. Mu, C. Z. Zhao, Y. Qi, S. Lam, C. Zhao, Q. Lu, Y. Cai, I. Z. Mitrovic, S. Taylor, and P. R. Chalker, “Real-time and on-site </w:t>
      </w:r>
      <w:bookmarkStart w:id="32" w:name="OLE_LINK77"/>
      <w:bookmarkStart w:id="33" w:name="OLE_LINK78"/>
      <w:bookmarkStart w:id="34" w:name="OLE_LINK93"/>
      <w:bookmarkStart w:id="35" w:name="OLE_LINK94"/>
      <w:bookmarkStart w:id="36" w:name="OLE_LINK95"/>
      <w:r w:rsidRPr="0025272F">
        <w:t>γ</w:t>
      </w:r>
      <w:bookmarkEnd w:id="32"/>
      <w:bookmarkEnd w:id="33"/>
      <w:bookmarkEnd w:id="34"/>
      <w:bookmarkEnd w:id="35"/>
      <w:bookmarkEnd w:id="36"/>
      <w:r w:rsidRPr="0025272F">
        <w:t xml:space="preserve">-ray radiation response testing system for semiconductor devices and its applications,” </w:t>
      </w:r>
      <w:r w:rsidRPr="0025272F">
        <w:rPr>
          <w:i/>
        </w:rPr>
        <w:t>Nucl. Instr. Meth. Phys. Res. B,</w:t>
      </w:r>
      <w:r w:rsidRPr="0025272F">
        <w:t xml:space="preserve"> vol. 372, pp. 14-28, Apr. 2016.</w:t>
      </w:r>
    </w:p>
    <w:p w14:paraId="4C5976C9" w14:textId="77777777" w:rsidR="0025272F" w:rsidRPr="0025272F" w:rsidRDefault="0025272F" w:rsidP="0025272F">
      <w:pPr>
        <w:pStyle w:val="EndNoteBibliography"/>
        <w:ind w:left="720" w:hanging="720"/>
      </w:pPr>
      <w:r w:rsidRPr="0025272F">
        <w:t>[28]</w:t>
      </w:r>
      <w:r w:rsidRPr="0025272F">
        <w:tab/>
        <w:t xml:space="preserve">S. K. Dixit, X. J. Zhou, R. D. Schrimpf, D. M. Fleetwood, S. T. Pantelides, R. Choi, G. Bersuker, and L. C. Feldman, “Radiation Induced Charge Trapping in Ultrathin </w:t>
      </w:r>
      <w:r w:rsidRPr="005825DA">
        <w:t>HfO</w:t>
      </w:r>
      <w:r w:rsidRPr="005825DA">
        <w:rPr>
          <w:vertAlign w:val="subscript"/>
        </w:rPr>
        <w:t>2</w:t>
      </w:r>
      <w:r w:rsidRPr="0025272F">
        <w:t xml:space="preserve">-Based MOSFETs,” </w:t>
      </w:r>
      <w:r w:rsidRPr="0025272F">
        <w:rPr>
          <w:i/>
        </w:rPr>
        <w:t>IEEE Trans. Nucl. Sci.,</w:t>
      </w:r>
      <w:r w:rsidRPr="0025272F">
        <w:t xml:space="preserve"> vol. 54, no. 6, pp. 1883-1890, Dec. 2007.</w:t>
      </w:r>
    </w:p>
    <w:p w14:paraId="23566367" w14:textId="63061E8D" w:rsidR="0025272F" w:rsidRPr="0025272F" w:rsidRDefault="0025272F" w:rsidP="0025272F">
      <w:pPr>
        <w:pStyle w:val="EndNoteBibliography"/>
        <w:ind w:left="720" w:hanging="720"/>
      </w:pPr>
      <w:r w:rsidRPr="0025272F">
        <w:t>[29]</w:t>
      </w:r>
      <w:r w:rsidRPr="0025272F">
        <w:tab/>
        <w:t>D. M. Fleetwood, P. S. Winokur, and J. R. Schwank, “</w:t>
      </w:r>
      <w:r w:rsidR="00F428A5" w:rsidRPr="00F428A5">
        <w:t>Using laboratory X-ray and cobalt-60 irradiations to predict CMOS device response in strategic and space environments</w:t>
      </w:r>
      <w:r w:rsidRPr="0025272F">
        <w:t xml:space="preserve">,” </w:t>
      </w:r>
      <w:r w:rsidRPr="0025272F">
        <w:rPr>
          <w:i/>
        </w:rPr>
        <w:t>IEEE Trans. Nucl. Sci.,</w:t>
      </w:r>
      <w:r w:rsidRPr="0025272F">
        <w:t xml:space="preserve"> vol. 35, no. 6, pp. 1497-1505, Dec. 1988.</w:t>
      </w:r>
    </w:p>
    <w:p w14:paraId="7E19DC89" w14:textId="77777777" w:rsidR="0025272F" w:rsidRPr="0025272F" w:rsidRDefault="0025272F" w:rsidP="0025272F">
      <w:pPr>
        <w:pStyle w:val="EndNoteBibliography"/>
        <w:ind w:left="720" w:hanging="720"/>
      </w:pPr>
      <w:r w:rsidRPr="0025272F">
        <w:t>[30]</w:t>
      </w:r>
      <w:r w:rsidRPr="0025272F">
        <w:tab/>
        <w:t xml:space="preserve">C. Zhao, C. Z. Zhao, Q. F. Lu, X. Y. Yan, S. Taylor, and P. R. Chalker, “Hysteresis in Lanthanide Aluminum Oxides Observed by </w:t>
      </w:r>
      <w:r w:rsidRPr="0025272F">
        <w:lastRenderedPageBreak/>
        <w:t xml:space="preserve">Fast Pulse CV Measurement,” </w:t>
      </w:r>
      <w:r w:rsidRPr="0025272F">
        <w:rPr>
          <w:i/>
        </w:rPr>
        <w:t>Materials,</w:t>
      </w:r>
      <w:r w:rsidRPr="0025272F">
        <w:t xml:space="preserve"> vol. 7, no. 10, pp. 6965-6981, Oct. 2014.</w:t>
      </w:r>
    </w:p>
    <w:p w14:paraId="73E7FC7E" w14:textId="77777777" w:rsidR="0025272F" w:rsidRPr="0025272F" w:rsidRDefault="0025272F" w:rsidP="0025272F">
      <w:pPr>
        <w:pStyle w:val="EndNoteBibliography"/>
        <w:ind w:left="720" w:hanging="720"/>
      </w:pPr>
      <w:r w:rsidRPr="0025272F">
        <w:t>[31]</w:t>
      </w:r>
      <w:r w:rsidRPr="0025272F">
        <w:tab/>
        <w:t xml:space="preserve">C. Z. Zhao, J. F. Zhang, M. H. Chang, A. R. Peaker, S. Hall, G. Groeseneken, L. Pantisano, S. De Gendt, and M. Heyns, “Stress-induced positive charge in Hf-based gate dielectrics: Impact on device performance and a framework for the defect,” </w:t>
      </w:r>
      <w:r w:rsidRPr="0025272F">
        <w:rPr>
          <w:i/>
        </w:rPr>
        <w:t>IEEE Trans. Electron Dev.,</w:t>
      </w:r>
      <w:r w:rsidRPr="0025272F">
        <w:t xml:space="preserve"> vol. 55, no. 7, pp. 1647-1656, Jul. 2008.</w:t>
      </w:r>
    </w:p>
    <w:p w14:paraId="38ACA03E" w14:textId="77777777" w:rsidR="0025272F" w:rsidRPr="0025272F" w:rsidRDefault="0025272F" w:rsidP="0025272F">
      <w:pPr>
        <w:pStyle w:val="EndNoteBibliography"/>
        <w:ind w:left="720" w:hanging="720"/>
      </w:pPr>
      <w:r w:rsidRPr="0025272F">
        <w:t>[32]</w:t>
      </w:r>
      <w:r w:rsidRPr="0025272F">
        <w:tab/>
        <w:t>C. Z. Zhao, J. F. Zhang, M. B. Zahid, B. Govoreanu, G. Groeseneken, and S. De Gendt, “</w:t>
      </w:r>
      <w:bookmarkStart w:id="37" w:name="OLE_LINK81"/>
      <w:bookmarkStart w:id="38" w:name="OLE_LINK82"/>
      <w:r w:rsidRPr="0025272F">
        <w:t xml:space="preserve">Determination of capture cross sections for as-grown electron traps in </w:t>
      </w:r>
      <w:r w:rsidRPr="005825DA">
        <w:t>HfO</w:t>
      </w:r>
      <w:r w:rsidRPr="005825DA">
        <w:rPr>
          <w:vertAlign w:val="subscript"/>
        </w:rPr>
        <w:t>2</w:t>
      </w:r>
      <w:r w:rsidRPr="0025272F">
        <w:t>/HfSiO stacks</w:t>
      </w:r>
      <w:bookmarkEnd w:id="37"/>
      <w:bookmarkEnd w:id="38"/>
      <w:r w:rsidRPr="0025272F">
        <w:t xml:space="preserve">,” </w:t>
      </w:r>
      <w:r w:rsidRPr="0025272F">
        <w:rPr>
          <w:i/>
        </w:rPr>
        <w:t>J. Appl. Phys.,</w:t>
      </w:r>
      <w:r w:rsidRPr="0025272F">
        <w:t xml:space="preserve"> vol. 100, no. 9, pp. 10, Nov. 2006.</w:t>
      </w:r>
    </w:p>
    <w:p w14:paraId="3FB8C6F5" w14:textId="77777777" w:rsidR="0025272F" w:rsidRPr="0025272F" w:rsidRDefault="0025272F" w:rsidP="0025272F">
      <w:pPr>
        <w:pStyle w:val="EndNoteBibliography"/>
        <w:ind w:left="720" w:hanging="720"/>
      </w:pPr>
      <w:r w:rsidRPr="0025272F">
        <w:t>[33]</w:t>
      </w:r>
      <w:r w:rsidRPr="0025272F">
        <w:tab/>
        <w:t xml:space="preserve">V. A. K. Raparla, S. C. Lee, R. D. Schrimpf, D. M. Fleetwood, and K. F. Galloway, “A model of radiation effects in nitride-oxide films for power MOSFET applications,” </w:t>
      </w:r>
      <w:r w:rsidRPr="0025272F">
        <w:rPr>
          <w:i/>
        </w:rPr>
        <w:t>Solid-State Electron.,</w:t>
      </w:r>
      <w:r w:rsidRPr="0025272F">
        <w:t xml:space="preserve"> vol. 47, no. 5, pp. 775-783, May. 2003.</w:t>
      </w:r>
    </w:p>
    <w:p w14:paraId="2102F3BD" w14:textId="0CCAE74A" w:rsidR="0025272F" w:rsidRPr="0025272F" w:rsidRDefault="0025272F" w:rsidP="0025272F">
      <w:pPr>
        <w:pStyle w:val="EndNoteBibliography"/>
        <w:ind w:left="720" w:hanging="720"/>
      </w:pPr>
      <w:r w:rsidRPr="0025272F">
        <w:t>[34]</w:t>
      </w:r>
      <w:r w:rsidRPr="0025272F">
        <w:tab/>
        <w:t>C. X. Li, X. Zou, P. T. Lai, J. P. Xu, and C. L. Chan, “</w:t>
      </w:r>
      <w:bookmarkStart w:id="39" w:name="OLE_LINK87"/>
      <w:bookmarkStart w:id="40" w:name="OLE_LINK88"/>
      <w:r w:rsidR="006545A9">
        <w:t>Effects of Ti content and wet-N</w:t>
      </w:r>
      <w:r w:rsidRPr="006545A9">
        <w:rPr>
          <w:vertAlign w:val="subscript"/>
        </w:rPr>
        <w:t>2</w:t>
      </w:r>
      <w:r w:rsidRPr="0025272F">
        <w:t xml:space="preserve"> anneal on Ge MOS capacitors with HfTiO gate dielectric</w:t>
      </w:r>
      <w:bookmarkEnd w:id="39"/>
      <w:bookmarkEnd w:id="40"/>
      <w:r w:rsidRPr="0025272F">
        <w:t xml:space="preserve">,” </w:t>
      </w:r>
      <w:r w:rsidRPr="0025272F">
        <w:rPr>
          <w:i/>
        </w:rPr>
        <w:t>Microel. Reliab.,</w:t>
      </w:r>
      <w:r w:rsidRPr="0025272F">
        <w:t xml:space="preserve"> vol. 48, no. 4, pp. 526-530, Apr. 2008.</w:t>
      </w:r>
    </w:p>
    <w:p w14:paraId="05558BA3" w14:textId="77777777" w:rsidR="0025272F" w:rsidRPr="0025272F" w:rsidRDefault="0025272F" w:rsidP="0025272F">
      <w:pPr>
        <w:pStyle w:val="EndNoteBibliography"/>
        <w:ind w:left="720" w:hanging="720"/>
      </w:pPr>
      <w:r w:rsidRPr="0025272F">
        <w:t>[35]</w:t>
      </w:r>
      <w:r w:rsidRPr="0025272F">
        <w:tab/>
        <w:t>G. X. Duan, C. X. Zhang, E. X. Zhang, J. Hachtel, D. M. Fleetwood, R. D. Schrimpf, R. A. Reed, M. L. Alles, S. T. Pantelides, G. Bersuker, and C. D. Young, “Bias Dependence of Total Ionizing Dose Effects in SiGe-</w:t>
      </w:r>
      <w:r w:rsidRPr="005825DA">
        <w:t>SiO</w:t>
      </w:r>
      <w:r w:rsidRPr="005825DA">
        <w:rPr>
          <w:vertAlign w:val="subscript"/>
        </w:rPr>
        <w:t>2</w:t>
      </w:r>
      <w:r w:rsidRPr="005825DA">
        <w:t>/HfO</w:t>
      </w:r>
      <w:r w:rsidRPr="005825DA">
        <w:rPr>
          <w:vertAlign w:val="subscript"/>
        </w:rPr>
        <w:t>2</w:t>
      </w:r>
      <w:r w:rsidRPr="0025272F">
        <w:t xml:space="preserve"> pMOS FinFETs,” </w:t>
      </w:r>
      <w:r w:rsidRPr="0025272F">
        <w:rPr>
          <w:i/>
        </w:rPr>
        <w:t>IEEE Trans. Nucl. Sci.,</w:t>
      </w:r>
      <w:r w:rsidRPr="0025272F">
        <w:t xml:space="preserve"> vol. 61, no. 6, pp. 2834-2838, Dec. 2014.</w:t>
      </w:r>
    </w:p>
    <w:p w14:paraId="01A6A51C" w14:textId="77777777" w:rsidR="0025272F" w:rsidRPr="0025272F" w:rsidRDefault="0025272F" w:rsidP="0025272F">
      <w:pPr>
        <w:pStyle w:val="EndNoteBibliography"/>
        <w:ind w:left="720" w:hanging="720"/>
      </w:pPr>
      <w:r w:rsidRPr="0025272F">
        <w:t>[36]</w:t>
      </w:r>
      <w:r w:rsidRPr="0025272F">
        <w:tab/>
        <w:t xml:space="preserve">J. R. Schwank, M. R. Shaneyfelt, D. M. Fleetwood, J. A. Felix, P. E. Dodd, P. Paillet, and V. Ferlet-Cavrois, “Radiation Effects in MOS Oxides,” </w:t>
      </w:r>
      <w:r w:rsidRPr="0025272F">
        <w:rPr>
          <w:i/>
        </w:rPr>
        <w:t>IEEE Trans. Nucl. Sci.,</w:t>
      </w:r>
      <w:r w:rsidRPr="0025272F">
        <w:t xml:space="preserve"> vol. 55, no. 4, pp. 1833-1853, Aug. 2008.</w:t>
      </w:r>
    </w:p>
    <w:p w14:paraId="7C6C3005" w14:textId="77777777" w:rsidR="0025272F" w:rsidRPr="0025272F" w:rsidRDefault="0025272F" w:rsidP="0025272F">
      <w:pPr>
        <w:pStyle w:val="EndNoteBibliography"/>
        <w:ind w:left="720" w:hanging="720"/>
      </w:pPr>
      <w:r w:rsidRPr="0025272F">
        <w:t>[37]</w:t>
      </w:r>
      <w:r w:rsidRPr="0025272F">
        <w:tab/>
        <w:t xml:space="preserve">J. A. Felix, D. M. Fleetwood, R. D. Schrimpf, J. G. Hong, G. Lucovsky, J. R. Schwank, and M. R. Shaneyfelt, “Total-dose radiation response of hafnium-silicate capacitors,” </w:t>
      </w:r>
      <w:r w:rsidRPr="0025272F">
        <w:rPr>
          <w:i/>
        </w:rPr>
        <w:t>IEEE Trans. Nucl. Sci.,</w:t>
      </w:r>
      <w:r w:rsidRPr="0025272F">
        <w:t xml:space="preserve"> vol. 49, no. 6, pp. 3191-3196, Dec. 2002.</w:t>
      </w:r>
    </w:p>
    <w:p w14:paraId="097ED01F" w14:textId="77777777" w:rsidR="0025272F" w:rsidRPr="0025272F" w:rsidRDefault="0025272F" w:rsidP="0025272F">
      <w:pPr>
        <w:pStyle w:val="EndNoteBibliography"/>
        <w:ind w:left="720" w:hanging="720"/>
      </w:pPr>
      <w:r w:rsidRPr="0025272F">
        <w:t>[38]</w:t>
      </w:r>
      <w:r w:rsidRPr="0025272F">
        <w:tab/>
        <w:t xml:space="preserve">K. Xiong, J. Robertson, M. C. Gibson, and S. J. Clark, “Defect energy levels in </w:t>
      </w:r>
      <w:r w:rsidRPr="005825DA">
        <w:t>HfO</w:t>
      </w:r>
      <w:r w:rsidRPr="005825DA">
        <w:rPr>
          <w:vertAlign w:val="subscript"/>
        </w:rPr>
        <w:t>2</w:t>
      </w:r>
      <w:r w:rsidRPr="0025272F">
        <w:t xml:space="preserve"> high-dielectric-constant gate oxide,” </w:t>
      </w:r>
      <w:r w:rsidRPr="0025272F">
        <w:rPr>
          <w:i/>
        </w:rPr>
        <w:t>Appl. Phys. Lett.,</w:t>
      </w:r>
      <w:r w:rsidRPr="0025272F">
        <w:t xml:space="preserve"> vol. 87, no. 18, pp. 3, Oct. 2005.</w:t>
      </w:r>
    </w:p>
    <w:p w14:paraId="089B64DE" w14:textId="77777777" w:rsidR="0025272F" w:rsidRPr="0025272F" w:rsidRDefault="0025272F" w:rsidP="0025272F">
      <w:pPr>
        <w:pStyle w:val="EndNoteBibliography"/>
        <w:ind w:left="720" w:hanging="720"/>
      </w:pPr>
      <w:r w:rsidRPr="0025272F">
        <w:t>[39]</w:t>
      </w:r>
      <w:r w:rsidRPr="0025272F">
        <w:tab/>
        <w:t xml:space="preserve">S. Zafar, A. Callegari, E. Gusev, and M. V. Fischetti, “Charge trapping related threshold voltage instabilities in high permittivity gate dielectric stacks,” </w:t>
      </w:r>
      <w:r w:rsidRPr="0025272F">
        <w:rPr>
          <w:i/>
        </w:rPr>
        <w:t>J. Appl. Phys.,</w:t>
      </w:r>
      <w:r w:rsidRPr="0025272F">
        <w:t xml:space="preserve"> vol. 93, no. 11, pp. 9298-9303, Jun. 2003.</w:t>
      </w:r>
    </w:p>
    <w:p w14:paraId="6780B5BB" w14:textId="77777777" w:rsidR="0025272F" w:rsidRPr="0025272F" w:rsidRDefault="0025272F" w:rsidP="0025272F">
      <w:pPr>
        <w:pStyle w:val="EndNoteBibliography"/>
        <w:ind w:left="720" w:hanging="720"/>
      </w:pPr>
      <w:r w:rsidRPr="0025272F">
        <w:t>[40]</w:t>
      </w:r>
      <w:r w:rsidRPr="0025272F">
        <w:tab/>
        <w:t xml:space="preserve">G. Puzzilli, B. Govoreanu, F. Irrera, M. Rosmeulen, and J. Van Houdt, “Characterization of charge trapping in </w:t>
      </w:r>
      <w:r w:rsidRPr="005825DA">
        <w:t>SiO</w:t>
      </w:r>
      <w:r w:rsidRPr="005825DA">
        <w:rPr>
          <w:vertAlign w:val="subscript"/>
        </w:rPr>
        <w:t>2</w:t>
      </w:r>
      <w:r w:rsidRPr="005825DA">
        <w:t>/Al</w:t>
      </w:r>
      <w:r w:rsidRPr="005825DA">
        <w:rPr>
          <w:vertAlign w:val="subscript"/>
        </w:rPr>
        <w:t>2</w:t>
      </w:r>
      <w:r w:rsidRPr="005825DA">
        <w:t>O</w:t>
      </w:r>
      <w:r w:rsidRPr="005825DA">
        <w:rPr>
          <w:vertAlign w:val="subscript"/>
        </w:rPr>
        <w:t>3</w:t>
      </w:r>
      <w:r w:rsidRPr="0025272F">
        <w:t xml:space="preserve"> dielectric stacks by pulsed C-V technique,” </w:t>
      </w:r>
      <w:r w:rsidRPr="0025272F">
        <w:rPr>
          <w:i/>
        </w:rPr>
        <w:t>Microel. Reliab.,</w:t>
      </w:r>
      <w:r w:rsidRPr="0025272F">
        <w:t xml:space="preserve"> vol. 47, no. 4-5, pp. 508-512, Apr-May. 2007.</w:t>
      </w:r>
    </w:p>
    <w:p w14:paraId="0FC3AF4D" w14:textId="77777777" w:rsidR="0025272F" w:rsidRPr="0025272F" w:rsidRDefault="0025272F" w:rsidP="0025272F">
      <w:pPr>
        <w:pStyle w:val="EndNoteBibliography"/>
        <w:ind w:left="720" w:hanging="720"/>
      </w:pPr>
      <w:r w:rsidRPr="0025272F">
        <w:t>[41]</w:t>
      </w:r>
      <w:r w:rsidRPr="0025272F">
        <w:tab/>
        <w:t xml:space="preserve">W. D. Zhang, J. F. Zhang, M. Lalor, D. Burton, G. Groeseneken, and R. Degraeve, “On the mechanism of electron trap generation in gate oxides,” </w:t>
      </w:r>
      <w:r w:rsidRPr="0025272F">
        <w:rPr>
          <w:i/>
        </w:rPr>
        <w:t>Microel. Eng.,</w:t>
      </w:r>
      <w:r w:rsidRPr="0025272F">
        <w:t xml:space="preserve"> vol. 59, no. 1-4, pp. 89-94, Nov. 2001.</w:t>
      </w:r>
    </w:p>
    <w:p w14:paraId="60380DE2" w14:textId="77777777" w:rsidR="0025272F" w:rsidRPr="0025272F" w:rsidRDefault="0025272F" w:rsidP="0025272F">
      <w:pPr>
        <w:pStyle w:val="EndNoteBibliography"/>
        <w:ind w:left="720" w:hanging="720"/>
      </w:pPr>
      <w:r w:rsidRPr="0025272F">
        <w:t>[42]</w:t>
      </w:r>
      <w:r w:rsidRPr="0025272F">
        <w:tab/>
        <w:t>X. J. Zhou, D. M. Fleetwood, L. Tsetseris, R. D. Schrimpf, and S. T. Pantelides, “</w:t>
      </w:r>
      <w:bookmarkStart w:id="41" w:name="OLE_LINK85"/>
      <w:bookmarkStart w:id="42" w:name="OLE_LINK86"/>
      <w:r w:rsidRPr="0025272F">
        <w:t xml:space="preserve">Effects of Switched-bias Annealing on Charge Trapping in </w:t>
      </w:r>
      <w:r w:rsidRPr="005825DA">
        <w:t>HfO</w:t>
      </w:r>
      <w:r w:rsidRPr="005825DA">
        <w:rPr>
          <w:vertAlign w:val="subscript"/>
        </w:rPr>
        <w:t>2</w:t>
      </w:r>
      <w:r w:rsidRPr="0025272F">
        <w:t xml:space="preserve"> Gate Dielectrics</w:t>
      </w:r>
      <w:bookmarkEnd w:id="41"/>
      <w:bookmarkEnd w:id="42"/>
      <w:r w:rsidRPr="0025272F">
        <w:t xml:space="preserve">,” </w:t>
      </w:r>
      <w:r w:rsidRPr="0025272F">
        <w:rPr>
          <w:i/>
        </w:rPr>
        <w:t>IEEE Trans. Nucl. Sci.,</w:t>
      </w:r>
      <w:r w:rsidRPr="0025272F">
        <w:t xml:space="preserve"> vol. 53, no. 6, pp. 3636-3643, Dec. 2006.</w:t>
      </w:r>
    </w:p>
    <w:p w14:paraId="7B14EA8A" w14:textId="77777777" w:rsidR="0025272F" w:rsidRPr="0025272F" w:rsidRDefault="0025272F" w:rsidP="0025272F">
      <w:pPr>
        <w:pStyle w:val="EndNoteBibliography"/>
        <w:ind w:left="720" w:hanging="720"/>
      </w:pPr>
      <w:r w:rsidRPr="0025272F">
        <w:t>[43]</w:t>
      </w:r>
      <w:r w:rsidRPr="0025272F">
        <w:tab/>
        <w:t xml:space="preserve">V. V. Afanas'ev, and A. Stesmans, “Stable trapping of electrons and holes in deposited insulating oxides: </w:t>
      </w:r>
      <w:r w:rsidRPr="005825DA">
        <w:t>Al</w:t>
      </w:r>
      <w:r w:rsidRPr="005825DA">
        <w:rPr>
          <w:vertAlign w:val="subscript"/>
        </w:rPr>
        <w:t>2</w:t>
      </w:r>
      <w:r w:rsidRPr="005825DA">
        <w:t>O</w:t>
      </w:r>
      <w:r w:rsidRPr="005825DA">
        <w:rPr>
          <w:vertAlign w:val="subscript"/>
        </w:rPr>
        <w:t>3</w:t>
      </w:r>
      <w:r w:rsidRPr="0025272F">
        <w:t xml:space="preserve">, </w:t>
      </w:r>
      <w:r w:rsidRPr="005825DA">
        <w:t>ZrO</w:t>
      </w:r>
      <w:r w:rsidRPr="005825DA">
        <w:rPr>
          <w:vertAlign w:val="subscript"/>
        </w:rPr>
        <w:t>2</w:t>
      </w:r>
      <w:r w:rsidRPr="0025272F">
        <w:t xml:space="preserve">, and </w:t>
      </w:r>
      <w:r w:rsidRPr="005825DA">
        <w:t>HfO</w:t>
      </w:r>
      <w:r w:rsidRPr="005825DA">
        <w:rPr>
          <w:vertAlign w:val="subscript"/>
        </w:rPr>
        <w:t>2</w:t>
      </w:r>
      <w:r w:rsidRPr="005825DA">
        <w:t>,</w:t>
      </w:r>
      <w:r w:rsidRPr="0025272F">
        <w:t xml:space="preserve">” </w:t>
      </w:r>
      <w:r w:rsidRPr="0025272F">
        <w:rPr>
          <w:i/>
        </w:rPr>
        <w:t>J. Appl. Phys.,</w:t>
      </w:r>
      <w:r w:rsidRPr="0025272F">
        <w:t xml:space="preserve"> vol. 95, no. 5, pp. 2518-2526, Mar. 2004.</w:t>
      </w:r>
    </w:p>
    <w:p w14:paraId="69A1A29A" w14:textId="77777777" w:rsidR="0025272F" w:rsidRPr="0025272F" w:rsidRDefault="0025272F" w:rsidP="0025272F">
      <w:pPr>
        <w:pStyle w:val="EndNoteBibliography"/>
        <w:ind w:left="720" w:hanging="720"/>
      </w:pPr>
      <w:r w:rsidRPr="0025272F">
        <w:t>[44]</w:t>
      </w:r>
      <w:r w:rsidRPr="0025272F">
        <w:tab/>
        <w:t xml:space="preserve">A. Y. Kang, P. M. Lenahan, and J. F. Conley, “The radiation response of the high dielectric-constant hafnium oxide/silicon system,” </w:t>
      </w:r>
      <w:r w:rsidRPr="0025272F">
        <w:rPr>
          <w:i/>
        </w:rPr>
        <w:t>IEEE Trans. Nucl. Sci.,</w:t>
      </w:r>
      <w:r w:rsidRPr="0025272F">
        <w:t xml:space="preserve"> vol. 49, no. 6, pp. 2636-2642, Dec. 2002.</w:t>
      </w:r>
    </w:p>
    <w:p w14:paraId="0D043643" w14:textId="77777777" w:rsidR="0025272F" w:rsidRPr="0025272F" w:rsidRDefault="0025272F" w:rsidP="0025272F">
      <w:pPr>
        <w:pStyle w:val="EndNoteBibliography"/>
        <w:ind w:left="720" w:hanging="720"/>
      </w:pPr>
      <w:r w:rsidRPr="0025272F">
        <w:t>[45]</w:t>
      </w:r>
      <w:r w:rsidRPr="0025272F">
        <w:tab/>
        <w:t>X. J. Zhou, D. M. Fleetwood, J. A. Felix, E. P. Gusev, and C. D. Emic, “</w:t>
      </w:r>
      <w:bookmarkStart w:id="43" w:name="OLE_LINK83"/>
      <w:bookmarkStart w:id="44" w:name="OLE_LINK84"/>
      <w:r w:rsidRPr="0025272F">
        <w:t>Bias-temperature instabilities and radiation effects in MOS devices</w:t>
      </w:r>
      <w:bookmarkEnd w:id="43"/>
      <w:bookmarkEnd w:id="44"/>
      <w:r w:rsidRPr="0025272F">
        <w:t xml:space="preserve">,” </w:t>
      </w:r>
      <w:r w:rsidRPr="0025272F">
        <w:rPr>
          <w:i/>
        </w:rPr>
        <w:t>IEEE Trans. Nucl. Sci.,</w:t>
      </w:r>
      <w:r w:rsidRPr="0025272F">
        <w:t xml:space="preserve"> vol. 52, no. 6, pp. 2231-2238, Dec 2005.</w:t>
      </w:r>
    </w:p>
    <w:p w14:paraId="2F4B2B14" w14:textId="77777777" w:rsidR="0025272F" w:rsidRPr="0025272F" w:rsidRDefault="0025272F" w:rsidP="0025272F">
      <w:pPr>
        <w:pStyle w:val="EndNoteBibliography"/>
        <w:ind w:left="720" w:hanging="720"/>
      </w:pPr>
      <w:r w:rsidRPr="0025272F">
        <w:t>[46]</w:t>
      </w:r>
      <w:r w:rsidRPr="0025272F">
        <w:tab/>
        <w:t xml:space="preserve">Q. F. Lu, C. Zhao, Y. F. Mu, C. Z. Zhao, S. Taylor, and P. R. Chalker, “Hysteresis in Lanthanide Zirconium Oxides Observed Using a Pulse CV Technique and including the Effect of High Temperature Annealing,” </w:t>
      </w:r>
      <w:r w:rsidRPr="0025272F">
        <w:rPr>
          <w:i/>
        </w:rPr>
        <w:t>Materials,</w:t>
      </w:r>
      <w:r w:rsidRPr="0025272F">
        <w:t xml:space="preserve"> vol. 8, no. 8, pp. 4829-4842, Aug 2015.</w:t>
      </w:r>
    </w:p>
    <w:p w14:paraId="4D3BDF23" w14:textId="60DF8652" w:rsidR="0037551B" w:rsidRPr="00CD684F" w:rsidRDefault="00945312" w:rsidP="009F40FB">
      <w:pPr>
        <w:pStyle w:val="FigureCaption"/>
        <w:rPr>
          <w:sz w:val="20"/>
          <w:szCs w:val="20"/>
        </w:rPr>
      </w:pPr>
      <w:r>
        <w:rPr>
          <w:sz w:val="20"/>
          <w:szCs w:val="20"/>
        </w:rPr>
        <w:fldChar w:fldCharType="end"/>
      </w:r>
    </w:p>
    <w:sectPr w:rsidR="0037551B" w:rsidRPr="00CD684F" w:rsidSect="00F8617D">
      <w:headerReference w:type="default" r:id="rId22"/>
      <w:type w:val="continuous"/>
      <w:pgSz w:w="12240" w:h="15840" w:code="1"/>
      <w:pgMar w:top="1009" w:right="936" w:bottom="1009" w:left="936" w:header="431" w:footer="431" w:gutter="0"/>
      <w:lnNumType w:countBy="1"/>
      <w:cols w:num="2" w:space="30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DE8958" w14:textId="77777777" w:rsidR="00DF2537" w:rsidRDefault="00DF2537">
      <w:r>
        <w:separator/>
      </w:r>
    </w:p>
  </w:endnote>
  <w:endnote w:type="continuationSeparator" w:id="0">
    <w:p w14:paraId="539058F4" w14:textId="77777777" w:rsidR="00DF2537" w:rsidRDefault="00DF25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Gadugi">
    <w:altName w:val="Cambria"/>
    <w:panose1 w:val="020B0502040204020203"/>
    <w:charset w:val="00"/>
    <w:family w:val="swiss"/>
    <w:pitch w:val="variable"/>
    <w:sig w:usb0="00000003" w:usb1="00000000" w:usb2="00003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5705EA" w14:textId="77777777" w:rsidR="00DF2537" w:rsidRDefault="00DF2537"/>
  </w:footnote>
  <w:footnote w:type="continuationSeparator" w:id="0">
    <w:p w14:paraId="38D0B46F" w14:textId="77777777" w:rsidR="00DF2537" w:rsidRDefault="00DF2537">
      <w:r>
        <w:continuationSeparator/>
      </w:r>
    </w:p>
  </w:footnote>
  <w:footnote w:id="1">
    <w:p w14:paraId="32143683" w14:textId="77777777" w:rsidR="0064694E" w:rsidRDefault="0064694E" w:rsidP="00DD20AB">
      <w:pPr>
        <w:pStyle w:val="FootnoteText"/>
      </w:pPr>
      <w:r>
        <w:t xml:space="preserve">This paragraph of the first footnote will contain the date on which you submitted your paper for review. </w:t>
      </w:r>
      <w:r w:rsidRPr="000D4518">
        <w:rPr>
          <w:color w:val="000000"/>
          <w:shd w:val="clear" w:color="auto" w:fill="FFFFFF"/>
        </w:rPr>
        <w:t>This research was funded in part by the National Natural and Science Foundation of China under the grant no. 11375146 and</w:t>
      </w:r>
      <w:r w:rsidRPr="000D4518">
        <w:rPr>
          <w:rStyle w:val="apple-converted-space"/>
          <w:color w:val="000000"/>
          <w:shd w:val="clear" w:color="auto" w:fill="FFFFFF"/>
        </w:rPr>
        <w:t> </w:t>
      </w:r>
      <w:r w:rsidRPr="000D4518">
        <w:rPr>
          <w:color w:val="000000"/>
          <w:shd w:val="clear" w:color="auto" w:fill="FFFFFF"/>
        </w:rPr>
        <w:t>the platform promotion for Suzhou Municipal Key Lab “New Energy and Environmental Protection Techniques”</w:t>
      </w:r>
    </w:p>
    <w:p w14:paraId="4C7BFF5A" w14:textId="77777777" w:rsidR="0064694E" w:rsidRPr="000D4518" w:rsidRDefault="0064694E" w:rsidP="00DD20AB">
      <w:pPr>
        <w:widowControl w:val="0"/>
        <w:autoSpaceDE w:val="0"/>
        <w:autoSpaceDN w:val="0"/>
        <w:adjustRightInd w:val="0"/>
        <w:ind w:firstLine="202"/>
        <w:jc w:val="both"/>
        <w:rPr>
          <w:sz w:val="16"/>
          <w:szCs w:val="16"/>
        </w:rPr>
      </w:pPr>
      <w:r>
        <w:rPr>
          <w:rFonts w:hint="eastAsia"/>
          <w:sz w:val="16"/>
          <w:szCs w:val="16"/>
          <w:lang w:eastAsia="zh-CN"/>
        </w:rPr>
        <w:t xml:space="preserve">Yifei Mu, </w:t>
      </w:r>
      <w:r w:rsidRPr="000D4518">
        <w:rPr>
          <w:sz w:val="16"/>
          <w:szCs w:val="16"/>
        </w:rPr>
        <w:t xml:space="preserve">Qifeng Lu, </w:t>
      </w:r>
      <w:r w:rsidRPr="001D7F6A">
        <w:rPr>
          <w:color w:val="000000"/>
          <w:sz w:val="16"/>
          <w:szCs w:val="16"/>
          <w:shd w:val="clear" w:color="auto" w:fill="FFFFFF"/>
        </w:rPr>
        <w:t>Ivona Z. Mitrovic</w:t>
      </w:r>
      <w:r>
        <w:rPr>
          <w:color w:val="000000"/>
          <w:sz w:val="16"/>
          <w:szCs w:val="16"/>
          <w:shd w:val="clear" w:color="auto" w:fill="FFFFFF"/>
        </w:rPr>
        <w:t>,</w:t>
      </w:r>
      <w:r w:rsidRPr="001D7F6A">
        <w:rPr>
          <w:color w:val="000000"/>
          <w:sz w:val="16"/>
          <w:szCs w:val="16"/>
          <w:shd w:val="clear" w:color="auto" w:fill="FFFFFF"/>
        </w:rPr>
        <w:t xml:space="preserve"> a</w:t>
      </w:r>
      <w:r w:rsidRPr="000D4518">
        <w:rPr>
          <w:sz w:val="16"/>
          <w:szCs w:val="16"/>
        </w:rPr>
        <w:t xml:space="preserve">nd Stephen Taylor are with the Department of </w:t>
      </w:r>
      <w:bookmarkStart w:id="0" w:name="OLE_LINK19"/>
      <w:bookmarkStart w:id="1" w:name="OLE_LINK20"/>
      <w:r w:rsidRPr="000D4518">
        <w:rPr>
          <w:sz w:val="16"/>
          <w:szCs w:val="16"/>
        </w:rPr>
        <w:t>Electrical Engineering and Electronics</w:t>
      </w:r>
      <w:bookmarkEnd w:id="0"/>
      <w:bookmarkEnd w:id="1"/>
      <w:r w:rsidRPr="000D4518">
        <w:rPr>
          <w:sz w:val="16"/>
          <w:szCs w:val="16"/>
        </w:rPr>
        <w:t>, University of Liverpool, Liverpool L69 3GJ, UK.</w:t>
      </w:r>
    </w:p>
    <w:p w14:paraId="4C000FA3" w14:textId="77777777" w:rsidR="0064694E" w:rsidRPr="000D4518" w:rsidRDefault="0064694E" w:rsidP="00DD20AB">
      <w:pPr>
        <w:widowControl w:val="0"/>
        <w:autoSpaceDE w:val="0"/>
        <w:autoSpaceDN w:val="0"/>
        <w:adjustRightInd w:val="0"/>
        <w:ind w:firstLine="202"/>
        <w:jc w:val="both"/>
        <w:rPr>
          <w:sz w:val="16"/>
          <w:szCs w:val="16"/>
        </w:rPr>
      </w:pPr>
      <w:r w:rsidRPr="000D4518">
        <w:rPr>
          <w:sz w:val="16"/>
          <w:szCs w:val="16"/>
        </w:rPr>
        <w:t>Ce</w:t>
      </w:r>
      <w:r>
        <w:rPr>
          <w:rFonts w:hint="eastAsia"/>
          <w:sz w:val="16"/>
          <w:szCs w:val="16"/>
          <w:lang w:eastAsia="zh-CN"/>
        </w:rPr>
        <w:t xml:space="preserve"> Z</w:t>
      </w:r>
      <w:r w:rsidRPr="000D4518">
        <w:rPr>
          <w:sz w:val="16"/>
          <w:szCs w:val="16"/>
        </w:rPr>
        <w:t>hou Zhao</w:t>
      </w:r>
      <w:r>
        <w:rPr>
          <w:sz w:val="16"/>
          <w:szCs w:val="16"/>
        </w:rPr>
        <w:t xml:space="preserve">, Sang Lam, and </w:t>
      </w:r>
      <w:r w:rsidRPr="000D4518">
        <w:rPr>
          <w:sz w:val="16"/>
          <w:szCs w:val="16"/>
        </w:rPr>
        <w:t xml:space="preserve">Yanfei Qi are with the Department of </w:t>
      </w:r>
      <w:bookmarkStart w:id="2" w:name="OLE_LINK16"/>
      <w:bookmarkStart w:id="3" w:name="OLE_LINK17"/>
      <w:bookmarkStart w:id="4" w:name="OLE_LINK18"/>
      <w:r w:rsidRPr="000D4518">
        <w:rPr>
          <w:sz w:val="16"/>
          <w:szCs w:val="16"/>
        </w:rPr>
        <w:t>Electrical and Electronic Engineering</w:t>
      </w:r>
      <w:bookmarkEnd w:id="2"/>
      <w:bookmarkEnd w:id="3"/>
      <w:bookmarkEnd w:id="4"/>
      <w:r w:rsidRPr="000D4518">
        <w:rPr>
          <w:sz w:val="16"/>
          <w:szCs w:val="16"/>
        </w:rPr>
        <w:t>, Xi’an Jiaotong-Liverpool University, Suzhou 215123, China (</w:t>
      </w:r>
      <w:hyperlink r:id="rId1" w:history="1">
        <w:r w:rsidRPr="000D4518">
          <w:rPr>
            <w:rStyle w:val="Hyperlink"/>
            <w:color w:val="auto"/>
            <w:sz w:val="16"/>
            <w:szCs w:val="16"/>
            <w:u w:val="none"/>
          </w:rPr>
          <w:t>cezhou.zhao@xjtlu.edu.cn</w:t>
        </w:r>
      </w:hyperlink>
      <w:r w:rsidRPr="000D4518">
        <w:rPr>
          <w:sz w:val="16"/>
          <w:szCs w:val="16"/>
        </w:rPr>
        <w:t>).</w:t>
      </w:r>
    </w:p>
    <w:p w14:paraId="3964C84A" w14:textId="77777777" w:rsidR="0064694E" w:rsidRPr="000D4518" w:rsidRDefault="0064694E" w:rsidP="00DD20AB">
      <w:pPr>
        <w:widowControl w:val="0"/>
        <w:autoSpaceDE w:val="0"/>
        <w:autoSpaceDN w:val="0"/>
        <w:adjustRightInd w:val="0"/>
        <w:ind w:firstLine="202"/>
        <w:jc w:val="both"/>
        <w:rPr>
          <w:sz w:val="16"/>
          <w:szCs w:val="16"/>
        </w:rPr>
      </w:pPr>
      <w:r w:rsidRPr="000D4518">
        <w:rPr>
          <w:sz w:val="16"/>
          <w:szCs w:val="16"/>
        </w:rPr>
        <w:t xml:space="preserve">Chun Zhao is with the Nano and Advanced Materials Institute, Hong Kong University of Science and Technology, Kowloon 999077, Hong Kong, China. </w:t>
      </w:r>
    </w:p>
    <w:p w14:paraId="6A64A42F" w14:textId="77777777" w:rsidR="0064694E" w:rsidRDefault="0064694E" w:rsidP="00DD20AB">
      <w:pPr>
        <w:pStyle w:val="FootnoteText"/>
      </w:pPr>
      <w:r w:rsidRPr="000D4518">
        <w:t>Paul R. Chalker is with the Center for Materials and Structures, School of Engineering, University of Liverpool, Liverpool L69 3GH, UK.</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6F3784" w14:textId="7F98A14B" w:rsidR="0064694E" w:rsidRDefault="0064694E">
    <w:pPr>
      <w:framePr w:wrap="auto" w:vAnchor="text" w:hAnchor="margin" w:xAlign="right" w:y="1"/>
    </w:pPr>
    <w:r>
      <w:fldChar w:fldCharType="begin"/>
    </w:r>
    <w:r>
      <w:instrText xml:space="preserve">PAGE  </w:instrText>
    </w:r>
    <w:r>
      <w:fldChar w:fldCharType="separate"/>
    </w:r>
    <w:r w:rsidR="00E003ED">
      <w:rPr>
        <w:noProof/>
      </w:rPr>
      <w:t>8</w:t>
    </w:r>
    <w:r>
      <w:rPr>
        <w:noProof/>
      </w:rPr>
      <w:fldChar w:fldCharType="end"/>
    </w:r>
  </w:p>
  <w:p w14:paraId="0FB1A078" w14:textId="77777777" w:rsidR="0064694E" w:rsidRDefault="0064694E">
    <w:pPr>
      <w:ind w:right="360"/>
    </w:pPr>
    <w:r>
      <w:t>&gt; REPLACE THIS LINE WITH YOUR PAPER IDENTIFICATION NUMBER (DOUBLE-CLICK HERE TO EDIT) &lt;</w:t>
    </w:r>
  </w:p>
  <w:p w14:paraId="2C65C315" w14:textId="77777777" w:rsidR="0064694E" w:rsidRDefault="0064694E">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4270" w:hanging="720"/>
      </w:pPr>
    </w:lvl>
    <w:lvl w:ilvl="4">
      <w:start w:val="1"/>
      <w:numFmt w:val="decimal"/>
      <w:pStyle w:val="Heading5"/>
      <w:lvlText w:val="(%5)"/>
      <w:legacy w:legacy="1" w:legacySpace="0" w:legacyIndent="720"/>
      <w:lvlJc w:val="left"/>
      <w:pPr>
        <w:ind w:left="4990" w:hanging="720"/>
      </w:pPr>
    </w:lvl>
    <w:lvl w:ilvl="5">
      <w:start w:val="1"/>
      <w:numFmt w:val="lowerLetter"/>
      <w:pStyle w:val="Heading6"/>
      <w:lvlText w:val="(%6)"/>
      <w:legacy w:legacy="1" w:legacySpace="0" w:legacyIndent="720"/>
      <w:lvlJc w:val="left"/>
      <w:pPr>
        <w:ind w:left="5710" w:hanging="720"/>
      </w:pPr>
    </w:lvl>
    <w:lvl w:ilvl="6">
      <w:start w:val="1"/>
      <w:numFmt w:val="lowerRoman"/>
      <w:pStyle w:val="Heading7"/>
      <w:lvlText w:val="(%7)"/>
      <w:legacy w:legacy="1" w:legacySpace="0" w:legacyIndent="720"/>
      <w:lvlJc w:val="left"/>
      <w:pPr>
        <w:ind w:left="6430" w:hanging="720"/>
      </w:pPr>
    </w:lvl>
    <w:lvl w:ilvl="7">
      <w:start w:val="1"/>
      <w:numFmt w:val="lowerLetter"/>
      <w:pStyle w:val="Heading8"/>
      <w:lvlText w:val="(%8)"/>
      <w:legacy w:legacy="1" w:legacySpace="0" w:legacyIndent="720"/>
      <w:lvlJc w:val="left"/>
      <w:pPr>
        <w:ind w:left="7150" w:hanging="720"/>
      </w:pPr>
    </w:lvl>
    <w:lvl w:ilvl="8">
      <w:start w:val="1"/>
      <w:numFmt w:val="lowerRoman"/>
      <w:pStyle w:val="Heading9"/>
      <w:lvlText w:val="(%9)"/>
      <w:legacy w:legacy="1" w:legacySpace="0" w:legacyIndent="720"/>
      <w:lvlJc w:val="left"/>
      <w:pPr>
        <w:ind w:left="7870"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15:restartNumberingAfterBreak="0">
    <w:nsid w:val="2FC016C2"/>
    <w:multiLevelType w:val="hybridMultilevel"/>
    <w:tmpl w:val="00B6B21A"/>
    <w:lvl w:ilvl="0" w:tplc="2C5C28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1"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3"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6" w15:restartNumberingAfterBreak="0">
    <w:nsid w:val="694C4F25"/>
    <w:multiLevelType w:val="hybridMultilevel"/>
    <w:tmpl w:val="065A20A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7" w15:restartNumberingAfterBreak="0">
    <w:nsid w:val="69A772EC"/>
    <w:multiLevelType w:val="hybridMultilevel"/>
    <w:tmpl w:val="65469060"/>
    <w:lvl w:ilvl="0" w:tplc="B2C84FE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9"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4" w15:restartNumberingAfterBreak="0">
    <w:nsid w:val="7AD74DA9"/>
    <w:multiLevelType w:val="hybridMultilevel"/>
    <w:tmpl w:val="3E3E5F5C"/>
    <w:lvl w:ilvl="0" w:tplc="E8441E4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2"/>
  </w:num>
  <w:num w:numId="7">
    <w:abstractNumId w:val="22"/>
    <w:lvlOverride w:ilvl="0">
      <w:lvl w:ilvl="0">
        <w:start w:val="1"/>
        <w:numFmt w:val="decimal"/>
        <w:lvlText w:val="%1."/>
        <w:legacy w:legacy="1" w:legacySpace="0" w:legacyIndent="360"/>
        <w:lvlJc w:val="left"/>
        <w:pPr>
          <w:ind w:left="360" w:hanging="360"/>
        </w:pPr>
      </w:lvl>
    </w:lvlOverride>
  </w:num>
  <w:num w:numId="8">
    <w:abstractNumId w:val="22"/>
    <w:lvlOverride w:ilvl="0">
      <w:lvl w:ilvl="0">
        <w:start w:val="1"/>
        <w:numFmt w:val="decimal"/>
        <w:lvlText w:val="%1."/>
        <w:legacy w:legacy="1" w:legacySpace="0" w:legacyIndent="360"/>
        <w:lvlJc w:val="left"/>
        <w:pPr>
          <w:ind w:left="360" w:hanging="360"/>
        </w:pPr>
      </w:lvl>
    </w:lvlOverride>
  </w:num>
  <w:num w:numId="9">
    <w:abstractNumId w:val="22"/>
    <w:lvlOverride w:ilvl="0">
      <w:lvl w:ilvl="0">
        <w:start w:val="1"/>
        <w:numFmt w:val="decimal"/>
        <w:lvlText w:val="%1."/>
        <w:legacy w:legacy="1" w:legacySpace="0" w:legacyIndent="360"/>
        <w:lvlJc w:val="left"/>
        <w:pPr>
          <w:ind w:left="360" w:hanging="360"/>
        </w:pPr>
      </w:lvl>
    </w:lvlOverride>
  </w:num>
  <w:num w:numId="10">
    <w:abstractNumId w:val="22"/>
    <w:lvlOverride w:ilvl="0">
      <w:lvl w:ilvl="0">
        <w:start w:val="1"/>
        <w:numFmt w:val="decimal"/>
        <w:lvlText w:val="%1."/>
        <w:legacy w:legacy="1" w:legacySpace="0" w:legacyIndent="360"/>
        <w:lvlJc w:val="left"/>
        <w:pPr>
          <w:ind w:left="360" w:hanging="360"/>
        </w:pPr>
      </w:lvl>
    </w:lvlOverride>
  </w:num>
  <w:num w:numId="11">
    <w:abstractNumId w:val="22"/>
    <w:lvlOverride w:ilvl="0">
      <w:lvl w:ilvl="0">
        <w:start w:val="1"/>
        <w:numFmt w:val="decimal"/>
        <w:lvlText w:val="%1."/>
        <w:legacy w:legacy="1" w:legacySpace="0" w:legacyIndent="360"/>
        <w:lvlJc w:val="left"/>
        <w:pPr>
          <w:ind w:left="360" w:hanging="360"/>
        </w:pPr>
      </w:lvl>
    </w:lvlOverride>
  </w:num>
  <w:num w:numId="12">
    <w:abstractNumId w:val="19"/>
  </w:num>
  <w:num w:numId="13">
    <w:abstractNumId w:val="13"/>
  </w:num>
  <w:num w:numId="14">
    <w:abstractNumId w:val="25"/>
  </w:num>
  <w:num w:numId="15">
    <w:abstractNumId w:val="24"/>
  </w:num>
  <w:num w:numId="16">
    <w:abstractNumId w:val="33"/>
  </w:num>
  <w:num w:numId="17">
    <w:abstractNumId w:val="15"/>
  </w:num>
  <w:num w:numId="18">
    <w:abstractNumId w:val="14"/>
  </w:num>
  <w:num w:numId="19">
    <w:abstractNumId w:val="28"/>
  </w:num>
  <w:num w:numId="20">
    <w:abstractNumId w:val="20"/>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3"/>
  </w:num>
  <w:num w:numId="25">
    <w:abstractNumId w:val="30"/>
  </w:num>
  <w:num w:numId="26">
    <w:abstractNumId w:val="12"/>
  </w:num>
  <w:num w:numId="27">
    <w:abstractNumId w:val="29"/>
  </w:num>
  <w:num w:numId="28">
    <w:abstractNumId w:val="18"/>
  </w:num>
  <w:num w:numId="29">
    <w:abstractNumId w:val="21"/>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6"/>
  </w:num>
  <w:num w:numId="42">
    <w:abstractNumId w:val="17"/>
  </w:num>
  <w:num w:numId="43">
    <w:abstractNumId w:val="27"/>
  </w:num>
  <w:num w:numId="44">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hideGrammaticalErrors/>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Trans Nuclear Sci&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dfsrtaq9f95ueetspppzzua2zvwtvpvrz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51&lt;/item&gt;&lt;item&gt;52&lt;/item&gt;&lt;item&gt;53&lt;/item&gt;&lt;item&gt;54&lt;/item&gt;&lt;item&gt;55&lt;/item&gt;&lt;item&gt;56&lt;/item&gt;&lt;item&gt;57&lt;/item&gt;&lt;/record-ids&gt;&lt;/item&gt;&lt;/Libraries&gt;"/>
  </w:docVars>
  <w:rsids>
    <w:rsidRoot w:val="0091035B"/>
    <w:rsid w:val="00000032"/>
    <w:rsid w:val="00002C50"/>
    <w:rsid w:val="00006B51"/>
    <w:rsid w:val="00006DFA"/>
    <w:rsid w:val="00007948"/>
    <w:rsid w:val="000126AE"/>
    <w:rsid w:val="00013B5A"/>
    <w:rsid w:val="00013C75"/>
    <w:rsid w:val="00013F7A"/>
    <w:rsid w:val="00016CF6"/>
    <w:rsid w:val="000211DB"/>
    <w:rsid w:val="00022B44"/>
    <w:rsid w:val="000249D1"/>
    <w:rsid w:val="00024D17"/>
    <w:rsid w:val="00026977"/>
    <w:rsid w:val="000269CB"/>
    <w:rsid w:val="00026DB1"/>
    <w:rsid w:val="000309B2"/>
    <w:rsid w:val="00042E13"/>
    <w:rsid w:val="00050319"/>
    <w:rsid w:val="000504C9"/>
    <w:rsid w:val="000506A6"/>
    <w:rsid w:val="00050C73"/>
    <w:rsid w:val="00051A14"/>
    <w:rsid w:val="0005558F"/>
    <w:rsid w:val="00060E57"/>
    <w:rsid w:val="00062930"/>
    <w:rsid w:val="00062BCF"/>
    <w:rsid w:val="00063107"/>
    <w:rsid w:val="00063935"/>
    <w:rsid w:val="00064751"/>
    <w:rsid w:val="00065F4B"/>
    <w:rsid w:val="00066F07"/>
    <w:rsid w:val="00067ABC"/>
    <w:rsid w:val="000713A8"/>
    <w:rsid w:val="00072A48"/>
    <w:rsid w:val="00073660"/>
    <w:rsid w:val="00073D9C"/>
    <w:rsid w:val="000805CD"/>
    <w:rsid w:val="00080AD5"/>
    <w:rsid w:val="000901A1"/>
    <w:rsid w:val="000904F0"/>
    <w:rsid w:val="00090C37"/>
    <w:rsid w:val="00090D77"/>
    <w:rsid w:val="0009279D"/>
    <w:rsid w:val="00092C20"/>
    <w:rsid w:val="000944EA"/>
    <w:rsid w:val="000948BC"/>
    <w:rsid w:val="0009533C"/>
    <w:rsid w:val="00096BCB"/>
    <w:rsid w:val="00097545"/>
    <w:rsid w:val="00097853"/>
    <w:rsid w:val="000A05A9"/>
    <w:rsid w:val="000A168B"/>
    <w:rsid w:val="000A369A"/>
    <w:rsid w:val="000A39B1"/>
    <w:rsid w:val="000A3EEB"/>
    <w:rsid w:val="000A64BE"/>
    <w:rsid w:val="000B1FB9"/>
    <w:rsid w:val="000B21B3"/>
    <w:rsid w:val="000B392F"/>
    <w:rsid w:val="000B3BA4"/>
    <w:rsid w:val="000C14C3"/>
    <w:rsid w:val="000C2814"/>
    <w:rsid w:val="000C2BC4"/>
    <w:rsid w:val="000C5981"/>
    <w:rsid w:val="000D127E"/>
    <w:rsid w:val="000D171F"/>
    <w:rsid w:val="000D179A"/>
    <w:rsid w:val="000D24E4"/>
    <w:rsid w:val="000D2BDE"/>
    <w:rsid w:val="000D4214"/>
    <w:rsid w:val="000D4761"/>
    <w:rsid w:val="000D612E"/>
    <w:rsid w:val="000D62DD"/>
    <w:rsid w:val="000E3883"/>
    <w:rsid w:val="000E3D90"/>
    <w:rsid w:val="000E43B2"/>
    <w:rsid w:val="000E6E25"/>
    <w:rsid w:val="000F173C"/>
    <w:rsid w:val="000F300D"/>
    <w:rsid w:val="00102B3D"/>
    <w:rsid w:val="001033EE"/>
    <w:rsid w:val="00104BB0"/>
    <w:rsid w:val="001065E4"/>
    <w:rsid w:val="00106B9A"/>
    <w:rsid w:val="0010794E"/>
    <w:rsid w:val="00107AA8"/>
    <w:rsid w:val="00107DD4"/>
    <w:rsid w:val="00111F5F"/>
    <w:rsid w:val="00114368"/>
    <w:rsid w:val="00115970"/>
    <w:rsid w:val="00116C6B"/>
    <w:rsid w:val="00116F8B"/>
    <w:rsid w:val="001179D5"/>
    <w:rsid w:val="00121516"/>
    <w:rsid w:val="001238EE"/>
    <w:rsid w:val="00130FF3"/>
    <w:rsid w:val="0013354F"/>
    <w:rsid w:val="001339F1"/>
    <w:rsid w:val="0014117E"/>
    <w:rsid w:val="001414BF"/>
    <w:rsid w:val="00143D7D"/>
    <w:rsid w:val="00143F2E"/>
    <w:rsid w:val="00144E72"/>
    <w:rsid w:val="0015394B"/>
    <w:rsid w:val="001574CF"/>
    <w:rsid w:val="001612E7"/>
    <w:rsid w:val="001618BE"/>
    <w:rsid w:val="00161AEC"/>
    <w:rsid w:val="00162A2A"/>
    <w:rsid w:val="001659CB"/>
    <w:rsid w:val="00167F20"/>
    <w:rsid w:val="0017420E"/>
    <w:rsid w:val="0017426E"/>
    <w:rsid w:val="00174CF4"/>
    <w:rsid w:val="001768FF"/>
    <w:rsid w:val="00180480"/>
    <w:rsid w:val="001819C6"/>
    <w:rsid w:val="00181A0C"/>
    <w:rsid w:val="00181CB5"/>
    <w:rsid w:val="00186B52"/>
    <w:rsid w:val="00186FD0"/>
    <w:rsid w:val="001905E9"/>
    <w:rsid w:val="001907A8"/>
    <w:rsid w:val="001912EC"/>
    <w:rsid w:val="00192F64"/>
    <w:rsid w:val="001937DC"/>
    <w:rsid w:val="00193C72"/>
    <w:rsid w:val="00194E33"/>
    <w:rsid w:val="00195973"/>
    <w:rsid w:val="0019675A"/>
    <w:rsid w:val="001A1486"/>
    <w:rsid w:val="001A2C06"/>
    <w:rsid w:val="001A42A0"/>
    <w:rsid w:val="001A4C6D"/>
    <w:rsid w:val="001A60B1"/>
    <w:rsid w:val="001A74A3"/>
    <w:rsid w:val="001A7EBE"/>
    <w:rsid w:val="001A7FBB"/>
    <w:rsid w:val="001B306D"/>
    <w:rsid w:val="001B3514"/>
    <w:rsid w:val="001B36B1"/>
    <w:rsid w:val="001B433A"/>
    <w:rsid w:val="001B55D6"/>
    <w:rsid w:val="001B673C"/>
    <w:rsid w:val="001B72D8"/>
    <w:rsid w:val="001B75F1"/>
    <w:rsid w:val="001C371E"/>
    <w:rsid w:val="001C5234"/>
    <w:rsid w:val="001D0088"/>
    <w:rsid w:val="001D2D35"/>
    <w:rsid w:val="001D36C9"/>
    <w:rsid w:val="001D491A"/>
    <w:rsid w:val="001D4981"/>
    <w:rsid w:val="001D776C"/>
    <w:rsid w:val="001D78E9"/>
    <w:rsid w:val="001D7959"/>
    <w:rsid w:val="001D7F6A"/>
    <w:rsid w:val="001E05A0"/>
    <w:rsid w:val="001E2BD3"/>
    <w:rsid w:val="001E360A"/>
    <w:rsid w:val="001E3E58"/>
    <w:rsid w:val="001E4C69"/>
    <w:rsid w:val="001E6A1B"/>
    <w:rsid w:val="001E7B7A"/>
    <w:rsid w:val="001F04B1"/>
    <w:rsid w:val="001F0B98"/>
    <w:rsid w:val="001F0B9D"/>
    <w:rsid w:val="001F0FE1"/>
    <w:rsid w:val="001F3C59"/>
    <w:rsid w:val="001F4A02"/>
    <w:rsid w:val="001F4C5C"/>
    <w:rsid w:val="001F64E7"/>
    <w:rsid w:val="00201ABB"/>
    <w:rsid w:val="002029A2"/>
    <w:rsid w:val="00203736"/>
    <w:rsid w:val="00203C95"/>
    <w:rsid w:val="00204478"/>
    <w:rsid w:val="002063CC"/>
    <w:rsid w:val="00206524"/>
    <w:rsid w:val="002074C1"/>
    <w:rsid w:val="00211303"/>
    <w:rsid w:val="00211CD0"/>
    <w:rsid w:val="002137F4"/>
    <w:rsid w:val="00214E2E"/>
    <w:rsid w:val="00215C44"/>
    <w:rsid w:val="00216141"/>
    <w:rsid w:val="00217186"/>
    <w:rsid w:val="00220E73"/>
    <w:rsid w:val="0022259C"/>
    <w:rsid w:val="00223E80"/>
    <w:rsid w:val="002258FC"/>
    <w:rsid w:val="00227D5C"/>
    <w:rsid w:val="00227E23"/>
    <w:rsid w:val="00231267"/>
    <w:rsid w:val="00231D80"/>
    <w:rsid w:val="0023242C"/>
    <w:rsid w:val="00236C0B"/>
    <w:rsid w:val="00237331"/>
    <w:rsid w:val="00237628"/>
    <w:rsid w:val="0023775F"/>
    <w:rsid w:val="00237CF7"/>
    <w:rsid w:val="0024109B"/>
    <w:rsid w:val="00242B51"/>
    <w:rsid w:val="002434A1"/>
    <w:rsid w:val="002436AF"/>
    <w:rsid w:val="00244075"/>
    <w:rsid w:val="002442F4"/>
    <w:rsid w:val="00245677"/>
    <w:rsid w:val="00245BA6"/>
    <w:rsid w:val="002466F0"/>
    <w:rsid w:val="002523EA"/>
    <w:rsid w:val="0025272F"/>
    <w:rsid w:val="002550E0"/>
    <w:rsid w:val="00256185"/>
    <w:rsid w:val="002568FF"/>
    <w:rsid w:val="00256984"/>
    <w:rsid w:val="0026123F"/>
    <w:rsid w:val="00263943"/>
    <w:rsid w:val="00264CF0"/>
    <w:rsid w:val="0026530E"/>
    <w:rsid w:val="00265F78"/>
    <w:rsid w:val="00265F7B"/>
    <w:rsid w:val="0026634B"/>
    <w:rsid w:val="00267B35"/>
    <w:rsid w:val="002701AF"/>
    <w:rsid w:val="00273E61"/>
    <w:rsid w:val="00276991"/>
    <w:rsid w:val="00276BD2"/>
    <w:rsid w:val="0027714C"/>
    <w:rsid w:val="00277819"/>
    <w:rsid w:val="00280045"/>
    <w:rsid w:val="002819C7"/>
    <w:rsid w:val="0028276F"/>
    <w:rsid w:val="00283D2D"/>
    <w:rsid w:val="00284CFE"/>
    <w:rsid w:val="00284D6B"/>
    <w:rsid w:val="00285494"/>
    <w:rsid w:val="00285889"/>
    <w:rsid w:val="00285F86"/>
    <w:rsid w:val="002867F6"/>
    <w:rsid w:val="0029222B"/>
    <w:rsid w:val="002931E2"/>
    <w:rsid w:val="002958B3"/>
    <w:rsid w:val="00295D75"/>
    <w:rsid w:val="002965CA"/>
    <w:rsid w:val="00297325"/>
    <w:rsid w:val="002A2EEB"/>
    <w:rsid w:val="002A2F22"/>
    <w:rsid w:val="002A4564"/>
    <w:rsid w:val="002A5580"/>
    <w:rsid w:val="002A7DA7"/>
    <w:rsid w:val="002B1B5E"/>
    <w:rsid w:val="002B2BE8"/>
    <w:rsid w:val="002B46FC"/>
    <w:rsid w:val="002B5807"/>
    <w:rsid w:val="002B5FA7"/>
    <w:rsid w:val="002C3197"/>
    <w:rsid w:val="002C3B41"/>
    <w:rsid w:val="002C5D0B"/>
    <w:rsid w:val="002C7403"/>
    <w:rsid w:val="002D0AC5"/>
    <w:rsid w:val="002D41EB"/>
    <w:rsid w:val="002D4E71"/>
    <w:rsid w:val="002D5C85"/>
    <w:rsid w:val="002E0C5F"/>
    <w:rsid w:val="002E15CA"/>
    <w:rsid w:val="002E1FDE"/>
    <w:rsid w:val="002E2281"/>
    <w:rsid w:val="002E3250"/>
    <w:rsid w:val="002E4632"/>
    <w:rsid w:val="002E5604"/>
    <w:rsid w:val="002E638A"/>
    <w:rsid w:val="002E7115"/>
    <w:rsid w:val="002E7127"/>
    <w:rsid w:val="002F047F"/>
    <w:rsid w:val="002F04F5"/>
    <w:rsid w:val="002F2AAB"/>
    <w:rsid w:val="002F3588"/>
    <w:rsid w:val="002F400E"/>
    <w:rsid w:val="002F5512"/>
    <w:rsid w:val="002F67C5"/>
    <w:rsid w:val="002F7910"/>
    <w:rsid w:val="002F7A53"/>
    <w:rsid w:val="002F7D67"/>
    <w:rsid w:val="0030045F"/>
    <w:rsid w:val="0030067C"/>
    <w:rsid w:val="00300EF1"/>
    <w:rsid w:val="00304F63"/>
    <w:rsid w:val="003054FE"/>
    <w:rsid w:val="00305A9F"/>
    <w:rsid w:val="00305D3B"/>
    <w:rsid w:val="00306E60"/>
    <w:rsid w:val="00310242"/>
    <w:rsid w:val="00310443"/>
    <w:rsid w:val="003106D9"/>
    <w:rsid w:val="00313FAF"/>
    <w:rsid w:val="0031470B"/>
    <w:rsid w:val="00315C1B"/>
    <w:rsid w:val="003176F8"/>
    <w:rsid w:val="0032057E"/>
    <w:rsid w:val="00320992"/>
    <w:rsid w:val="00321FAA"/>
    <w:rsid w:val="00322CDE"/>
    <w:rsid w:val="0032316B"/>
    <w:rsid w:val="00323FCF"/>
    <w:rsid w:val="00324064"/>
    <w:rsid w:val="00324E1B"/>
    <w:rsid w:val="00325341"/>
    <w:rsid w:val="00327165"/>
    <w:rsid w:val="003271F3"/>
    <w:rsid w:val="003277B3"/>
    <w:rsid w:val="00331646"/>
    <w:rsid w:val="0033248D"/>
    <w:rsid w:val="00333789"/>
    <w:rsid w:val="003359F8"/>
    <w:rsid w:val="00337E71"/>
    <w:rsid w:val="00340EFF"/>
    <w:rsid w:val="00342613"/>
    <w:rsid w:val="003427CE"/>
    <w:rsid w:val="00342F6C"/>
    <w:rsid w:val="00344B5B"/>
    <w:rsid w:val="0035002B"/>
    <w:rsid w:val="0035030B"/>
    <w:rsid w:val="00351407"/>
    <w:rsid w:val="0035207E"/>
    <w:rsid w:val="00352A71"/>
    <w:rsid w:val="003535C6"/>
    <w:rsid w:val="00356BEF"/>
    <w:rsid w:val="00360269"/>
    <w:rsid w:val="00363088"/>
    <w:rsid w:val="00363C40"/>
    <w:rsid w:val="00365092"/>
    <w:rsid w:val="00366623"/>
    <w:rsid w:val="00367514"/>
    <w:rsid w:val="00370DFF"/>
    <w:rsid w:val="003729D4"/>
    <w:rsid w:val="003729DB"/>
    <w:rsid w:val="0037551B"/>
    <w:rsid w:val="00375989"/>
    <w:rsid w:val="00375B45"/>
    <w:rsid w:val="00376138"/>
    <w:rsid w:val="003776A5"/>
    <w:rsid w:val="003809BD"/>
    <w:rsid w:val="00381F1C"/>
    <w:rsid w:val="00384F1C"/>
    <w:rsid w:val="00385480"/>
    <w:rsid w:val="00385E30"/>
    <w:rsid w:val="00386CD1"/>
    <w:rsid w:val="003879DC"/>
    <w:rsid w:val="00392DBA"/>
    <w:rsid w:val="003934CB"/>
    <w:rsid w:val="00393EA8"/>
    <w:rsid w:val="003957AA"/>
    <w:rsid w:val="00397723"/>
    <w:rsid w:val="00397A5D"/>
    <w:rsid w:val="003A0677"/>
    <w:rsid w:val="003A0A1E"/>
    <w:rsid w:val="003A262F"/>
    <w:rsid w:val="003A280C"/>
    <w:rsid w:val="003A2A1E"/>
    <w:rsid w:val="003A4895"/>
    <w:rsid w:val="003A551B"/>
    <w:rsid w:val="003A6B0F"/>
    <w:rsid w:val="003A7BB8"/>
    <w:rsid w:val="003B0F65"/>
    <w:rsid w:val="003B1A56"/>
    <w:rsid w:val="003B4194"/>
    <w:rsid w:val="003B446D"/>
    <w:rsid w:val="003B484A"/>
    <w:rsid w:val="003B4E53"/>
    <w:rsid w:val="003B5F3D"/>
    <w:rsid w:val="003B67C2"/>
    <w:rsid w:val="003B7AD5"/>
    <w:rsid w:val="003C24AD"/>
    <w:rsid w:val="003C3322"/>
    <w:rsid w:val="003C43B3"/>
    <w:rsid w:val="003C50E5"/>
    <w:rsid w:val="003C68C2"/>
    <w:rsid w:val="003D0E3A"/>
    <w:rsid w:val="003D0F27"/>
    <w:rsid w:val="003D2BAA"/>
    <w:rsid w:val="003D30DA"/>
    <w:rsid w:val="003D3460"/>
    <w:rsid w:val="003D3D19"/>
    <w:rsid w:val="003D40F7"/>
    <w:rsid w:val="003D4696"/>
    <w:rsid w:val="003D4CAE"/>
    <w:rsid w:val="003D6883"/>
    <w:rsid w:val="003D760E"/>
    <w:rsid w:val="003E0A10"/>
    <w:rsid w:val="003E2155"/>
    <w:rsid w:val="003E311B"/>
    <w:rsid w:val="003E40A1"/>
    <w:rsid w:val="003E4F94"/>
    <w:rsid w:val="003E6CBE"/>
    <w:rsid w:val="003F0CAB"/>
    <w:rsid w:val="003F26BD"/>
    <w:rsid w:val="003F52AD"/>
    <w:rsid w:val="003F6877"/>
    <w:rsid w:val="003F73FC"/>
    <w:rsid w:val="003F7FA9"/>
    <w:rsid w:val="0040076B"/>
    <w:rsid w:val="0040208F"/>
    <w:rsid w:val="004024CB"/>
    <w:rsid w:val="004027BA"/>
    <w:rsid w:val="00402AAA"/>
    <w:rsid w:val="00404385"/>
    <w:rsid w:val="00404FF0"/>
    <w:rsid w:val="00405422"/>
    <w:rsid w:val="00405646"/>
    <w:rsid w:val="00410022"/>
    <w:rsid w:val="0041131E"/>
    <w:rsid w:val="004128D7"/>
    <w:rsid w:val="00413BAF"/>
    <w:rsid w:val="00416E39"/>
    <w:rsid w:val="00424B0A"/>
    <w:rsid w:val="00426ADB"/>
    <w:rsid w:val="0043144F"/>
    <w:rsid w:val="00431BFA"/>
    <w:rsid w:val="0043271D"/>
    <w:rsid w:val="00432796"/>
    <w:rsid w:val="00433A03"/>
    <w:rsid w:val="00434687"/>
    <w:rsid w:val="004353C8"/>
    <w:rsid w:val="004353CF"/>
    <w:rsid w:val="00436BD3"/>
    <w:rsid w:val="00437554"/>
    <w:rsid w:val="00437CA4"/>
    <w:rsid w:val="00437F74"/>
    <w:rsid w:val="004406F0"/>
    <w:rsid w:val="0044086A"/>
    <w:rsid w:val="00441289"/>
    <w:rsid w:val="00441C5F"/>
    <w:rsid w:val="00442773"/>
    <w:rsid w:val="00443FCA"/>
    <w:rsid w:val="00444C84"/>
    <w:rsid w:val="0045063D"/>
    <w:rsid w:val="00452952"/>
    <w:rsid w:val="00453293"/>
    <w:rsid w:val="00456F0A"/>
    <w:rsid w:val="00457E4F"/>
    <w:rsid w:val="00462CED"/>
    <w:rsid w:val="004631BC"/>
    <w:rsid w:val="00464165"/>
    <w:rsid w:val="0046462F"/>
    <w:rsid w:val="00464FDE"/>
    <w:rsid w:val="004674F5"/>
    <w:rsid w:val="00470435"/>
    <w:rsid w:val="0047217A"/>
    <w:rsid w:val="00472D9D"/>
    <w:rsid w:val="00477B3A"/>
    <w:rsid w:val="00480106"/>
    <w:rsid w:val="00480575"/>
    <w:rsid w:val="00480866"/>
    <w:rsid w:val="00480F1B"/>
    <w:rsid w:val="00482008"/>
    <w:rsid w:val="00483015"/>
    <w:rsid w:val="00483E5C"/>
    <w:rsid w:val="00484761"/>
    <w:rsid w:val="00484A83"/>
    <w:rsid w:val="00484AB4"/>
    <w:rsid w:val="00484DD5"/>
    <w:rsid w:val="004855A8"/>
    <w:rsid w:val="00485F87"/>
    <w:rsid w:val="0048610B"/>
    <w:rsid w:val="0049052D"/>
    <w:rsid w:val="0049085A"/>
    <w:rsid w:val="00490C74"/>
    <w:rsid w:val="00493B26"/>
    <w:rsid w:val="00494ADB"/>
    <w:rsid w:val="00496619"/>
    <w:rsid w:val="004966C4"/>
    <w:rsid w:val="00496FA1"/>
    <w:rsid w:val="004971B7"/>
    <w:rsid w:val="004A007B"/>
    <w:rsid w:val="004B3B6E"/>
    <w:rsid w:val="004B5E26"/>
    <w:rsid w:val="004B68FF"/>
    <w:rsid w:val="004C1E16"/>
    <w:rsid w:val="004C2390"/>
    <w:rsid w:val="004C2543"/>
    <w:rsid w:val="004C31E9"/>
    <w:rsid w:val="004C55A4"/>
    <w:rsid w:val="004C5F68"/>
    <w:rsid w:val="004C6B39"/>
    <w:rsid w:val="004C6D0A"/>
    <w:rsid w:val="004C71B8"/>
    <w:rsid w:val="004C73CC"/>
    <w:rsid w:val="004D0464"/>
    <w:rsid w:val="004D0621"/>
    <w:rsid w:val="004D12A6"/>
    <w:rsid w:val="004D15CA"/>
    <w:rsid w:val="004D3E42"/>
    <w:rsid w:val="004D4F37"/>
    <w:rsid w:val="004D57A0"/>
    <w:rsid w:val="004D7323"/>
    <w:rsid w:val="004E085F"/>
    <w:rsid w:val="004E151B"/>
    <w:rsid w:val="004E1692"/>
    <w:rsid w:val="004E1B5B"/>
    <w:rsid w:val="004E1DD3"/>
    <w:rsid w:val="004E218E"/>
    <w:rsid w:val="004E3E4C"/>
    <w:rsid w:val="004E5782"/>
    <w:rsid w:val="004F110E"/>
    <w:rsid w:val="004F23A0"/>
    <w:rsid w:val="004F23BA"/>
    <w:rsid w:val="004F3C85"/>
    <w:rsid w:val="004F3F54"/>
    <w:rsid w:val="004F44C2"/>
    <w:rsid w:val="004F57CC"/>
    <w:rsid w:val="005003E3"/>
    <w:rsid w:val="00501C82"/>
    <w:rsid w:val="00501EB3"/>
    <w:rsid w:val="005022B5"/>
    <w:rsid w:val="00502ADC"/>
    <w:rsid w:val="005030F1"/>
    <w:rsid w:val="0050437C"/>
    <w:rsid w:val="005052CD"/>
    <w:rsid w:val="00505322"/>
    <w:rsid w:val="005058DE"/>
    <w:rsid w:val="00505F44"/>
    <w:rsid w:val="00506132"/>
    <w:rsid w:val="0050668C"/>
    <w:rsid w:val="00511F83"/>
    <w:rsid w:val="0051560B"/>
    <w:rsid w:val="005171AC"/>
    <w:rsid w:val="005206B9"/>
    <w:rsid w:val="00521688"/>
    <w:rsid w:val="005221CB"/>
    <w:rsid w:val="00523A91"/>
    <w:rsid w:val="00526922"/>
    <w:rsid w:val="005274D2"/>
    <w:rsid w:val="005319D9"/>
    <w:rsid w:val="00532478"/>
    <w:rsid w:val="00532C16"/>
    <w:rsid w:val="005374F1"/>
    <w:rsid w:val="005402C3"/>
    <w:rsid w:val="005415D9"/>
    <w:rsid w:val="005437C1"/>
    <w:rsid w:val="0054390E"/>
    <w:rsid w:val="00543C1D"/>
    <w:rsid w:val="00543F95"/>
    <w:rsid w:val="005447A4"/>
    <w:rsid w:val="00547D48"/>
    <w:rsid w:val="00550702"/>
    <w:rsid w:val="00550A26"/>
    <w:rsid w:val="00550BF5"/>
    <w:rsid w:val="00551577"/>
    <w:rsid w:val="00551687"/>
    <w:rsid w:val="00553FE7"/>
    <w:rsid w:val="00554DB7"/>
    <w:rsid w:val="0055711B"/>
    <w:rsid w:val="005575AE"/>
    <w:rsid w:val="005617CA"/>
    <w:rsid w:val="00563FE3"/>
    <w:rsid w:val="005643C3"/>
    <w:rsid w:val="00564C48"/>
    <w:rsid w:val="00567673"/>
    <w:rsid w:val="00567A70"/>
    <w:rsid w:val="00572FCF"/>
    <w:rsid w:val="00574D05"/>
    <w:rsid w:val="00576313"/>
    <w:rsid w:val="005809A6"/>
    <w:rsid w:val="0058242E"/>
    <w:rsid w:val="005825DA"/>
    <w:rsid w:val="00584131"/>
    <w:rsid w:val="0058462C"/>
    <w:rsid w:val="00585D0B"/>
    <w:rsid w:val="00586C8E"/>
    <w:rsid w:val="0058706B"/>
    <w:rsid w:val="00590362"/>
    <w:rsid w:val="005903AC"/>
    <w:rsid w:val="005A1116"/>
    <w:rsid w:val="005A25B8"/>
    <w:rsid w:val="005A2A15"/>
    <w:rsid w:val="005A2D88"/>
    <w:rsid w:val="005A3B76"/>
    <w:rsid w:val="005A400C"/>
    <w:rsid w:val="005A4015"/>
    <w:rsid w:val="005A5942"/>
    <w:rsid w:val="005B0896"/>
    <w:rsid w:val="005B354F"/>
    <w:rsid w:val="005B5B87"/>
    <w:rsid w:val="005B638C"/>
    <w:rsid w:val="005B7835"/>
    <w:rsid w:val="005C072F"/>
    <w:rsid w:val="005C163C"/>
    <w:rsid w:val="005D1B15"/>
    <w:rsid w:val="005D22ED"/>
    <w:rsid w:val="005D27FA"/>
    <w:rsid w:val="005D2824"/>
    <w:rsid w:val="005D4F1A"/>
    <w:rsid w:val="005D6CEE"/>
    <w:rsid w:val="005D6E81"/>
    <w:rsid w:val="005D72BB"/>
    <w:rsid w:val="005D77C9"/>
    <w:rsid w:val="005E089D"/>
    <w:rsid w:val="005E0C5D"/>
    <w:rsid w:val="005E1935"/>
    <w:rsid w:val="005E3189"/>
    <w:rsid w:val="005E33D8"/>
    <w:rsid w:val="005E3B56"/>
    <w:rsid w:val="005E4918"/>
    <w:rsid w:val="005E55DC"/>
    <w:rsid w:val="005E692F"/>
    <w:rsid w:val="005F180F"/>
    <w:rsid w:val="005F2DDC"/>
    <w:rsid w:val="005F381B"/>
    <w:rsid w:val="005F3B8F"/>
    <w:rsid w:val="005F434B"/>
    <w:rsid w:val="005F53E5"/>
    <w:rsid w:val="005F66D3"/>
    <w:rsid w:val="005F75E1"/>
    <w:rsid w:val="00600956"/>
    <w:rsid w:val="00602BD6"/>
    <w:rsid w:val="00602D7C"/>
    <w:rsid w:val="00603E7B"/>
    <w:rsid w:val="00605F0A"/>
    <w:rsid w:val="006076DF"/>
    <w:rsid w:val="0060776B"/>
    <w:rsid w:val="00610C22"/>
    <w:rsid w:val="00610C97"/>
    <w:rsid w:val="006112DB"/>
    <w:rsid w:val="00614035"/>
    <w:rsid w:val="006172B6"/>
    <w:rsid w:val="006209CB"/>
    <w:rsid w:val="0062114B"/>
    <w:rsid w:val="00622B40"/>
    <w:rsid w:val="00623698"/>
    <w:rsid w:val="00623DFA"/>
    <w:rsid w:val="00624412"/>
    <w:rsid w:val="00625CC9"/>
    <w:rsid w:val="00625E96"/>
    <w:rsid w:val="006262CF"/>
    <w:rsid w:val="00627676"/>
    <w:rsid w:val="00630990"/>
    <w:rsid w:val="00633AF3"/>
    <w:rsid w:val="0063534E"/>
    <w:rsid w:val="00636935"/>
    <w:rsid w:val="0063740E"/>
    <w:rsid w:val="00643346"/>
    <w:rsid w:val="0064694E"/>
    <w:rsid w:val="00647474"/>
    <w:rsid w:val="006476A9"/>
    <w:rsid w:val="00647C09"/>
    <w:rsid w:val="00650C65"/>
    <w:rsid w:val="00651D12"/>
    <w:rsid w:val="00651F2C"/>
    <w:rsid w:val="00653E0B"/>
    <w:rsid w:val="006545A9"/>
    <w:rsid w:val="006546E3"/>
    <w:rsid w:val="00656A0A"/>
    <w:rsid w:val="0066104B"/>
    <w:rsid w:val="00661BAB"/>
    <w:rsid w:val="00662A41"/>
    <w:rsid w:val="006641E6"/>
    <w:rsid w:val="00664EA3"/>
    <w:rsid w:val="00665A33"/>
    <w:rsid w:val="006663D0"/>
    <w:rsid w:val="00667530"/>
    <w:rsid w:val="006703EC"/>
    <w:rsid w:val="006712A0"/>
    <w:rsid w:val="0067150E"/>
    <w:rsid w:val="00676435"/>
    <w:rsid w:val="00677C01"/>
    <w:rsid w:val="006805B2"/>
    <w:rsid w:val="006819B3"/>
    <w:rsid w:val="00682437"/>
    <w:rsid w:val="0068494B"/>
    <w:rsid w:val="00684BC8"/>
    <w:rsid w:val="00691CB7"/>
    <w:rsid w:val="00692194"/>
    <w:rsid w:val="00692C70"/>
    <w:rsid w:val="00693D5D"/>
    <w:rsid w:val="006944E7"/>
    <w:rsid w:val="00694D5F"/>
    <w:rsid w:val="006953E2"/>
    <w:rsid w:val="0069645C"/>
    <w:rsid w:val="00696514"/>
    <w:rsid w:val="00697BA6"/>
    <w:rsid w:val="006A010E"/>
    <w:rsid w:val="006A2C1E"/>
    <w:rsid w:val="006A3DB7"/>
    <w:rsid w:val="006A48CE"/>
    <w:rsid w:val="006A6066"/>
    <w:rsid w:val="006A6FD2"/>
    <w:rsid w:val="006B43C4"/>
    <w:rsid w:val="006B7F03"/>
    <w:rsid w:val="006C0805"/>
    <w:rsid w:val="006C0B91"/>
    <w:rsid w:val="006C2F21"/>
    <w:rsid w:val="006C5EED"/>
    <w:rsid w:val="006C5F2A"/>
    <w:rsid w:val="006C74AA"/>
    <w:rsid w:val="006D0B7C"/>
    <w:rsid w:val="006D1BFF"/>
    <w:rsid w:val="006D2CE0"/>
    <w:rsid w:val="006D31DE"/>
    <w:rsid w:val="006D3A53"/>
    <w:rsid w:val="006D3FE0"/>
    <w:rsid w:val="006E1D6E"/>
    <w:rsid w:val="006E3DDE"/>
    <w:rsid w:val="006E4016"/>
    <w:rsid w:val="006E46AE"/>
    <w:rsid w:val="006E6FF1"/>
    <w:rsid w:val="006F09B6"/>
    <w:rsid w:val="006F2746"/>
    <w:rsid w:val="006F4A9B"/>
    <w:rsid w:val="00702332"/>
    <w:rsid w:val="007048F7"/>
    <w:rsid w:val="00704B7A"/>
    <w:rsid w:val="00704DB9"/>
    <w:rsid w:val="00705921"/>
    <w:rsid w:val="007129B8"/>
    <w:rsid w:val="007178F6"/>
    <w:rsid w:val="007248D9"/>
    <w:rsid w:val="00725A81"/>
    <w:rsid w:val="00725B45"/>
    <w:rsid w:val="00730181"/>
    <w:rsid w:val="0073141D"/>
    <w:rsid w:val="007352AA"/>
    <w:rsid w:val="007365AE"/>
    <w:rsid w:val="00736A0A"/>
    <w:rsid w:val="00740B5C"/>
    <w:rsid w:val="00746C15"/>
    <w:rsid w:val="00747903"/>
    <w:rsid w:val="00747D3D"/>
    <w:rsid w:val="00756AC7"/>
    <w:rsid w:val="00756D7C"/>
    <w:rsid w:val="0075798D"/>
    <w:rsid w:val="00760565"/>
    <w:rsid w:val="00761C47"/>
    <w:rsid w:val="00761C52"/>
    <w:rsid w:val="00762580"/>
    <w:rsid w:val="0076474D"/>
    <w:rsid w:val="00765875"/>
    <w:rsid w:val="00765E5F"/>
    <w:rsid w:val="00767660"/>
    <w:rsid w:val="007704B9"/>
    <w:rsid w:val="00770C58"/>
    <w:rsid w:val="00770D69"/>
    <w:rsid w:val="00781718"/>
    <w:rsid w:val="00782A7A"/>
    <w:rsid w:val="00782DDD"/>
    <w:rsid w:val="0078411C"/>
    <w:rsid w:val="00784DF1"/>
    <w:rsid w:val="00785917"/>
    <w:rsid w:val="0078666D"/>
    <w:rsid w:val="007900B2"/>
    <w:rsid w:val="00792633"/>
    <w:rsid w:val="00792E1B"/>
    <w:rsid w:val="007A0B72"/>
    <w:rsid w:val="007A18C4"/>
    <w:rsid w:val="007A2D53"/>
    <w:rsid w:val="007A3720"/>
    <w:rsid w:val="007A4D99"/>
    <w:rsid w:val="007A5968"/>
    <w:rsid w:val="007A70F5"/>
    <w:rsid w:val="007A7144"/>
    <w:rsid w:val="007B0E3A"/>
    <w:rsid w:val="007B253F"/>
    <w:rsid w:val="007B2875"/>
    <w:rsid w:val="007B30BB"/>
    <w:rsid w:val="007B4376"/>
    <w:rsid w:val="007B50D3"/>
    <w:rsid w:val="007B69AB"/>
    <w:rsid w:val="007B713F"/>
    <w:rsid w:val="007B745A"/>
    <w:rsid w:val="007B7A22"/>
    <w:rsid w:val="007C0B15"/>
    <w:rsid w:val="007C2A46"/>
    <w:rsid w:val="007C393E"/>
    <w:rsid w:val="007C4336"/>
    <w:rsid w:val="007C593C"/>
    <w:rsid w:val="007C62FB"/>
    <w:rsid w:val="007D1325"/>
    <w:rsid w:val="007D19B4"/>
    <w:rsid w:val="007D413D"/>
    <w:rsid w:val="007D6473"/>
    <w:rsid w:val="007E0E7E"/>
    <w:rsid w:val="007E2002"/>
    <w:rsid w:val="007E3145"/>
    <w:rsid w:val="007E45EB"/>
    <w:rsid w:val="007E46AF"/>
    <w:rsid w:val="007E4B90"/>
    <w:rsid w:val="007E4DE3"/>
    <w:rsid w:val="007E61DA"/>
    <w:rsid w:val="007E6EF9"/>
    <w:rsid w:val="007F1199"/>
    <w:rsid w:val="007F4614"/>
    <w:rsid w:val="007F6871"/>
    <w:rsid w:val="007F7AA6"/>
    <w:rsid w:val="00800052"/>
    <w:rsid w:val="00803664"/>
    <w:rsid w:val="00803FDF"/>
    <w:rsid w:val="0080418C"/>
    <w:rsid w:val="00805D7F"/>
    <w:rsid w:val="00811746"/>
    <w:rsid w:val="00812D04"/>
    <w:rsid w:val="008133BA"/>
    <w:rsid w:val="008146B3"/>
    <w:rsid w:val="00815333"/>
    <w:rsid w:val="00816851"/>
    <w:rsid w:val="00816FE8"/>
    <w:rsid w:val="00817A52"/>
    <w:rsid w:val="00820520"/>
    <w:rsid w:val="00822766"/>
    <w:rsid w:val="00823624"/>
    <w:rsid w:val="00823CED"/>
    <w:rsid w:val="00824C83"/>
    <w:rsid w:val="008251D8"/>
    <w:rsid w:val="00825591"/>
    <w:rsid w:val="008276E5"/>
    <w:rsid w:val="00827D01"/>
    <w:rsid w:val="00831DDE"/>
    <w:rsid w:val="00832655"/>
    <w:rsid w:val="00835B43"/>
    <w:rsid w:val="00836DC3"/>
    <w:rsid w:val="00837E47"/>
    <w:rsid w:val="008402AC"/>
    <w:rsid w:val="0084078B"/>
    <w:rsid w:val="00842447"/>
    <w:rsid w:val="00842A29"/>
    <w:rsid w:val="00843D69"/>
    <w:rsid w:val="0084501A"/>
    <w:rsid w:val="0084508D"/>
    <w:rsid w:val="008455E5"/>
    <w:rsid w:val="008518FE"/>
    <w:rsid w:val="00852289"/>
    <w:rsid w:val="0085381F"/>
    <w:rsid w:val="00854C48"/>
    <w:rsid w:val="0085659C"/>
    <w:rsid w:val="00860083"/>
    <w:rsid w:val="00866BEF"/>
    <w:rsid w:val="00870297"/>
    <w:rsid w:val="00870C53"/>
    <w:rsid w:val="00871475"/>
    <w:rsid w:val="00871EF2"/>
    <w:rsid w:val="00872026"/>
    <w:rsid w:val="00873515"/>
    <w:rsid w:val="008737BD"/>
    <w:rsid w:val="00875036"/>
    <w:rsid w:val="00875BDC"/>
    <w:rsid w:val="0087792E"/>
    <w:rsid w:val="00880790"/>
    <w:rsid w:val="00880EBE"/>
    <w:rsid w:val="00883CD7"/>
    <w:rsid w:val="00883EAF"/>
    <w:rsid w:val="00885258"/>
    <w:rsid w:val="008855B4"/>
    <w:rsid w:val="00885824"/>
    <w:rsid w:val="00886057"/>
    <w:rsid w:val="00893A68"/>
    <w:rsid w:val="00894C04"/>
    <w:rsid w:val="008A044A"/>
    <w:rsid w:val="008A0AF2"/>
    <w:rsid w:val="008A30C3"/>
    <w:rsid w:val="008A322E"/>
    <w:rsid w:val="008A3C23"/>
    <w:rsid w:val="008A4829"/>
    <w:rsid w:val="008A4CAD"/>
    <w:rsid w:val="008A6A47"/>
    <w:rsid w:val="008A7507"/>
    <w:rsid w:val="008B063D"/>
    <w:rsid w:val="008B0E36"/>
    <w:rsid w:val="008B1355"/>
    <w:rsid w:val="008B7D8A"/>
    <w:rsid w:val="008C49CC"/>
    <w:rsid w:val="008C4F2C"/>
    <w:rsid w:val="008C5DC1"/>
    <w:rsid w:val="008C662F"/>
    <w:rsid w:val="008C6A96"/>
    <w:rsid w:val="008C7218"/>
    <w:rsid w:val="008C76B2"/>
    <w:rsid w:val="008D0485"/>
    <w:rsid w:val="008D0871"/>
    <w:rsid w:val="008D2512"/>
    <w:rsid w:val="008D3595"/>
    <w:rsid w:val="008D508B"/>
    <w:rsid w:val="008D6007"/>
    <w:rsid w:val="008D654A"/>
    <w:rsid w:val="008D69E9"/>
    <w:rsid w:val="008D6EA3"/>
    <w:rsid w:val="008E0645"/>
    <w:rsid w:val="008E25B3"/>
    <w:rsid w:val="008E2CAE"/>
    <w:rsid w:val="008E5284"/>
    <w:rsid w:val="008E6D91"/>
    <w:rsid w:val="008E7F80"/>
    <w:rsid w:val="008F18DF"/>
    <w:rsid w:val="008F1C33"/>
    <w:rsid w:val="008F21DA"/>
    <w:rsid w:val="008F276D"/>
    <w:rsid w:val="008F3437"/>
    <w:rsid w:val="008F4DD2"/>
    <w:rsid w:val="008F594A"/>
    <w:rsid w:val="009008F7"/>
    <w:rsid w:val="00901395"/>
    <w:rsid w:val="00902D6C"/>
    <w:rsid w:val="00903960"/>
    <w:rsid w:val="00904C7E"/>
    <w:rsid w:val="0091035B"/>
    <w:rsid w:val="009118C7"/>
    <w:rsid w:val="0091244C"/>
    <w:rsid w:val="00912E0C"/>
    <w:rsid w:val="0091418A"/>
    <w:rsid w:val="00915405"/>
    <w:rsid w:val="00916D28"/>
    <w:rsid w:val="00917EB3"/>
    <w:rsid w:val="00920AA3"/>
    <w:rsid w:val="00934260"/>
    <w:rsid w:val="00934EAE"/>
    <w:rsid w:val="00936AE9"/>
    <w:rsid w:val="00936F0B"/>
    <w:rsid w:val="00937269"/>
    <w:rsid w:val="0094306E"/>
    <w:rsid w:val="009433A8"/>
    <w:rsid w:val="00944968"/>
    <w:rsid w:val="00944CAC"/>
    <w:rsid w:val="00945312"/>
    <w:rsid w:val="0094663D"/>
    <w:rsid w:val="009476A2"/>
    <w:rsid w:val="00955CCF"/>
    <w:rsid w:val="0095644C"/>
    <w:rsid w:val="009612BD"/>
    <w:rsid w:val="00963062"/>
    <w:rsid w:val="00963297"/>
    <w:rsid w:val="00963B01"/>
    <w:rsid w:val="00967E4F"/>
    <w:rsid w:val="009703CE"/>
    <w:rsid w:val="00971294"/>
    <w:rsid w:val="00971A56"/>
    <w:rsid w:val="00972E2A"/>
    <w:rsid w:val="00976ABF"/>
    <w:rsid w:val="00977841"/>
    <w:rsid w:val="00980647"/>
    <w:rsid w:val="009814C0"/>
    <w:rsid w:val="00981A03"/>
    <w:rsid w:val="009837EF"/>
    <w:rsid w:val="0099085D"/>
    <w:rsid w:val="00992E4C"/>
    <w:rsid w:val="009944C3"/>
    <w:rsid w:val="009954D2"/>
    <w:rsid w:val="0099775A"/>
    <w:rsid w:val="009A16D7"/>
    <w:rsid w:val="009A1F6E"/>
    <w:rsid w:val="009A37B4"/>
    <w:rsid w:val="009A7739"/>
    <w:rsid w:val="009B25B6"/>
    <w:rsid w:val="009B26F8"/>
    <w:rsid w:val="009B353B"/>
    <w:rsid w:val="009B3E02"/>
    <w:rsid w:val="009B4530"/>
    <w:rsid w:val="009C100F"/>
    <w:rsid w:val="009C31A7"/>
    <w:rsid w:val="009C4E03"/>
    <w:rsid w:val="009C54D3"/>
    <w:rsid w:val="009C7BB9"/>
    <w:rsid w:val="009C7D17"/>
    <w:rsid w:val="009D103C"/>
    <w:rsid w:val="009D1623"/>
    <w:rsid w:val="009D25DD"/>
    <w:rsid w:val="009D4055"/>
    <w:rsid w:val="009D4D29"/>
    <w:rsid w:val="009D6CF2"/>
    <w:rsid w:val="009D7440"/>
    <w:rsid w:val="009E484E"/>
    <w:rsid w:val="009E5E10"/>
    <w:rsid w:val="009E6BB1"/>
    <w:rsid w:val="009E6C42"/>
    <w:rsid w:val="009E7F73"/>
    <w:rsid w:val="009F06AB"/>
    <w:rsid w:val="009F0DDB"/>
    <w:rsid w:val="009F2F77"/>
    <w:rsid w:val="009F3092"/>
    <w:rsid w:val="009F40FB"/>
    <w:rsid w:val="009F7DDF"/>
    <w:rsid w:val="00A00D32"/>
    <w:rsid w:val="00A01951"/>
    <w:rsid w:val="00A01CE1"/>
    <w:rsid w:val="00A03DE2"/>
    <w:rsid w:val="00A04F83"/>
    <w:rsid w:val="00A07EDB"/>
    <w:rsid w:val="00A10749"/>
    <w:rsid w:val="00A10906"/>
    <w:rsid w:val="00A10BF2"/>
    <w:rsid w:val="00A1127D"/>
    <w:rsid w:val="00A11E68"/>
    <w:rsid w:val="00A123AF"/>
    <w:rsid w:val="00A12AA3"/>
    <w:rsid w:val="00A12BE4"/>
    <w:rsid w:val="00A13035"/>
    <w:rsid w:val="00A13564"/>
    <w:rsid w:val="00A13C8D"/>
    <w:rsid w:val="00A209CA"/>
    <w:rsid w:val="00A20BF9"/>
    <w:rsid w:val="00A22FCB"/>
    <w:rsid w:val="00A24769"/>
    <w:rsid w:val="00A24A4C"/>
    <w:rsid w:val="00A2593D"/>
    <w:rsid w:val="00A26A9B"/>
    <w:rsid w:val="00A26D67"/>
    <w:rsid w:val="00A26DD2"/>
    <w:rsid w:val="00A27978"/>
    <w:rsid w:val="00A303CE"/>
    <w:rsid w:val="00A330AC"/>
    <w:rsid w:val="00A33CFD"/>
    <w:rsid w:val="00A34BC9"/>
    <w:rsid w:val="00A35DDB"/>
    <w:rsid w:val="00A36492"/>
    <w:rsid w:val="00A37973"/>
    <w:rsid w:val="00A37BFF"/>
    <w:rsid w:val="00A409F9"/>
    <w:rsid w:val="00A41E6E"/>
    <w:rsid w:val="00A42948"/>
    <w:rsid w:val="00A4436A"/>
    <w:rsid w:val="00A44CEB"/>
    <w:rsid w:val="00A472F1"/>
    <w:rsid w:val="00A47D2E"/>
    <w:rsid w:val="00A50520"/>
    <w:rsid w:val="00A5237D"/>
    <w:rsid w:val="00A5380D"/>
    <w:rsid w:val="00A554A3"/>
    <w:rsid w:val="00A56A73"/>
    <w:rsid w:val="00A5767C"/>
    <w:rsid w:val="00A57A99"/>
    <w:rsid w:val="00A61860"/>
    <w:rsid w:val="00A626DF"/>
    <w:rsid w:val="00A641C9"/>
    <w:rsid w:val="00A652B3"/>
    <w:rsid w:val="00A659E5"/>
    <w:rsid w:val="00A7044D"/>
    <w:rsid w:val="00A71C51"/>
    <w:rsid w:val="00A729C0"/>
    <w:rsid w:val="00A72F60"/>
    <w:rsid w:val="00A734A4"/>
    <w:rsid w:val="00A758EA"/>
    <w:rsid w:val="00A7627A"/>
    <w:rsid w:val="00A769AA"/>
    <w:rsid w:val="00A769C5"/>
    <w:rsid w:val="00A805ED"/>
    <w:rsid w:val="00A80810"/>
    <w:rsid w:val="00A80D3A"/>
    <w:rsid w:val="00A814A8"/>
    <w:rsid w:val="00A82EEA"/>
    <w:rsid w:val="00A83103"/>
    <w:rsid w:val="00A85676"/>
    <w:rsid w:val="00A8785E"/>
    <w:rsid w:val="00A9109F"/>
    <w:rsid w:val="00A918A0"/>
    <w:rsid w:val="00A934DA"/>
    <w:rsid w:val="00A93A40"/>
    <w:rsid w:val="00A951A7"/>
    <w:rsid w:val="00A95C50"/>
    <w:rsid w:val="00A96059"/>
    <w:rsid w:val="00A960A6"/>
    <w:rsid w:val="00A9725C"/>
    <w:rsid w:val="00AA07C1"/>
    <w:rsid w:val="00AA58E6"/>
    <w:rsid w:val="00AA5C5F"/>
    <w:rsid w:val="00AA67AF"/>
    <w:rsid w:val="00AA7FB5"/>
    <w:rsid w:val="00AB2500"/>
    <w:rsid w:val="00AB261B"/>
    <w:rsid w:val="00AB2B57"/>
    <w:rsid w:val="00AB3055"/>
    <w:rsid w:val="00AB6AD0"/>
    <w:rsid w:val="00AB79A6"/>
    <w:rsid w:val="00AB7B86"/>
    <w:rsid w:val="00AC2681"/>
    <w:rsid w:val="00AC3083"/>
    <w:rsid w:val="00AC4850"/>
    <w:rsid w:val="00AC48A5"/>
    <w:rsid w:val="00AC4A5F"/>
    <w:rsid w:val="00AC4A78"/>
    <w:rsid w:val="00AC5059"/>
    <w:rsid w:val="00AC5E8A"/>
    <w:rsid w:val="00AC6B03"/>
    <w:rsid w:val="00AC7894"/>
    <w:rsid w:val="00AC7A5E"/>
    <w:rsid w:val="00AD0091"/>
    <w:rsid w:val="00AD04B4"/>
    <w:rsid w:val="00AD04D7"/>
    <w:rsid w:val="00AD0C4B"/>
    <w:rsid w:val="00AD2108"/>
    <w:rsid w:val="00AD28AF"/>
    <w:rsid w:val="00AD3621"/>
    <w:rsid w:val="00AD3743"/>
    <w:rsid w:val="00AD4044"/>
    <w:rsid w:val="00AD5B6E"/>
    <w:rsid w:val="00AD7198"/>
    <w:rsid w:val="00AD7586"/>
    <w:rsid w:val="00AE0D86"/>
    <w:rsid w:val="00AE2D0C"/>
    <w:rsid w:val="00AE350A"/>
    <w:rsid w:val="00AE4694"/>
    <w:rsid w:val="00AE5663"/>
    <w:rsid w:val="00AE6464"/>
    <w:rsid w:val="00AE7B00"/>
    <w:rsid w:val="00AF0253"/>
    <w:rsid w:val="00AF1F20"/>
    <w:rsid w:val="00AF1F77"/>
    <w:rsid w:val="00AF229F"/>
    <w:rsid w:val="00AF2C6F"/>
    <w:rsid w:val="00AF38F5"/>
    <w:rsid w:val="00AF72BA"/>
    <w:rsid w:val="00B00665"/>
    <w:rsid w:val="00B0195A"/>
    <w:rsid w:val="00B04128"/>
    <w:rsid w:val="00B052DA"/>
    <w:rsid w:val="00B135DC"/>
    <w:rsid w:val="00B1438F"/>
    <w:rsid w:val="00B14C87"/>
    <w:rsid w:val="00B1592F"/>
    <w:rsid w:val="00B16626"/>
    <w:rsid w:val="00B177F6"/>
    <w:rsid w:val="00B201C3"/>
    <w:rsid w:val="00B2264B"/>
    <w:rsid w:val="00B24335"/>
    <w:rsid w:val="00B25830"/>
    <w:rsid w:val="00B3301D"/>
    <w:rsid w:val="00B36C53"/>
    <w:rsid w:val="00B41DE0"/>
    <w:rsid w:val="00B421C9"/>
    <w:rsid w:val="00B42883"/>
    <w:rsid w:val="00B44922"/>
    <w:rsid w:val="00B44A69"/>
    <w:rsid w:val="00B45261"/>
    <w:rsid w:val="00B45F54"/>
    <w:rsid w:val="00B47B59"/>
    <w:rsid w:val="00B50664"/>
    <w:rsid w:val="00B51C5C"/>
    <w:rsid w:val="00B52195"/>
    <w:rsid w:val="00B524CF"/>
    <w:rsid w:val="00B529D8"/>
    <w:rsid w:val="00B53F81"/>
    <w:rsid w:val="00B56C2B"/>
    <w:rsid w:val="00B57960"/>
    <w:rsid w:val="00B6060A"/>
    <w:rsid w:val="00B619F7"/>
    <w:rsid w:val="00B631A0"/>
    <w:rsid w:val="00B63572"/>
    <w:rsid w:val="00B64B23"/>
    <w:rsid w:val="00B65BD3"/>
    <w:rsid w:val="00B66BA7"/>
    <w:rsid w:val="00B66ED7"/>
    <w:rsid w:val="00B66FBA"/>
    <w:rsid w:val="00B67ECA"/>
    <w:rsid w:val="00B70233"/>
    <w:rsid w:val="00B70469"/>
    <w:rsid w:val="00B70B89"/>
    <w:rsid w:val="00B71E60"/>
    <w:rsid w:val="00B72DD8"/>
    <w:rsid w:val="00B72E09"/>
    <w:rsid w:val="00B743C4"/>
    <w:rsid w:val="00B773C1"/>
    <w:rsid w:val="00B81491"/>
    <w:rsid w:val="00B819F0"/>
    <w:rsid w:val="00B83A73"/>
    <w:rsid w:val="00B83C75"/>
    <w:rsid w:val="00B87682"/>
    <w:rsid w:val="00B902A5"/>
    <w:rsid w:val="00B9739F"/>
    <w:rsid w:val="00BA066F"/>
    <w:rsid w:val="00BA0E4E"/>
    <w:rsid w:val="00BA4334"/>
    <w:rsid w:val="00BA4CCD"/>
    <w:rsid w:val="00BA5369"/>
    <w:rsid w:val="00BA7D75"/>
    <w:rsid w:val="00BB3032"/>
    <w:rsid w:val="00BB3663"/>
    <w:rsid w:val="00BB3695"/>
    <w:rsid w:val="00BB3B3D"/>
    <w:rsid w:val="00BB4DFB"/>
    <w:rsid w:val="00BB5134"/>
    <w:rsid w:val="00BB6525"/>
    <w:rsid w:val="00BB7098"/>
    <w:rsid w:val="00BB782C"/>
    <w:rsid w:val="00BB7881"/>
    <w:rsid w:val="00BC1998"/>
    <w:rsid w:val="00BC1D30"/>
    <w:rsid w:val="00BC2D76"/>
    <w:rsid w:val="00BD00EA"/>
    <w:rsid w:val="00BD2C33"/>
    <w:rsid w:val="00BD2FC8"/>
    <w:rsid w:val="00BD3ECA"/>
    <w:rsid w:val="00BD5C3E"/>
    <w:rsid w:val="00BD62A5"/>
    <w:rsid w:val="00BD78A2"/>
    <w:rsid w:val="00BE0235"/>
    <w:rsid w:val="00BE0FA1"/>
    <w:rsid w:val="00BE4A5E"/>
    <w:rsid w:val="00BE78D0"/>
    <w:rsid w:val="00BF0C69"/>
    <w:rsid w:val="00BF1756"/>
    <w:rsid w:val="00BF23DC"/>
    <w:rsid w:val="00BF3566"/>
    <w:rsid w:val="00BF4228"/>
    <w:rsid w:val="00BF61B5"/>
    <w:rsid w:val="00BF629B"/>
    <w:rsid w:val="00BF655C"/>
    <w:rsid w:val="00BF7175"/>
    <w:rsid w:val="00BF78AA"/>
    <w:rsid w:val="00C004AA"/>
    <w:rsid w:val="00C059C2"/>
    <w:rsid w:val="00C065D1"/>
    <w:rsid w:val="00C075EF"/>
    <w:rsid w:val="00C10A15"/>
    <w:rsid w:val="00C11139"/>
    <w:rsid w:val="00C11B74"/>
    <w:rsid w:val="00C11E83"/>
    <w:rsid w:val="00C12D89"/>
    <w:rsid w:val="00C15B69"/>
    <w:rsid w:val="00C1603F"/>
    <w:rsid w:val="00C16C6D"/>
    <w:rsid w:val="00C179C7"/>
    <w:rsid w:val="00C21BD7"/>
    <w:rsid w:val="00C2255C"/>
    <w:rsid w:val="00C22C66"/>
    <w:rsid w:val="00C2378A"/>
    <w:rsid w:val="00C247E9"/>
    <w:rsid w:val="00C257BE"/>
    <w:rsid w:val="00C2764B"/>
    <w:rsid w:val="00C334FA"/>
    <w:rsid w:val="00C33A7E"/>
    <w:rsid w:val="00C349A4"/>
    <w:rsid w:val="00C34E1F"/>
    <w:rsid w:val="00C35B5D"/>
    <w:rsid w:val="00C378A1"/>
    <w:rsid w:val="00C41024"/>
    <w:rsid w:val="00C41F30"/>
    <w:rsid w:val="00C4339C"/>
    <w:rsid w:val="00C4580B"/>
    <w:rsid w:val="00C45B72"/>
    <w:rsid w:val="00C46680"/>
    <w:rsid w:val="00C4693C"/>
    <w:rsid w:val="00C50337"/>
    <w:rsid w:val="00C51334"/>
    <w:rsid w:val="00C51BB2"/>
    <w:rsid w:val="00C5245F"/>
    <w:rsid w:val="00C53AD4"/>
    <w:rsid w:val="00C53C22"/>
    <w:rsid w:val="00C55B1D"/>
    <w:rsid w:val="00C55FF9"/>
    <w:rsid w:val="00C621D6"/>
    <w:rsid w:val="00C628B1"/>
    <w:rsid w:val="00C63178"/>
    <w:rsid w:val="00C6608D"/>
    <w:rsid w:val="00C661B9"/>
    <w:rsid w:val="00C665F1"/>
    <w:rsid w:val="00C70644"/>
    <w:rsid w:val="00C70AA5"/>
    <w:rsid w:val="00C7175A"/>
    <w:rsid w:val="00C71CBE"/>
    <w:rsid w:val="00C74EFD"/>
    <w:rsid w:val="00C76071"/>
    <w:rsid w:val="00C82D86"/>
    <w:rsid w:val="00C8386C"/>
    <w:rsid w:val="00C84A15"/>
    <w:rsid w:val="00C9059C"/>
    <w:rsid w:val="00C90A7F"/>
    <w:rsid w:val="00C93455"/>
    <w:rsid w:val="00C934E3"/>
    <w:rsid w:val="00C96074"/>
    <w:rsid w:val="00C96508"/>
    <w:rsid w:val="00C96ECD"/>
    <w:rsid w:val="00C96F50"/>
    <w:rsid w:val="00C97BFD"/>
    <w:rsid w:val="00CA095F"/>
    <w:rsid w:val="00CA1BF3"/>
    <w:rsid w:val="00CA236A"/>
    <w:rsid w:val="00CA3C57"/>
    <w:rsid w:val="00CA4AD9"/>
    <w:rsid w:val="00CA6384"/>
    <w:rsid w:val="00CB1D89"/>
    <w:rsid w:val="00CB2E43"/>
    <w:rsid w:val="00CB4B8D"/>
    <w:rsid w:val="00CB672B"/>
    <w:rsid w:val="00CC0DDA"/>
    <w:rsid w:val="00CC657F"/>
    <w:rsid w:val="00CD04C2"/>
    <w:rsid w:val="00CD0542"/>
    <w:rsid w:val="00CD0DFF"/>
    <w:rsid w:val="00CD1829"/>
    <w:rsid w:val="00CD2277"/>
    <w:rsid w:val="00CD34F6"/>
    <w:rsid w:val="00CD43AC"/>
    <w:rsid w:val="00CD5BE0"/>
    <w:rsid w:val="00CD5D8A"/>
    <w:rsid w:val="00CD684F"/>
    <w:rsid w:val="00CE1055"/>
    <w:rsid w:val="00CE37E1"/>
    <w:rsid w:val="00CE3C2B"/>
    <w:rsid w:val="00CE4C8B"/>
    <w:rsid w:val="00CE7B41"/>
    <w:rsid w:val="00CF09AF"/>
    <w:rsid w:val="00CF0C74"/>
    <w:rsid w:val="00CF12FB"/>
    <w:rsid w:val="00CF27E6"/>
    <w:rsid w:val="00D04595"/>
    <w:rsid w:val="00D06623"/>
    <w:rsid w:val="00D14C6B"/>
    <w:rsid w:val="00D16228"/>
    <w:rsid w:val="00D16D3A"/>
    <w:rsid w:val="00D17679"/>
    <w:rsid w:val="00D22593"/>
    <w:rsid w:val="00D24610"/>
    <w:rsid w:val="00D24BD1"/>
    <w:rsid w:val="00D2768E"/>
    <w:rsid w:val="00D27709"/>
    <w:rsid w:val="00D31897"/>
    <w:rsid w:val="00D3189C"/>
    <w:rsid w:val="00D31B5B"/>
    <w:rsid w:val="00D33167"/>
    <w:rsid w:val="00D34D34"/>
    <w:rsid w:val="00D352D3"/>
    <w:rsid w:val="00D3572E"/>
    <w:rsid w:val="00D36E43"/>
    <w:rsid w:val="00D374BE"/>
    <w:rsid w:val="00D40B9B"/>
    <w:rsid w:val="00D43448"/>
    <w:rsid w:val="00D438E6"/>
    <w:rsid w:val="00D43F65"/>
    <w:rsid w:val="00D445FA"/>
    <w:rsid w:val="00D46255"/>
    <w:rsid w:val="00D46779"/>
    <w:rsid w:val="00D47B3A"/>
    <w:rsid w:val="00D52809"/>
    <w:rsid w:val="00D5481C"/>
    <w:rsid w:val="00D54D64"/>
    <w:rsid w:val="00D5536F"/>
    <w:rsid w:val="00D553BA"/>
    <w:rsid w:val="00D55F8E"/>
    <w:rsid w:val="00D56935"/>
    <w:rsid w:val="00D611C3"/>
    <w:rsid w:val="00D630A0"/>
    <w:rsid w:val="00D63C6D"/>
    <w:rsid w:val="00D724CB"/>
    <w:rsid w:val="00D72AC3"/>
    <w:rsid w:val="00D758C6"/>
    <w:rsid w:val="00D772BF"/>
    <w:rsid w:val="00D808EC"/>
    <w:rsid w:val="00D811C6"/>
    <w:rsid w:val="00D8128A"/>
    <w:rsid w:val="00D81C78"/>
    <w:rsid w:val="00D82B63"/>
    <w:rsid w:val="00D8515E"/>
    <w:rsid w:val="00D85E5B"/>
    <w:rsid w:val="00D86790"/>
    <w:rsid w:val="00D90C10"/>
    <w:rsid w:val="00D91CD3"/>
    <w:rsid w:val="00D92E96"/>
    <w:rsid w:val="00D93A99"/>
    <w:rsid w:val="00D93B69"/>
    <w:rsid w:val="00D95EE1"/>
    <w:rsid w:val="00DA258C"/>
    <w:rsid w:val="00DA271F"/>
    <w:rsid w:val="00DA50A9"/>
    <w:rsid w:val="00DB0F17"/>
    <w:rsid w:val="00DB1173"/>
    <w:rsid w:val="00DB382A"/>
    <w:rsid w:val="00DB395A"/>
    <w:rsid w:val="00DB4D32"/>
    <w:rsid w:val="00DC0707"/>
    <w:rsid w:val="00DC1289"/>
    <w:rsid w:val="00DC2207"/>
    <w:rsid w:val="00DC35D7"/>
    <w:rsid w:val="00DC3F98"/>
    <w:rsid w:val="00DC57D8"/>
    <w:rsid w:val="00DC6248"/>
    <w:rsid w:val="00DD20AB"/>
    <w:rsid w:val="00DD2478"/>
    <w:rsid w:val="00DD3A5F"/>
    <w:rsid w:val="00DD3B33"/>
    <w:rsid w:val="00DE07FA"/>
    <w:rsid w:val="00DE222B"/>
    <w:rsid w:val="00DE25D8"/>
    <w:rsid w:val="00DE351F"/>
    <w:rsid w:val="00DE39E3"/>
    <w:rsid w:val="00DE54C8"/>
    <w:rsid w:val="00DE65B0"/>
    <w:rsid w:val="00DF2537"/>
    <w:rsid w:val="00DF2DDE"/>
    <w:rsid w:val="00DF5436"/>
    <w:rsid w:val="00DF6D10"/>
    <w:rsid w:val="00DF7479"/>
    <w:rsid w:val="00DF795B"/>
    <w:rsid w:val="00E003ED"/>
    <w:rsid w:val="00E00609"/>
    <w:rsid w:val="00E01667"/>
    <w:rsid w:val="00E0448D"/>
    <w:rsid w:val="00E05AD8"/>
    <w:rsid w:val="00E0634D"/>
    <w:rsid w:val="00E063AF"/>
    <w:rsid w:val="00E06586"/>
    <w:rsid w:val="00E068C4"/>
    <w:rsid w:val="00E11E1C"/>
    <w:rsid w:val="00E120F7"/>
    <w:rsid w:val="00E1211C"/>
    <w:rsid w:val="00E13066"/>
    <w:rsid w:val="00E20F61"/>
    <w:rsid w:val="00E21062"/>
    <w:rsid w:val="00E218D6"/>
    <w:rsid w:val="00E264C1"/>
    <w:rsid w:val="00E312FB"/>
    <w:rsid w:val="00E3178C"/>
    <w:rsid w:val="00E32CAD"/>
    <w:rsid w:val="00E32E5F"/>
    <w:rsid w:val="00E34FA2"/>
    <w:rsid w:val="00E35892"/>
    <w:rsid w:val="00E35FF5"/>
    <w:rsid w:val="00E36209"/>
    <w:rsid w:val="00E372DE"/>
    <w:rsid w:val="00E37637"/>
    <w:rsid w:val="00E37E92"/>
    <w:rsid w:val="00E4029F"/>
    <w:rsid w:val="00E40CCA"/>
    <w:rsid w:val="00E40E58"/>
    <w:rsid w:val="00E420BB"/>
    <w:rsid w:val="00E423F8"/>
    <w:rsid w:val="00E47FFE"/>
    <w:rsid w:val="00E50DF6"/>
    <w:rsid w:val="00E50F8F"/>
    <w:rsid w:val="00E520E6"/>
    <w:rsid w:val="00E529A2"/>
    <w:rsid w:val="00E55A51"/>
    <w:rsid w:val="00E56531"/>
    <w:rsid w:val="00E56DA1"/>
    <w:rsid w:val="00E57711"/>
    <w:rsid w:val="00E57FB2"/>
    <w:rsid w:val="00E61122"/>
    <w:rsid w:val="00E61C1B"/>
    <w:rsid w:val="00E62D9F"/>
    <w:rsid w:val="00E6482A"/>
    <w:rsid w:val="00E64EA3"/>
    <w:rsid w:val="00E65D2C"/>
    <w:rsid w:val="00E662AD"/>
    <w:rsid w:val="00E6710D"/>
    <w:rsid w:val="00E67218"/>
    <w:rsid w:val="00E6767A"/>
    <w:rsid w:val="00E719FD"/>
    <w:rsid w:val="00E73AA8"/>
    <w:rsid w:val="00E73D32"/>
    <w:rsid w:val="00E75EC3"/>
    <w:rsid w:val="00E75EDC"/>
    <w:rsid w:val="00E8038E"/>
    <w:rsid w:val="00E8284B"/>
    <w:rsid w:val="00E83BB7"/>
    <w:rsid w:val="00E84986"/>
    <w:rsid w:val="00E85B04"/>
    <w:rsid w:val="00E85C61"/>
    <w:rsid w:val="00E91E9D"/>
    <w:rsid w:val="00E934DC"/>
    <w:rsid w:val="00E94558"/>
    <w:rsid w:val="00E95792"/>
    <w:rsid w:val="00E965C5"/>
    <w:rsid w:val="00E96731"/>
    <w:rsid w:val="00E96A3A"/>
    <w:rsid w:val="00E97402"/>
    <w:rsid w:val="00E97B3A"/>
    <w:rsid w:val="00E97B99"/>
    <w:rsid w:val="00EA23E2"/>
    <w:rsid w:val="00EA53BD"/>
    <w:rsid w:val="00EA652D"/>
    <w:rsid w:val="00EB0F25"/>
    <w:rsid w:val="00EB1043"/>
    <w:rsid w:val="00EB15D6"/>
    <w:rsid w:val="00EB2E9D"/>
    <w:rsid w:val="00EB30EE"/>
    <w:rsid w:val="00EB3AD8"/>
    <w:rsid w:val="00EB3DCB"/>
    <w:rsid w:val="00EB43CC"/>
    <w:rsid w:val="00EC0F07"/>
    <w:rsid w:val="00EC3F55"/>
    <w:rsid w:val="00EC71C2"/>
    <w:rsid w:val="00EC7BE9"/>
    <w:rsid w:val="00ED04F2"/>
    <w:rsid w:val="00ED11AB"/>
    <w:rsid w:val="00ED185E"/>
    <w:rsid w:val="00ED4DD6"/>
    <w:rsid w:val="00ED628E"/>
    <w:rsid w:val="00EE28FB"/>
    <w:rsid w:val="00EE42CD"/>
    <w:rsid w:val="00EE6867"/>
    <w:rsid w:val="00EE6A49"/>
    <w:rsid w:val="00EE6FFC"/>
    <w:rsid w:val="00EE71B7"/>
    <w:rsid w:val="00EF0A31"/>
    <w:rsid w:val="00EF10AC"/>
    <w:rsid w:val="00EF4701"/>
    <w:rsid w:val="00EF4A40"/>
    <w:rsid w:val="00EF564E"/>
    <w:rsid w:val="00EF56DA"/>
    <w:rsid w:val="00EF6CD5"/>
    <w:rsid w:val="00EF7336"/>
    <w:rsid w:val="00F001E6"/>
    <w:rsid w:val="00F04517"/>
    <w:rsid w:val="00F0761C"/>
    <w:rsid w:val="00F10316"/>
    <w:rsid w:val="00F12616"/>
    <w:rsid w:val="00F14330"/>
    <w:rsid w:val="00F1569C"/>
    <w:rsid w:val="00F15E45"/>
    <w:rsid w:val="00F212F5"/>
    <w:rsid w:val="00F21E68"/>
    <w:rsid w:val="00F22198"/>
    <w:rsid w:val="00F22E26"/>
    <w:rsid w:val="00F2406B"/>
    <w:rsid w:val="00F252C7"/>
    <w:rsid w:val="00F26FD0"/>
    <w:rsid w:val="00F32BCC"/>
    <w:rsid w:val="00F33D49"/>
    <w:rsid w:val="00F3481E"/>
    <w:rsid w:val="00F3550A"/>
    <w:rsid w:val="00F403E1"/>
    <w:rsid w:val="00F428A5"/>
    <w:rsid w:val="00F45082"/>
    <w:rsid w:val="00F50702"/>
    <w:rsid w:val="00F51B39"/>
    <w:rsid w:val="00F52646"/>
    <w:rsid w:val="00F52C50"/>
    <w:rsid w:val="00F52FC5"/>
    <w:rsid w:val="00F56646"/>
    <w:rsid w:val="00F577F6"/>
    <w:rsid w:val="00F608D0"/>
    <w:rsid w:val="00F62F87"/>
    <w:rsid w:val="00F63D79"/>
    <w:rsid w:val="00F65130"/>
    <w:rsid w:val="00F65266"/>
    <w:rsid w:val="00F66A2E"/>
    <w:rsid w:val="00F66CC3"/>
    <w:rsid w:val="00F66DA9"/>
    <w:rsid w:val="00F67968"/>
    <w:rsid w:val="00F70E04"/>
    <w:rsid w:val="00F74555"/>
    <w:rsid w:val="00F7487E"/>
    <w:rsid w:val="00F751E1"/>
    <w:rsid w:val="00F75712"/>
    <w:rsid w:val="00F76532"/>
    <w:rsid w:val="00F810DE"/>
    <w:rsid w:val="00F83F2A"/>
    <w:rsid w:val="00F842A8"/>
    <w:rsid w:val="00F8617D"/>
    <w:rsid w:val="00F86743"/>
    <w:rsid w:val="00F87DD3"/>
    <w:rsid w:val="00F9047C"/>
    <w:rsid w:val="00F9049F"/>
    <w:rsid w:val="00F917AC"/>
    <w:rsid w:val="00F924A1"/>
    <w:rsid w:val="00F93FC0"/>
    <w:rsid w:val="00F9554A"/>
    <w:rsid w:val="00F96532"/>
    <w:rsid w:val="00F974A1"/>
    <w:rsid w:val="00F97BC1"/>
    <w:rsid w:val="00FA002F"/>
    <w:rsid w:val="00FA0C4F"/>
    <w:rsid w:val="00FA1608"/>
    <w:rsid w:val="00FA2AE0"/>
    <w:rsid w:val="00FA39BC"/>
    <w:rsid w:val="00FA4909"/>
    <w:rsid w:val="00FA7C33"/>
    <w:rsid w:val="00FB266B"/>
    <w:rsid w:val="00FB550C"/>
    <w:rsid w:val="00FB765C"/>
    <w:rsid w:val="00FC16FE"/>
    <w:rsid w:val="00FC1739"/>
    <w:rsid w:val="00FC71E0"/>
    <w:rsid w:val="00FD0ACA"/>
    <w:rsid w:val="00FD347F"/>
    <w:rsid w:val="00FD6E0A"/>
    <w:rsid w:val="00FD7301"/>
    <w:rsid w:val="00FD732C"/>
    <w:rsid w:val="00FE0833"/>
    <w:rsid w:val="00FE0DEC"/>
    <w:rsid w:val="00FE4A21"/>
    <w:rsid w:val="00FE5D5E"/>
    <w:rsid w:val="00FE5F3D"/>
    <w:rsid w:val="00FE6CA8"/>
    <w:rsid w:val="00FF002F"/>
    <w:rsid w:val="00FF0741"/>
    <w:rsid w:val="00FF1646"/>
    <w:rsid w:val="00FF5ECB"/>
    <w:rsid w:val="00FF702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E2D190A"/>
  <w15:docId w15:val="{9E5F4935-DA70-45A5-885A-274D634EA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5B72"/>
  </w:style>
  <w:style w:type="paragraph" w:styleId="Heading1">
    <w:name w:val="heading 1"/>
    <w:basedOn w:val="Normal"/>
    <w:next w:val="Normal"/>
    <w:link w:val="Heading1Char"/>
    <w:uiPriority w:val="9"/>
    <w:qFormat/>
    <w:rsid w:val="00A83103"/>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rsid w:val="00A83103"/>
    <w:pPr>
      <w:keepNext/>
      <w:numPr>
        <w:ilvl w:val="1"/>
        <w:numId w:val="1"/>
      </w:numPr>
      <w:spacing w:before="120" w:after="60"/>
      <w:outlineLvl w:val="1"/>
    </w:pPr>
    <w:rPr>
      <w:i/>
      <w:iCs/>
    </w:rPr>
  </w:style>
  <w:style w:type="paragraph" w:styleId="Heading3">
    <w:name w:val="heading 3"/>
    <w:basedOn w:val="Normal"/>
    <w:next w:val="Normal"/>
    <w:uiPriority w:val="9"/>
    <w:qFormat/>
    <w:rsid w:val="00A83103"/>
    <w:pPr>
      <w:keepNext/>
      <w:numPr>
        <w:ilvl w:val="2"/>
        <w:numId w:val="1"/>
      </w:numPr>
      <w:outlineLvl w:val="2"/>
    </w:pPr>
    <w:rPr>
      <w:i/>
      <w:iCs/>
    </w:rPr>
  </w:style>
  <w:style w:type="paragraph" w:styleId="Heading4">
    <w:name w:val="heading 4"/>
    <w:basedOn w:val="Normal"/>
    <w:next w:val="Normal"/>
    <w:uiPriority w:val="9"/>
    <w:qFormat/>
    <w:rsid w:val="00A83103"/>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rsid w:val="00A83103"/>
    <w:pPr>
      <w:numPr>
        <w:ilvl w:val="4"/>
        <w:numId w:val="1"/>
      </w:numPr>
      <w:spacing w:before="240" w:after="60"/>
      <w:outlineLvl w:val="4"/>
    </w:pPr>
    <w:rPr>
      <w:sz w:val="18"/>
      <w:szCs w:val="18"/>
    </w:rPr>
  </w:style>
  <w:style w:type="paragraph" w:styleId="Heading6">
    <w:name w:val="heading 6"/>
    <w:basedOn w:val="Normal"/>
    <w:next w:val="Normal"/>
    <w:uiPriority w:val="9"/>
    <w:qFormat/>
    <w:rsid w:val="00A83103"/>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A83103"/>
    <w:pPr>
      <w:numPr>
        <w:ilvl w:val="6"/>
        <w:numId w:val="1"/>
      </w:numPr>
      <w:spacing w:before="240" w:after="60"/>
      <w:outlineLvl w:val="6"/>
    </w:pPr>
    <w:rPr>
      <w:sz w:val="16"/>
      <w:szCs w:val="16"/>
    </w:rPr>
  </w:style>
  <w:style w:type="paragraph" w:styleId="Heading8">
    <w:name w:val="heading 8"/>
    <w:basedOn w:val="Normal"/>
    <w:next w:val="Normal"/>
    <w:uiPriority w:val="9"/>
    <w:qFormat/>
    <w:rsid w:val="00A83103"/>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A83103"/>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A83103"/>
    <w:pPr>
      <w:spacing w:before="20"/>
      <w:ind w:firstLine="202"/>
      <w:jc w:val="both"/>
    </w:pPr>
    <w:rPr>
      <w:b/>
      <w:bCs/>
      <w:sz w:val="18"/>
      <w:szCs w:val="18"/>
    </w:rPr>
  </w:style>
  <w:style w:type="paragraph" w:customStyle="1" w:styleId="Authors">
    <w:name w:val="Authors"/>
    <w:basedOn w:val="Normal"/>
    <w:next w:val="Normal"/>
    <w:rsid w:val="00A83103"/>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sid w:val="00A83103"/>
    <w:rPr>
      <w:rFonts w:ascii="Times New Roman" w:hAnsi="Times New Roman" w:cs="Times New Roman"/>
      <w:i/>
      <w:iCs/>
      <w:sz w:val="22"/>
      <w:szCs w:val="22"/>
    </w:rPr>
  </w:style>
  <w:style w:type="paragraph" w:styleId="Title">
    <w:name w:val="Title"/>
    <w:basedOn w:val="Normal"/>
    <w:next w:val="Normal"/>
    <w:qFormat/>
    <w:rsid w:val="00A83103"/>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rsid w:val="00A83103"/>
    <w:pPr>
      <w:ind w:firstLine="202"/>
      <w:jc w:val="both"/>
    </w:pPr>
    <w:rPr>
      <w:sz w:val="16"/>
      <w:szCs w:val="16"/>
    </w:rPr>
  </w:style>
  <w:style w:type="paragraph" w:customStyle="1" w:styleId="References">
    <w:name w:val="References"/>
    <w:basedOn w:val="Normal"/>
    <w:rsid w:val="00A83103"/>
    <w:pPr>
      <w:numPr>
        <w:numId w:val="12"/>
      </w:numPr>
      <w:jc w:val="both"/>
    </w:pPr>
    <w:rPr>
      <w:sz w:val="16"/>
      <w:szCs w:val="16"/>
    </w:rPr>
  </w:style>
  <w:style w:type="paragraph" w:customStyle="1" w:styleId="IndexTerms">
    <w:name w:val="IndexTerms"/>
    <w:basedOn w:val="Normal"/>
    <w:next w:val="Normal"/>
    <w:rsid w:val="00A83103"/>
    <w:pPr>
      <w:ind w:firstLine="202"/>
      <w:jc w:val="both"/>
    </w:pPr>
    <w:rPr>
      <w:b/>
      <w:bCs/>
      <w:sz w:val="18"/>
      <w:szCs w:val="18"/>
    </w:rPr>
  </w:style>
  <w:style w:type="character" w:styleId="FootnoteReference">
    <w:name w:val="footnote reference"/>
    <w:basedOn w:val="DefaultParagraphFont"/>
    <w:semiHidden/>
    <w:rsid w:val="00A83103"/>
    <w:rPr>
      <w:vertAlign w:val="superscript"/>
    </w:rPr>
  </w:style>
  <w:style w:type="paragraph" w:styleId="Footer">
    <w:name w:val="footer"/>
    <w:basedOn w:val="Normal"/>
    <w:link w:val="FooterChar"/>
    <w:uiPriority w:val="99"/>
    <w:rsid w:val="00A83103"/>
    <w:pPr>
      <w:tabs>
        <w:tab w:val="center" w:pos="4320"/>
        <w:tab w:val="right" w:pos="8640"/>
      </w:tabs>
    </w:pPr>
  </w:style>
  <w:style w:type="paragraph" w:customStyle="1" w:styleId="Text">
    <w:name w:val="Text"/>
    <w:basedOn w:val="Normal"/>
    <w:link w:val="TextChar"/>
    <w:rsid w:val="00A83103"/>
    <w:pPr>
      <w:widowControl w:val="0"/>
      <w:spacing w:line="252" w:lineRule="auto"/>
      <w:ind w:firstLine="202"/>
      <w:jc w:val="both"/>
    </w:pPr>
  </w:style>
  <w:style w:type="paragraph" w:customStyle="1" w:styleId="FigureCaption">
    <w:name w:val="Figure Caption"/>
    <w:basedOn w:val="Normal"/>
    <w:rsid w:val="00A83103"/>
    <w:pPr>
      <w:jc w:val="both"/>
    </w:pPr>
    <w:rPr>
      <w:sz w:val="16"/>
      <w:szCs w:val="16"/>
    </w:rPr>
  </w:style>
  <w:style w:type="paragraph" w:customStyle="1" w:styleId="TableTitle">
    <w:name w:val="Table Title"/>
    <w:basedOn w:val="Normal"/>
    <w:rsid w:val="00A83103"/>
    <w:pPr>
      <w:jc w:val="center"/>
    </w:pPr>
    <w:rPr>
      <w:smallCaps/>
      <w:sz w:val="16"/>
      <w:szCs w:val="16"/>
    </w:rPr>
  </w:style>
  <w:style w:type="paragraph" w:customStyle="1" w:styleId="ReferenceHead">
    <w:name w:val="Reference Head"/>
    <w:basedOn w:val="Heading1"/>
    <w:link w:val="ReferenceHeadChar"/>
    <w:rsid w:val="00A83103"/>
    <w:pPr>
      <w:numPr>
        <w:numId w:val="0"/>
      </w:numPr>
    </w:pPr>
  </w:style>
  <w:style w:type="paragraph" w:styleId="Header">
    <w:name w:val="header"/>
    <w:basedOn w:val="Normal"/>
    <w:link w:val="HeaderChar"/>
    <w:uiPriority w:val="99"/>
    <w:rsid w:val="00A83103"/>
    <w:pPr>
      <w:tabs>
        <w:tab w:val="center" w:pos="4320"/>
        <w:tab w:val="right" w:pos="8640"/>
      </w:tabs>
    </w:pPr>
  </w:style>
  <w:style w:type="paragraph" w:customStyle="1" w:styleId="Equation">
    <w:name w:val="Equation"/>
    <w:basedOn w:val="Normal"/>
    <w:next w:val="Normal"/>
    <w:rsid w:val="00A83103"/>
    <w:pPr>
      <w:widowControl w:val="0"/>
      <w:tabs>
        <w:tab w:val="right" w:pos="5040"/>
      </w:tabs>
      <w:spacing w:line="252" w:lineRule="auto"/>
      <w:jc w:val="both"/>
    </w:pPr>
  </w:style>
  <w:style w:type="character" w:styleId="Hyperlink">
    <w:name w:val="Hyperlink"/>
    <w:basedOn w:val="DefaultParagraphFont"/>
    <w:rsid w:val="00A83103"/>
    <w:rPr>
      <w:color w:val="0000FF"/>
      <w:u w:val="single"/>
    </w:rPr>
  </w:style>
  <w:style w:type="character" w:styleId="FollowedHyperlink">
    <w:name w:val="FollowedHyperlink"/>
    <w:basedOn w:val="DefaultParagraphFont"/>
    <w:rsid w:val="00A83103"/>
    <w:rPr>
      <w:color w:val="800080"/>
      <w:u w:val="single"/>
    </w:rPr>
  </w:style>
  <w:style w:type="paragraph" w:styleId="BodyTextIndent">
    <w:name w:val="Body Text Indent"/>
    <w:basedOn w:val="Normal"/>
    <w:link w:val="BodyTextIndentChar"/>
    <w:rsid w:val="00A83103"/>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customStyle="1" w:styleId="EndNoteBibliographyTitle">
    <w:name w:val="EndNote Bibliography Title"/>
    <w:basedOn w:val="Normal"/>
    <w:link w:val="EndNoteBibliographyTitleChar"/>
    <w:rsid w:val="00EB3AD8"/>
    <w:pPr>
      <w:jc w:val="center"/>
    </w:pPr>
    <w:rPr>
      <w:noProof/>
      <w:sz w:val="16"/>
    </w:rPr>
  </w:style>
  <w:style w:type="character" w:customStyle="1" w:styleId="TextChar">
    <w:name w:val="Text Char"/>
    <w:basedOn w:val="DefaultParagraphFont"/>
    <w:link w:val="Text"/>
    <w:rsid w:val="00EB3AD8"/>
  </w:style>
  <w:style w:type="character" w:customStyle="1" w:styleId="EndNoteBibliographyTitleChar">
    <w:name w:val="EndNote Bibliography Title Char"/>
    <w:basedOn w:val="TextChar"/>
    <w:link w:val="EndNoteBibliographyTitle"/>
    <w:rsid w:val="00EB3AD8"/>
    <w:rPr>
      <w:noProof/>
      <w:sz w:val="16"/>
    </w:rPr>
  </w:style>
  <w:style w:type="paragraph" w:customStyle="1" w:styleId="EndNoteBibliography">
    <w:name w:val="EndNote Bibliography"/>
    <w:basedOn w:val="Normal"/>
    <w:link w:val="EndNoteBibliographyChar"/>
    <w:rsid w:val="00EB3AD8"/>
    <w:pPr>
      <w:jc w:val="both"/>
    </w:pPr>
    <w:rPr>
      <w:noProof/>
      <w:sz w:val="16"/>
    </w:rPr>
  </w:style>
  <w:style w:type="character" w:customStyle="1" w:styleId="EndNoteBibliographyChar">
    <w:name w:val="EndNote Bibliography Char"/>
    <w:basedOn w:val="TextChar"/>
    <w:link w:val="EndNoteBibliography"/>
    <w:rsid w:val="00EB3AD8"/>
    <w:rPr>
      <w:noProof/>
      <w:sz w:val="16"/>
    </w:rPr>
  </w:style>
  <w:style w:type="character" w:customStyle="1" w:styleId="HeaderChar">
    <w:name w:val="Header Char"/>
    <w:basedOn w:val="DefaultParagraphFont"/>
    <w:link w:val="Header"/>
    <w:uiPriority w:val="99"/>
    <w:rsid w:val="00EC3F55"/>
  </w:style>
  <w:style w:type="paragraph" w:styleId="Caption">
    <w:name w:val="caption"/>
    <w:basedOn w:val="Normal"/>
    <w:next w:val="Normal"/>
    <w:unhideWhenUsed/>
    <w:qFormat/>
    <w:rsid w:val="00B41DE0"/>
    <w:rPr>
      <w:rFonts w:asciiTheme="majorHAnsi" w:eastAsia="SimHei" w:hAnsiTheme="majorHAnsi" w:cstheme="majorBidi"/>
    </w:rPr>
  </w:style>
  <w:style w:type="paragraph" w:styleId="NormalWeb">
    <w:name w:val="Normal (Web)"/>
    <w:basedOn w:val="Normal"/>
    <w:uiPriority w:val="99"/>
    <w:semiHidden/>
    <w:unhideWhenUsed/>
    <w:rsid w:val="00C97BFD"/>
    <w:pPr>
      <w:spacing w:before="100" w:beforeAutospacing="1" w:after="100" w:afterAutospacing="1"/>
    </w:pPr>
    <w:rPr>
      <w:rFonts w:ascii="SimSun" w:hAnsi="SimSun" w:cs="SimSun"/>
      <w:sz w:val="24"/>
      <w:szCs w:val="24"/>
      <w:lang w:eastAsia="zh-CN"/>
    </w:rPr>
  </w:style>
  <w:style w:type="character" w:customStyle="1" w:styleId="apple-converted-space">
    <w:name w:val="apple-converted-space"/>
    <w:basedOn w:val="DefaultParagraphFont"/>
    <w:rsid w:val="001D7F6A"/>
  </w:style>
  <w:style w:type="character" w:styleId="CommentReference">
    <w:name w:val="annotation reference"/>
    <w:basedOn w:val="DefaultParagraphFont"/>
    <w:semiHidden/>
    <w:unhideWhenUsed/>
    <w:rsid w:val="00C53C22"/>
    <w:rPr>
      <w:sz w:val="16"/>
      <w:szCs w:val="16"/>
    </w:rPr>
  </w:style>
  <w:style w:type="paragraph" w:styleId="CommentText">
    <w:name w:val="annotation text"/>
    <w:basedOn w:val="Normal"/>
    <w:link w:val="CommentTextChar"/>
    <w:semiHidden/>
    <w:unhideWhenUsed/>
    <w:rsid w:val="00C53C22"/>
  </w:style>
  <w:style w:type="character" w:customStyle="1" w:styleId="CommentTextChar">
    <w:name w:val="Comment Text Char"/>
    <w:basedOn w:val="DefaultParagraphFont"/>
    <w:link w:val="CommentText"/>
    <w:semiHidden/>
    <w:rsid w:val="00C53C22"/>
  </w:style>
  <w:style w:type="paragraph" w:styleId="CommentSubject">
    <w:name w:val="annotation subject"/>
    <w:basedOn w:val="CommentText"/>
    <w:next w:val="CommentText"/>
    <w:link w:val="CommentSubjectChar"/>
    <w:semiHidden/>
    <w:unhideWhenUsed/>
    <w:rsid w:val="00C53C22"/>
    <w:rPr>
      <w:b/>
      <w:bCs/>
    </w:rPr>
  </w:style>
  <w:style w:type="character" w:customStyle="1" w:styleId="CommentSubjectChar">
    <w:name w:val="Comment Subject Char"/>
    <w:basedOn w:val="CommentTextChar"/>
    <w:link w:val="CommentSubject"/>
    <w:semiHidden/>
    <w:rsid w:val="00C53C22"/>
    <w:rPr>
      <w:b/>
      <w:bCs/>
    </w:rPr>
  </w:style>
  <w:style w:type="paragraph" w:styleId="ListParagraph">
    <w:name w:val="List Paragraph"/>
    <w:basedOn w:val="Normal"/>
    <w:uiPriority w:val="34"/>
    <w:qFormat/>
    <w:rsid w:val="00456F0A"/>
    <w:pPr>
      <w:ind w:firstLineChars="200" w:firstLine="420"/>
    </w:pPr>
  </w:style>
  <w:style w:type="character" w:styleId="LineNumber">
    <w:name w:val="line number"/>
    <w:basedOn w:val="DefaultParagraphFont"/>
    <w:semiHidden/>
    <w:unhideWhenUsed/>
    <w:rsid w:val="00A03D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emf"/><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mailto:cezhou.zhao@xjtlu.edu.c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CD9992-5E2C-45EF-8EE4-66AF797920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8590</Words>
  <Characters>48966</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57442</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itrovic, Ivona</cp:lastModifiedBy>
  <cp:revision>3</cp:revision>
  <cp:lastPrinted>2016-10-31T07:17:00Z</cp:lastPrinted>
  <dcterms:created xsi:type="dcterms:W3CDTF">2016-12-12T12:03:00Z</dcterms:created>
  <dcterms:modified xsi:type="dcterms:W3CDTF">2016-12-12T12:28:00Z</dcterms:modified>
</cp:coreProperties>
</file>